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C4284" w:rsidRPr="006A4380" w:rsidRDefault="001315A7" w:rsidP="00125D2C">
      <w:pPr>
        <w:pStyle w:val="Title"/>
        <w:spacing w:line="360" w:lineRule="auto"/>
        <w:jc w:val="center"/>
        <w:rPr>
          <w:rFonts w:ascii="Times New Roman" w:hAnsi="Times New Roman" w:cs="Times New Roman"/>
          <w:sz w:val="32"/>
          <w:szCs w:val="32"/>
          <w:lang w:val="en-IE"/>
        </w:rPr>
      </w:pPr>
      <w:r w:rsidRPr="006A4380">
        <w:rPr>
          <w:rFonts w:ascii="Times New Roman" w:hAnsi="Times New Roman" w:cs="Times New Roman"/>
          <w:sz w:val="32"/>
          <w:szCs w:val="32"/>
          <w:lang w:val="en-IE"/>
        </w:rPr>
        <w:t>Can Data Analysis Techniques be</w:t>
      </w:r>
      <w:r w:rsidR="008C2418">
        <w:rPr>
          <w:rFonts w:ascii="Times New Roman" w:hAnsi="Times New Roman" w:cs="Times New Roman"/>
          <w:sz w:val="32"/>
          <w:szCs w:val="32"/>
          <w:lang w:val="en-IE"/>
        </w:rPr>
        <w:t xml:space="preserve"> applied to historical data</w:t>
      </w:r>
      <w:r w:rsidRPr="006A4380">
        <w:rPr>
          <w:rFonts w:ascii="Times New Roman" w:hAnsi="Times New Roman" w:cs="Times New Roman"/>
          <w:sz w:val="32"/>
          <w:szCs w:val="32"/>
          <w:lang w:val="en-IE"/>
        </w:rPr>
        <w:t xml:space="preserve"> </w:t>
      </w:r>
      <w:r w:rsidR="008C2418">
        <w:rPr>
          <w:rFonts w:ascii="Times New Roman" w:hAnsi="Times New Roman" w:cs="Times New Roman"/>
          <w:sz w:val="32"/>
          <w:szCs w:val="32"/>
          <w:lang w:val="en-IE"/>
        </w:rPr>
        <w:t>to provide</w:t>
      </w:r>
      <w:r w:rsidRPr="006A4380">
        <w:rPr>
          <w:rFonts w:ascii="Times New Roman" w:hAnsi="Times New Roman" w:cs="Times New Roman"/>
          <w:sz w:val="32"/>
          <w:szCs w:val="32"/>
          <w:lang w:val="en-IE"/>
        </w:rPr>
        <w:t xml:space="preserve"> </w:t>
      </w:r>
      <w:r w:rsidR="00CA495D">
        <w:rPr>
          <w:rFonts w:ascii="Times New Roman" w:hAnsi="Times New Roman" w:cs="Times New Roman"/>
          <w:sz w:val="32"/>
          <w:szCs w:val="32"/>
          <w:lang w:val="en-IE"/>
        </w:rPr>
        <w:t>quantitative</w:t>
      </w:r>
      <w:r w:rsidR="00235687">
        <w:rPr>
          <w:rFonts w:ascii="Times New Roman" w:hAnsi="Times New Roman" w:cs="Times New Roman"/>
          <w:sz w:val="32"/>
          <w:szCs w:val="32"/>
          <w:lang w:val="en-IE"/>
        </w:rPr>
        <w:t xml:space="preserve"> </w:t>
      </w:r>
      <w:r w:rsidR="004956F7">
        <w:rPr>
          <w:rFonts w:ascii="Times New Roman" w:hAnsi="Times New Roman" w:cs="Times New Roman"/>
          <w:sz w:val="32"/>
          <w:szCs w:val="32"/>
          <w:lang w:val="en-IE"/>
        </w:rPr>
        <w:t xml:space="preserve">short term </w:t>
      </w:r>
      <w:r w:rsidRPr="006A4380">
        <w:rPr>
          <w:rFonts w:ascii="Times New Roman" w:hAnsi="Times New Roman" w:cs="Times New Roman"/>
          <w:sz w:val="32"/>
          <w:szCs w:val="32"/>
          <w:lang w:val="en-IE"/>
        </w:rPr>
        <w:t>weather prediction</w:t>
      </w:r>
      <w:r w:rsidR="00F770A3">
        <w:rPr>
          <w:rFonts w:ascii="Times New Roman" w:hAnsi="Times New Roman" w:cs="Times New Roman"/>
          <w:sz w:val="32"/>
          <w:szCs w:val="32"/>
          <w:lang w:val="en-IE"/>
        </w:rPr>
        <w:t>?</w:t>
      </w:r>
    </w:p>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1315A7" w:rsidRDefault="001315A7" w:rsidP="001315A7"/>
    <w:p w:rsidR="00520E68" w:rsidRDefault="00520E68" w:rsidP="007B6AB4"/>
    <w:p w:rsidR="00520E68" w:rsidRDefault="00520E68" w:rsidP="00520E68">
      <w:r>
        <w:br w:type="page"/>
      </w:r>
    </w:p>
    <w:p w:rsidR="006A4380" w:rsidRDefault="006A4380"/>
    <w:sdt>
      <w:sdtPr>
        <w:rPr>
          <w:rFonts w:ascii="Times New Roman" w:eastAsia="Times New Roman" w:hAnsi="Times New Roman" w:cs="Times New Roman"/>
          <w:b w:val="0"/>
          <w:bCs w:val="0"/>
          <w:color w:val="auto"/>
          <w:sz w:val="24"/>
          <w:szCs w:val="24"/>
          <w:lang w:val="en-IE"/>
        </w:rPr>
        <w:id w:val="-564798399"/>
        <w:docPartObj>
          <w:docPartGallery w:val="Table of Contents"/>
          <w:docPartUnique/>
        </w:docPartObj>
      </w:sdtPr>
      <w:sdtEndPr>
        <w:rPr>
          <w:noProof/>
        </w:rPr>
      </w:sdtEndPr>
      <w:sdtContent>
        <w:p w:rsidR="006A4380" w:rsidRDefault="006A4380">
          <w:pPr>
            <w:pStyle w:val="TOCHeading"/>
          </w:pPr>
          <w:r>
            <w:t>Table of Contents</w:t>
          </w:r>
        </w:p>
        <w:p w:rsidR="00AD4EA1" w:rsidRDefault="006A4380">
          <w:pPr>
            <w:pStyle w:val="TOC1"/>
            <w:tabs>
              <w:tab w:val="right" w:leader="dot" w:pos="9010"/>
            </w:tabs>
            <w:rPr>
              <w:rFonts w:eastAsiaTheme="minorEastAsia" w:cstheme="minorBidi"/>
              <w:b w:val="0"/>
              <w:bCs w:val="0"/>
              <w:i w:val="0"/>
              <w:iCs w:val="0"/>
              <w:noProof/>
              <w:lang w:val="en-IE"/>
            </w:rPr>
          </w:pPr>
          <w:r>
            <w:rPr>
              <w:b w:val="0"/>
              <w:bCs w:val="0"/>
            </w:rPr>
            <w:fldChar w:fldCharType="begin"/>
          </w:r>
          <w:r>
            <w:instrText xml:space="preserve"> TOC \o "1-3" \h \z \u </w:instrText>
          </w:r>
          <w:r>
            <w:rPr>
              <w:b w:val="0"/>
              <w:bCs w:val="0"/>
            </w:rPr>
            <w:fldChar w:fldCharType="separate"/>
          </w:r>
          <w:hyperlink w:anchor="_Toc517185123" w:history="1">
            <w:r w:rsidR="00AD4EA1" w:rsidRPr="00E2545D">
              <w:rPr>
                <w:rStyle w:val="Hyperlink"/>
                <w:rFonts w:ascii="Times New Roman" w:hAnsi="Times New Roman" w:cs="Times New Roman"/>
                <w:noProof/>
              </w:rPr>
              <w:t>Table of Figures</w:t>
            </w:r>
            <w:r w:rsidR="00AD4EA1">
              <w:rPr>
                <w:noProof/>
                <w:webHidden/>
              </w:rPr>
              <w:tab/>
            </w:r>
            <w:r w:rsidR="00AD4EA1">
              <w:rPr>
                <w:noProof/>
                <w:webHidden/>
              </w:rPr>
              <w:fldChar w:fldCharType="begin"/>
            </w:r>
            <w:r w:rsidR="00AD4EA1">
              <w:rPr>
                <w:noProof/>
                <w:webHidden/>
              </w:rPr>
              <w:instrText xml:space="preserve"> PAGEREF _Toc517185123 \h </w:instrText>
            </w:r>
            <w:r w:rsidR="00AD4EA1">
              <w:rPr>
                <w:noProof/>
                <w:webHidden/>
              </w:rPr>
            </w:r>
            <w:r w:rsidR="00AD4EA1">
              <w:rPr>
                <w:noProof/>
                <w:webHidden/>
              </w:rPr>
              <w:fldChar w:fldCharType="separate"/>
            </w:r>
            <w:r w:rsidR="00AD4EA1">
              <w:rPr>
                <w:noProof/>
                <w:webHidden/>
              </w:rPr>
              <w:t>3</w:t>
            </w:r>
            <w:r w:rsidR="00AD4EA1">
              <w:rPr>
                <w:noProof/>
                <w:webHidden/>
              </w:rPr>
              <w:fldChar w:fldCharType="end"/>
            </w:r>
          </w:hyperlink>
        </w:p>
        <w:p w:rsidR="00AD4EA1" w:rsidRDefault="00AD4EA1">
          <w:pPr>
            <w:pStyle w:val="TOC1"/>
            <w:tabs>
              <w:tab w:val="right" w:leader="dot" w:pos="9010"/>
            </w:tabs>
            <w:rPr>
              <w:rFonts w:eastAsiaTheme="minorEastAsia" w:cstheme="minorBidi"/>
              <w:b w:val="0"/>
              <w:bCs w:val="0"/>
              <w:i w:val="0"/>
              <w:iCs w:val="0"/>
              <w:noProof/>
              <w:lang w:val="en-IE"/>
            </w:rPr>
          </w:pPr>
          <w:hyperlink w:anchor="_Toc517185124" w:history="1">
            <w:r w:rsidRPr="00E2545D">
              <w:rPr>
                <w:rStyle w:val="Hyperlink"/>
                <w:rFonts w:ascii="Times New Roman" w:hAnsi="Times New Roman" w:cs="Times New Roman"/>
                <w:noProof/>
                <w:lang w:val="en-IE"/>
              </w:rPr>
              <w:t>Abstract</w:t>
            </w:r>
            <w:r>
              <w:rPr>
                <w:noProof/>
                <w:webHidden/>
              </w:rPr>
              <w:tab/>
            </w:r>
            <w:r>
              <w:rPr>
                <w:noProof/>
                <w:webHidden/>
              </w:rPr>
              <w:fldChar w:fldCharType="begin"/>
            </w:r>
            <w:r>
              <w:rPr>
                <w:noProof/>
                <w:webHidden/>
              </w:rPr>
              <w:instrText xml:space="preserve"> PAGEREF _Toc517185124 \h </w:instrText>
            </w:r>
            <w:r>
              <w:rPr>
                <w:noProof/>
                <w:webHidden/>
              </w:rPr>
            </w:r>
            <w:r>
              <w:rPr>
                <w:noProof/>
                <w:webHidden/>
              </w:rPr>
              <w:fldChar w:fldCharType="separate"/>
            </w:r>
            <w:r>
              <w:rPr>
                <w:noProof/>
                <w:webHidden/>
              </w:rPr>
              <w:t>4</w:t>
            </w:r>
            <w:r>
              <w:rPr>
                <w:noProof/>
                <w:webHidden/>
              </w:rPr>
              <w:fldChar w:fldCharType="end"/>
            </w:r>
          </w:hyperlink>
        </w:p>
        <w:p w:rsidR="00AD4EA1" w:rsidRDefault="00AD4EA1">
          <w:pPr>
            <w:pStyle w:val="TOC1"/>
            <w:tabs>
              <w:tab w:val="left" w:pos="480"/>
              <w:tab w:val="right" w:leader="dot" w:pos="9010"/>
            </w:tabs>
            <w:rPr>
              <w:rFonts w:eastAsiaTheme="minorEastAsia" w:cstheme="minorBidi"/>
              <w:b w:val="0"/>
              <w:bCs w:val="0"/>
              <w:i w:val="0"/>
              <w:iCs w:val="0"/>
              <w:noProof/>
              <w:lang w:val="en-IE"/>
            </w:rPr>
          </w:pPr>
          <w:hyperlink w:anchor="_Toc517185125" w:history="1">
            <w:r w:rsidRPr="00E2545D">
              <w:rPr>
                <w:rStyle w:val="Hyperlink"/>
                <w:rFonts w:ascii="Times New Roman" w:hAnsi="Times New Roman" w:cs="Times New Roman"/>
                <w:noProof/>
                <w:lang w:val="en-IE"/>
              </w:rPr>
              <w:t>1.</w:t>
            </w:r>
            <w:r>
              <w:rPr>
                <w:rFonts w:eastAsiaTheme="minorEastAsia" w:cstheme="minorBidi"/>
                <w:b w:val="0"/>
                <w:bCs w:val="0"/>
                <w:i w:val="0"/>
                <w:iCs w:val="0"/>
                <w:noProof/>
                <w:lang w:val="en-IE"/>
              </w:rPr>
              <w:tab/>
            </w:r>
            <w:r w:rsidRPr="00E2545D">
              <w:rPr>
                <w:rStyle w:val="Hyperlink"/>
                <w:rFonts w:ascii="Times New Roman" w:hAnsi="Times New Roman" w:cs="Times New Roman"/>
                <w:noProof/>
                <w:lang w:val="en-IE"/>
              </w:rPr>
              <w:t>Introduction</w:t>
            </w:r>
            <w:r>
              <w:rPr>
                <w:noProof/>
                <w:webHidden/>
              </w:rPr>
              <w:tab/>
            </w:r>
            <w:r>
              <w:rPr>
                <w:noProof/>
                <w:webHidden/>
              </w:rPr>
              <w:fldChar w:fldCharType="begin"/>
            </w:r>
            <w:r>
              <w:rPr>
                <w:noProof/>
                <w:webHidden/>
              </w:rPr>
              <w:instrText xml:space="preserve"> PAGEREF _Toc517185125 \h </w:instrText>
            </w:r>
            <w:r>
              <w:rPr>
                <w:noProof/>
                <w:webHidden/>
              </w:rPr>
            </w:r>
            <w:r>
              <w:rPr>
                <w:noProof/>
                <w:webHidden/>
              </w:rPr>
              <w:fldChar w:fldCharType="separate"/>
            </w:r>
            <w:r>
              <w:rPr>
                <w:noProof/>
                <w:webHidden/>
              </w:rPr>
              <w:t>5</w:t>
            </w:r>
            <w:r>
              <w:rPr>
                <w:noProof/>
                <w:webHidden/>
              </w:rPr>
              <w:fldChar w:fldCharType="end"/>
            </w:r>
          </w:hyperlink>
        </w:p>
        <w:p w:rsidR="00AD4EA1" w:rsidRDefault="00AD4EA1">
          <w:pPr>
            <w:pStyle w:val="TOC1"/>
            <w:tabs>
              <w:tab w:val="left" w:pos="480"/>
              <w:tab w:val="right" w:leader="dot" w:pos="9010"/>
            </w:tabs>
            <w:rPr>
              <w:rFonts w:eastAsiaTheme="minorEastAsia" w:cstheme="minorBidi"/>
              <w:b w:val="0"/>
              <w:bCs w:val="0"/>
              <w:i w:val="0"/>
              <w:iCs w:val="0"/>
              <w:noProof/>
              <w:lang w:val="en-IE"/>
            </w:rPr>
          </w:pPr>
          <w:hyperlink w:anchor="_Toc517185126" w:history="1">
            <w:r w:rsidRPr="00E2545D">
              <w:rPr>
                <w:rStyle w:val="Hyperlink"/>
                <w:rFonts w:ascii="Times New Roman" w:hAnsi="Times New Roman" w:cs="Times New Roman"/>
                <w:noProof/>
                <w:lang w:val="en-IE"/>
              </w:rPr>
              <w:t>2.</w:t>
            </w:r>
            <w:r>
              <w:rPr>
                <w:rFonts w:eastAsiaTheme="minorEastAsia" w:cstheme="minorBidi"/>
                <w:b w:val="0"/>
                <w:bCs w:val="0"/>
                <w:i w:val="0"/>
                <w:iCs w:val="0"/>
                <w:noProof/>
                <w:lang w:val="en-IE"/>
              </w:rPr>
              <w:tab/>
            </w:r>
            <w:r w:rsidRPr="00E2545D">
              <w:rPr>
                <w:rStyle w:val="Hyperlink"/>
                <w:rFonts w:ascii="Times New Roman" w:hAnsi="Times New Roman" w:cs="Times New Roman"/>
                <w:noProof/>
                <w:lang w:val="en-IE"/>
              </w:rPr>
              <w:t>Literature Review</w:t>
            </w:r>
            <w:r>
              <w:rPr>
                <w:noProof/>
                <w:webHidden/>
              </w:rPr>
              <w:tab/>
            </w:r>
            <w:r>
              <w:rPr>
                <w:noProof/>
                <w:webHidden/>
              </w:rPr>
              <w:fldChar w:fldCharType="begin"/>
            </w:r>
            <w:r>
              <w:rPr>
                <w:noProof/>
                <w:webHidden/>
              </w:rPr>
              <w:instrText xml:space="preserve"> PAGEREF _Toc517185126 \h </w:instrText>
            </w:r>
            <w:r>
              <w:rPr>
                <w:noProof/>
                <w:webHidden/>
              </w:rPr>
            </w:r>
            <w:r>
              <w:rPr>
                <w:noProof/>
                <w:webHidden/>
              </w:rPr>
              <w:fldChar w:fldCharType="separate"/>
            </w:r>
            <w:r>
              <w:rPr>
                <w:noProof/>
                <w:webHidden/>
              </w:rPr>
              <w:t>6</w:t>
            </w:r>
            <w:r>
              <w:rPr>
                <w:noProof/>
                <w:webHidden/>
              </w:rPr>
              <w:fldChar w:fldCharType="end"/>
            </w:r>
          </w:hyperlink>
        </w:p>
        <w:p w:rsidR="00AD4EA1" w:rsidRDefault="00AD4EA1">
          <w:pPr>
            <w:pStyle w:val="TOC2"/>
            <w:tabs>
              <w:tab w:val="left" w:pos="960"/>
              <w:tab w:val="right" w:leader="dot" w:pos="9010"/>
            </w:tabs>
            <w:rPr>
              <w:rFonts w:eastAsiaTheme="minorEastAsia" w:cstheme="minorBidi"/>
              <w:b w:val="0"/>
              <w:bCs w:val="0"/>
              <w:noProof/>
              <w:sz w:val="24"/>
              <w:szCs w:val="24"/>
              <w:lang w:val="en-IE"/>
            </w:rPr>
          </w:pPr>
          <w:hyperlink w:anchor="_Toc517185127" w:history="1">
            <w:r w:rsidRPr="00E2545D">
              <w:rPr>
                <w:rStyle w:val="Hyperlink"/>
                <w:rFonts w:ascii="Times New Roman" w:hAnsi="Times New Roman" w:cs="Times New Roman"/>
                <w:noProof/>
              </w:rPr>
              <w:t>2.1</w:t>
            </w:r>
            <w:r>
              <w:rPr>
                <w:rFonts w:eastAsiaTheme="minorEastAsia" w:cstheme="minorBidi"/>
                <w:b w:val="0"/>
                <w:bCs w:val="0"/>
                <w:noProof/>
                <w:sz w:val="24"/>
                <w:szCs w:val="24"/>
                <w:lang w:val="en-IE"/>
              </w:rPr>
              <w:tab/>
            </w:r>
            <w:r w:rsidRPr="00E2545D">
              <w:rPr>
                <w:rStyle w:val="Hyperlink"/>
                <w:rFonts w:ascii="Times New Roman" w:hAnsi="Times New Roman" w:cs="Times New Roman"/>
                <w:noProof/>
              </w:rPr>
              <w:t>Overview of Existing Technologies</w:t>
            </w:r>
            <w:r>
              <w:rPr>
                <w:noProof/>
                <w:webHidden/>
              </w:rPr>
              <w:tab/>
            </w:r>
            <w:r>
              <w:rPr>
                <w:noProof/>
                <w:webHidden/>
              </w:rPr>
              <w:fldChar w:fldCharType="begin"/>
            </w:r>
            <w:r>
              <w:rPr>
                <w:noProof/>
                <w:webHidden/>
              </w:rPr>
              <w:instrText xml:space="preserve"> PAGEREF _Toc517185127 \h </w:instrText>
            </w:r>
            <w:r>
              <w:rPr>
                <w:noProof/>
                <w:webHidden/>
              </w:rPr>
            </w:r>
            <w:r>
              <w:rPr>
                <w:noProof/>
                <w:webHidden/>
              </w:rPr>
              <w:fldChar w:fldCharType="separate"/>
            </w:r>
            <w:r>
              <w:rPr>
                <w:noProof/>
                <w:webHidden/>
              </w:rPr>
              <w:t>6</w:t>
            </w:r>
            <w:r>
              <w:rPr>
                <w:noProof/>
                <w:webHidden/>
              </w:rPr>
              <w:fldChar w:fldCharType="end"/>
            </w:r>
          </w:hyperlink>
        </w:p>
        <w:p w:rsidR="00AD4EA1" w:rsidRDefault="00AD4EA1">
          <w:pPr>
            <w:pStyle w:val="TOC3"/>
            <w:tabs>
              <w:tab w:val="left" w:pos="1200"/>
              <w:tab w:val="right" w:leader="dot" w:pos="9010"/>
            </w:tabs>
            <w:rPr>
              <w:rFonts w:eastAsiaTheme="minorEastAsia" w:cstheme="minorBidi"/>
              <w:noProof/>
              <w:sz w:val="24"/>
              <w:szCs w:val="24"/>
              <w:lang w:val="en-IE"/>
            </w:rPr>
          </w:pPr>
          <w:hyperlink w:anchor="_Toc517185128" w:history="1">
            <w:r w:rsidRPr="00E2545D">
              <w:rPr>
                <w:rStyle w:val="Hyperlink"/>
                <w:rFonts w:ascii="Times New Roman" w:hAnsi="Times New Roman" w:cs="Times New Roman"/>
                <w:noProof/>
              </w:rPr>
              <w:t>2.1.1</w:t>
            </w:r>
            <w:r>
              <w:rPr>
                <w:rFonts w:eastAsiaTheme="minorEastAsia" w:cstheme="minorBidi"/>
                <w:noProof/>
                <w:sz w:val="24"/>
                <w:szCs w:val="24"/>
                <w:lang w:val="en-IE"/>
              </w:rPr>
              <w:tab/>
            </w:r>
            <w:r w:rsidRPr="00E2545D">
              <w:rPr>
                <w:rStyle w:val="Hyperlink"/>
                <w:rFonts w:ascii="Times New Roman" w:hAnsi="Times New Roman" w:cs="Times New Roman"/>
                <w:noProof/>
              </w:rPr>
              <w:t>J48 and Decision Trees</w:t>
            </w:r>
            <w:r>
              <w:rPr>
                <w:noProof/>
                <w:webHidden/>
              </w:rPr>
              <w:tab/>
            </w:r>
            <w:r>
              <w:rPr>
                <w:noProof/>
                <w:webHidden/>
              </w:rPr>
              <w:fldChar w:fldCharType="begin"/>
            </w:r>
            <w:r>
              <w:rPr>
                <w:noProof/>
                <w:webHidden/>
              </w:rPr>
              <w:instrText xml:space="preserve"> PAGEREF _Toc517185128 \h </w:instrText>
            </w:r>
            <w:r>
              <w:rPr>
                <w:noProof/>
                <w:webHidden/>
              </w:rPr>
            </w:r>
            <w:r>
              <w:rPr>
                <w:noProof/>
                <w:webHidden/>
              </w:rPr>
              <w:fldChar w:fldCharType="separate"/>
            </w:r>
            <w:r>
              <w:rPr>
                <w:noProof/>
                <w:webHidden/>
              </w:rPr>
              <w:t>6</w:t>
            </w:r>
            <w:r>
              <w:rPr>
                <w:noProof/>
                <w:webHidden/>
              </w:rPr>
              <w:fldChar w:fldCharType="end"/>
            </w:r>
          </w:hyperlink>
        </w:p>
        <w:p w:rsidR="00AD4EA1" w:rsidRDefault="00AD4EA1">
          <w:pPr>
            <w:pStyle w:val="TOC3"/>
            <w:tabs>
              <w:tab w:val="left" w:pos="1200"/>
              <w:tab w:val="right" w:leader="dot" w:pos="9010"/>
            </w:tabs>
            <w:rPr>
              <w:rFonts w:eastAsiaTheme="minorEastAsia" w:cstheme="minorBidi"/>
              <w:noProof/>
              <w:sz w:val="24"/>
              <w:szCs w:val="24"/>
              <w:lang w:val="en-IE"/>
            </w:rPr>
          </w:pPr>
          <w:hyperlink w:anchor="_Toc517185129" w:history="1">
            <w:r w:rsidRPr="00E2545D">
              <w:rPr>
                <w:rStyle w:val="Hyperlink"/>
                <w:rFonts w:ascii="Times New Roman" w:hAnsi="Times New Roman" w:cs="Times New Roman"/>
                <w:noProof/>
              </w:rPr>
              <w:t>2.1.2</w:t>
            </w:r>
            <w:r>
              <w:rPr>
                <w:rFonts w:eastAsiaTheme="minorEastAsia" w:cstheme="minorBidi"/>
                <w:noProof/>
                <w:sz w:val="24"/>
                <w:szCs w:val="24"/>
                <w:lang w:val="en-IE"/>
              </w:rPr>
              <w:tab/>
            </w:r>
            <w:r w:rsidRPr="00E2545D">
              <w:rPr>
                <w:rStyle w:val="Hyperlink"/>
                <w:rFonts w:ascii="Times New Roman" w:hAnsi="Times New Roman" w:cs="Times New Roman"/>
                <w:noProof/>
              </w:rPr>
              <w:t>K Nearest Neighbour</w:t>
            </w:r>
            <w:r>
              <w:rPr>
                <w:noProof/>
                <w:webHidden/>
              </w:rPr>
              <w:tab/>
            </w:r>
            <w:r>
              <w:rPr>
                <w:noProof/>
                <w:webHidden/>
              </w:rPr>
              <w:fldChar w:fldCharType="begin"/>
            </w:r>
            <w:r>
              <w:rPr>
                <w:noProof/>
                <w:webHidden/>
              </w:rPr>
              <w:instrText xml:space="preserve"> PAGEREF _Toc517185129 \h </w:instrText>
            </w:r>
            <w:r>
              <w:rPr>
                <w:noProof/>
                <w:webHidden/>
              </w:rPr>
            </w:r>
            <w:r>
              <w:rPr>
                <w:noProof/>
                <w:webHidden/>
              </w:rPr>
              <w:fldChar w:fldCharType="separate"/>
            </w:r>
            <w:r>
              <w:rPr>
                <w:noProof/>
                <w:webHidden/>
              </w:rPr>
              <w:t>7</w:t>
            </w:r>
            <w:r>
              <w:rPr>
                <w:noProof/>
                <w:webHidden/>
              </w:rPr>
              <w:fldChar w:fldCharType="end"/>
            </w:r>
          </w:hyperlink>
        </w:p>
        <w:p w:rsidR="00AD4EA1" w:rsidRDefault="00AD4EA1">
          <w:pPr>
            <w:pStyle w:val="TOC3"/>
            <w:tabs>
              <w:tab w:val="left" w:pos="1200"/>
              <w:tab w:val="right" w:leader="dot" w:pos="9010"/>
            </w:tabs>
            <w:rPr>
              <w:rFonts w:eastAsiaTheme="minorEastAsia" w:cstheme="minorBidi"/>
              <w:noProof/>
              <w:sz w:val="24"/>
              <w:szCs w:val="24"/>
              <w:lang w:val="en-IE"/>
            </w:rPr>
          </w:pPr>
          <w:hyperlink w:anchor="_Toc517185130" w:history="1">
            <w:r w:rsidRPr="00E2545D">
              <w:rPr>
                <w:rStyle w:val="Hyperlink"/>
                <w:rFonts w:ascii="Times New Roman" w:hAnsi="Times New Roman" w:cs="Times New Roman"/>
                <w:noProof/>
              </w:rPr>
              <w:t>2.1.3</w:t>
            </w:r>
            <w:r>
              <w:rPr>
                <w:rFonts w:eastAsiaTheme="minorEastAsia" w:cstheme="minorBidi"/>
                <w:noProof/>
                <w:sz w:val="24"/>
                <w:szCs w:val="24"/>
                <w:lang w:val="en-IE"/>
              </w:rPr>
              <w:tab/>
            </w:r>
            <w:r w:rsidRPr="00E2545D">
              <w:rPr>
                <w:rStyle w:val="Hyperlink"/>
                <w:rFonts w:ascii="Times New Roman" w:hAnsi="Times New Roman" w:cs="Times New Roman"/>
                <w:noProof/>
              </w:rPr>
              <w:t>Density Based Spatial Clustering of Applications with Noise</w:t>
            </w:r>
            <w:r>
              <w:rPr>
                <w:noProof/>
                <w:webHidden/>
              </w:rPr>
              <w:tab/>
            </w:r>
            <w:r>
              <w:rPr>
                <w:noProof/>
                <w:webHidden/>
              </w:rPr>
              <w:fldChar w:fldCharType="begin"/>
            </w:r>
            <w:r>
              <w:rPr>
                <w:noProof/>
                <w:webHidden/>
              </w:rPr>
              <w:instrText xml:space="preserve"> PAGEREF _Toc517185130 \h </w:instrText>
            </w:r>
            <w:r>
              <w:rPr>
                <w:noProof/>
                <w:webHidden/>
              </w:rPr>
            </w:r>
            <w:r>
              <w:rPr>
                <w:noProof/>
                <w:webHidden/>
              </w:rPr>
              <w:fldChar w:fldCharType="separate"/>
            </w:r>
            <w:r>
              <w:rPr>
                <w:noProof/>
                <w:webHidden/>
              </w:rPr>
              <w:t>7</w:t>
            </w:r>
            <w:r>
              <w:rPr>
                <w:noProof/>
                <w:webHidden/>
              </w:rPr>
              <w:fldChar w:fldCharType="end"/>
            </w:r>
          </w:hyperlink>
        </w:p>
        <w:p w:rsidR="00AD4EA1" w:rsidRDefault="00AD4EA1">
          <w:pPr>
            <w:pStyle w:val="TOC3"/>
            <w:tabs>
              <w:tab w:val="left" w:pos="1200"/>
              <w:tab w:val="right" w:leader="dot" w:pos="9010"/>
            </w:tabs>
            <w:rPr>
              <w:rFonts w:eastAsiaTheme="minorEastAsia" w:cstheme="minorBidi"/>
              <w:noProof/>
              <w:sz w:val="24"/>
              <w:szCs w:val="24"/>
              <w:lang w:val="en-IE"/>
            </w:rPr>
          </w:pPr>
          <w:hyperlink w:anchor="_Toc517185131" w:history="1">
            <w:r w:rsidRPr="00E2545D">
              <w:rPr>
                <w:rStyle w:val="Hyperlink"/>
                <w:rFonts w:ascii="Times New Roman" w:hAnsi="Times New Roman" w:cs="Times New Roman"/>
                <w:noProof/>
              </w:rPr>
              <w:t>2.1.4</w:t>
            </w:r>
            <w:r>
              <w:rPr>
                <w:rFonts w:eastAsiaTheme="minorEastAsia" w:cstheme="minorBidi"/>
                <w:noProof/>
                <w:sz w:val="24"/>
                <w:szCs w:val="24"/>
                <w:lang w:val="en-IE"/>
              </w:rPr>
              <w:tab/>
            </w:r>
            <w:r w:rsidRPr="00E2545D">
              <w:rPr>
                <w:rStyle w:val="Hyperlink"/>
                <w:rFonts w:ascii="Times New Roman" w:hAnsi="Times New Roman" w:cs="Times New Roman"/>
                <w:noProof/>
              </w:rPr>
              <w:t>K-Means Clustering</w:t>
            </w:r>
            <w:r>
              <w:rPr>
                <w:noProof/>
                <w:webHidden/>
              </w:rPr>
              <w:tab/>
            </w:r>
            <w:r>
              <w:rPr>
                <w:noProof/>
                <w:webHidden/>
              </w:rPr>
              <w:fldChar w:fldCharType="begin"/>
            </w:r>
            <w:r>
              <w:rPr>
                <w:noProof/>
                <w:webHidden/>
              </w:rPr>
              <w:instrText xml:space="preserve"> PAGEREF _Toc517185131 \h </w:instrText>
            </w:r>
            <w:r>
              <w:rPr>
                <w:noProof/>
                <w:webHidden/>
              </w:rPr>
            </w:r>
            <w:r>
              <w:rPr>
                <w:noProof/>
                <w:webHidden/>
              </w:rPr>
              <w:fldChar w:fldCharType="separate"/>
            </w:r>
            <w:r>
              <w:rPr>
                <w:noProof/>
                <w:webHidden/>
              </w:rPr>
              <w:t>8</w:t>
            </w:r>
            <w:r>
              <w:rPr>
                <w:noProof/>
                <w:webHidden/>
              </w:rPr>
              <w:fldChar w:fldCharType="end"/>
            </w:r>
          </w:hyperlink>
        </w:p>
        <w:p w:rsidR="00AD4EA1" w:rsidRDefault="00AD4EA1">
          <w:pPr>
            <w:pStyle w:val="TOC3"/>
            <w:tabs>
              <w:tab w:val="left" w:pos="1200"/>
              <w:tab w:val="right" w:leader="dot" w:pos="9010"/>
            </w:tabs>
            <w:rPr>
              <w:rFonts w:eastAsiaTheme="minorEastAsia" w:cstheme="minorBidi"/>
              <w:noProof/>
              <w:sz w:val="24"/>
              <w:szCs w:val="24"/>
              <w:lang w:val="en-IE"/>
            </w:rPr>
          </w:pPr>
          <w:hyperlink w:anchor="_Toc517185132" w:history="1">
            <w:r w:rsidRPr="00E2545D">
              <w:rPr>
                <w:rStyle w:val="Hyperlink"/>
                <w:rFonts w:ascii="Times New Roman" w:hAnsi="Times New Roman" w:cs="Times New Roman"/>
                <w:noProof/>
              </w:rPr>
              <w:t>2.1.5</w:t>
            </w:r>
            <w:r>
              <w:rPr>
                <w:rFonts w:eastAsiaTheme="minorEastAsia" w:cstheme="minorBidi"/>
                <w:noProof/>
                <w:sz w:val="24"/>
                <w:szCs w:val="24"/>
                <w:lang w:val="en-IE"/>
              </w:rPr>
              <w:tab/>
            </w:r>
            <w:r w:rsidRPr="00E2545D">
              <w:rPr>
                <w:rStyle w:val="Hyperlink"/>
                <w:rFonts w:ascii="Times New Roman" w:hAnsi="Times New Roman" w:cs="Times New Roman"/>
                <w:noProof/>
              </w:rPr>
              <w:t>Feed-Forward Neural Networks (Multilayer Perceptron’s)</w:t>
            </w:r>
            <w:r>
              <w:rPr>
                <w:noProof/>
                <w:webHidden/>
              </w:rPr>
              <w:tab/>
            </w:r>
            <w:r>
              <w:rPr>
                <w:noProof/>
                <w:webHidden/>
              </w:rPr>
              <w:fldChar w:fldCharType="begin"/>
            </w:r>
            <w:r>
              <w:rPr>
                <w:noProof/>
                <w:webHidden/>
              </w:rPr>
              <w:instrText xml:space="preserve"> PAGEREF _Toc517185132 \h </w:instrText>
            </w:r>
            <w:r>
              <w:rPr>
                <w:noProof/>
                <w:webHidden/>
              </w:rPr>
            </w:r>
            <w:r>
              <w:rPr>
                <w:noProof/>
                <w:webHidden/>
              </w:rPr>
              <w:fldChar w:fldCharType="separate"/>
            </w:r>
            <w:r>
              <w:rPr>
                <w:noProof/>
                <w:webHidden/>
              </w:rPr>
              <w:t>8</w:t>
            </w:r>
            <w:r>
              <w:rPr>
                <w:noProof/>
                <w:webHidden/>
              </w:rPr>
              <w:fldChar w:fldCharType="end"/>
            </w:r>
          </w:hyperlink>
        </w:p>
        <w:p w:rsidR="00AD4EA1" w:rsidRDefault="00AD4EA1">
          <w:pPr>
            <w:pStyle w:val="TOC3"/>
            <w:tabs>
              <w:tab w:val="left" w:pos="1200"/>
              <w:tab w:val="right" w:leader="dot" w:pos="9010"/>
            </w:tabs>
            <w:rPr>
              <w:rFonts w:eastAsiaTheme="minorEastAsia" w:cstheme="minorBidi"/>
              <w:noProof/>
              <w:sz w:val="24"/>
              <w:szCs w:val="24"/>
              <w:lang w:val="en-IE"/>
            </w:rPr>
          </w:pPr>
          <w:hyperlink w:anchor="_Toc517185133" w:history="1">
            <w:r w:rsidRPr="00E2545D">
              <w:rPr>
                <w:rStyle w:val="Hyperlink"/>
                <w:rFonts w:ascii="Times New Roman" w:hAnsi="Times New Roman" w:cs="Times New Roman"/>
                <w:noProof/>
              </w:rPr>
              <w:t>2.1.6</w:t>
            </w:r>
            <w:r>
              <w:rPr>
                <w:rFonts w:eastAsiaTheme="minorEastAsia" w:cstheme="minorBidi"/>
                <w:noProof/>
                <w:sz w:val="24"/>
                <w:szCs w:val="24"/>
                <w:lang w:val="en-IE"/>
              </w:rPr>
              <w:tab/>
            </w:r>
            <w:r w:rsidRPr="00E2545D">
              <w:rPr>
                <w:rStyle w:val="Hyperlink"/>
                <w:rFonts w:ascii="Times New Roman" w:hAnsi="Times New Roman" w:cs="Times New Roman"/>
                <w:noProof/>
              </w:rPr>
              <w:t>Recurrent Neural Network</w:t>
            </w:r>
            <w:r>
              <w:rPr>
                <w:noProof/>
                <w:webHidden/>
              </w:rPr>
              <w:tab/>
            </w:r>
            <w:r>
              <w:rPr>
                <w:noProof/>
                <w:webHidden/>
              </w:rPr>
              <w:fldChar w:fldCharType="begin"/>
            </w:r>
            <w:r>
              <w:rPr>
                <w:noProof/>
                <w:webHidden/>
              </w:rPr>
              <w:instrText xml:space="preserve"> PAGEREF _Toc517185133 \h </w:instrText>
            </w:r>
            <w:r>
              <w:rPr>
                <w:noProof/>
                <w:webHidden/>
              </w:rPr>
            </w:r>
            <w:r>
              <w:rPr>
                <w:noProof/>
                <w:webHidden/>
              </w:rPr>
              <w:fldChar w:fldCharType="separate"/>
            </w:r>
            <w:r>
              <w:rPr>
                <w:noProof/>
                <w:webHidden/>
              </w:rPr>
              <w:t>9</w:t>
            </w:r>
            <w:r>
              <w:rPr>
                <w:noProof/>
                <w:webHidden/>
              </w:rPr>
              <w:fldChar w:fldCharType="end"/>
            </w:r>
          </w:hyperlink>
        </w:p>
        <w:p w:rsidR="00AD4EA1" w:rsidRDefault="00AD4EA1">
          <w:pPr>
            <w:pStyle w:val="TOC3"/>
            <w:tabs>
              <w:tab w:val="left" w:pos="1440"/>
              <w:tab w:val="right" w:leader="dot" w:pos="9010"/>
            </w:tabs>
            <w:rPr>
              <w:rFonts w:eastAsiaTheme="minorEastAsia" w:cstheme="minorBidi"/>
              <w:noProof/>
              <w:sz w:val="24"/>
              <w:szCs w:val="24"/>
              <w:lang w:val="en-IE"/>
            </w:rPr>
          </w:pPr>
          <w:hyperlink w:anchor="_Toc517185134" w:history="1">
            <w:r w:rsidRPr="00E2545D">
              <w:rPr>
                <w:rStyle w:val="Hyperlink"/>
                <w:rFonts w:ascii="Times New Roman" w:hAnsi="Times New Roman" w:cs="Times New Roman"/>
                <w:noProof/>
              </w:rPr>
              <w:t>2.1.6.1</w:t>
            </w:r>
            <w:r>
              <w:rPr>
                <w:rFonts w:eastAsiaTheme="minorEastAsia" w:cstheme="minorBidi"/>
                <w:noProof/>
                <w:sz w:val="24"/>
                <w:szCs w:val="24"/>
                <w:lang w:val="en-IE"/>
              </w:rPr>
              <w:tab/>
            </w:r>
            <w:r w:rsidRPr="00E2545D">
              <w:rPr>
                <w:rStyle w:val="Hyperlink"/>
                <w:rFonts w:ascii="Times New Roman" w:hAnsi="Times New Roman" w:cs="Times New Roman"/>
                <w:noProof/>
              </w:rPr>
              <w:t>Elman recurrent neural network</w:t>
            </w:r>
            <w:r>
              <w:rPr>
                <w:noProof/>
                <w:webHidden/>
              </w:rPr>
              <w:tab/>
            </w:r>
            <w:r>
              <w:rPr>
                <w:noProof/>
                <w:webHidden/>
              </w:rPr>
              <w:fldChar w:fldCharType="begin"/>
            </w:r>
            <w:r>
              <w:rPr>
                <w:noProof/>
                <w:webHidden/>
              </w:rPr>
              <w:instrText xml:space="preserve"> PAGEREF _Toc517185134 \h </w:instrText>
            </w:r>
            <w:r>
              <w:rPr>
                <w:noProof/>
                <w:webHidden/>
              </w:rPr>
            </w:r>
            <w:r>
              <w:rPr>
                <w:noProof/>
                <w:webHidden/>
              </w:rPr>
              <w:fldChar w:fldCharType="separate"/>
            </w:r>
            <w:r>
              <w:rPr>
                <w:noProof/>
                <w:webHidden/>
              </w:rPr>
              <w:t>9</w:t>
            </w:r>
            <w:r>
              <w:rPr>
                <w:noProof/>
                <w:webHidden/>
              </w:rPr>
              <w:fldChar w:fldCharType="end"/>
            </w:r>
          </w:hyperlink>
        </w:p>
        <w:p w:rsidR="00AD4EA1" w:rsidRDefault="00AD4EA1">
          <w:pPr>
            <w:pStyle w:val="TOC3"/>
            <w:tabs>
              <w:tab w:val="left" w:pos="1440"/>
              <w:tab w:val="right" w:leader="dot" w:pos="9010"/>
            </w:tabs>
            <w:rPr>
              <w:rFonts w:eastAsiaTheme="minorEastAsia" w:cstheme="minorBidi"/>
              <w:noProof/>
              <w:sz w:val="24"/>
              <w:szCs w:val="24"/>
              <w:lang w:val="en-IE"/>
            </w:rPr>
          </w:pPr>
          <w:hyperlink w:anchor="_Toc517185135" w:history="1">
            <w:r w:rsidRPr="00E2545D">
              <w:rPr>
                <w:rStyle w:val="Hyperlink"/>
                <w:rFonts w:ascii="Times New Roman" w:hAnsi="Times New Roman" w:cs="Times New Roman"/>
                <w:noProof/>
              </w:rPr>
              <w:t>2.1.6.2</w:t>
            </w:r>
            <w:r>
              <w:rPr>
                <w:rFonts w:eastAsiaTheme="minorEastAsia" w:cstheme="minorBidi"/>
                <w:noProof/>
                <w:sz w:val="24"/>
                <w:szCs w:val="24"/>
                <w:lang w:val="en-IE"/>
              </w:rPr>
              <w:tab/>
            </w:r>
            <w:r w:rsidRPr="00E2545D">
              <w:rPr>
                <w:rStyle w:val="Hyperlink"/>
                <w:rFonts w:ascii="Times New Roman" w:hAnsi="Times New Roman" w:cs="Times New Roman"/>
                <w:noProof/>
              </w:rPr>
              <w:t>Hopfield Model</w:t>
            </w:r>
            <w:r>
              <w:rPr>
                <w:noProof/>
                <w:webHidden/>
              </w:rPr>
              <w:tab/>
            </w:r>
            <w:r>
              <w:rPr>
                <w:noProof/>
                <w:webHidden/>
              </w:rPr>
              <w:fldChar w:fldCharType="begin"/>
            </w:r>
            <w:r>
              <w:rPr>
                <w:noProof/>
                <w:webHidden/>
              </w:rPr>
              <w:instrText xml:space="preserve"> PAGEREF _Toc517185135 \h </w:instrText>
            </w:r>
            <w:r>
              <w:rPr>
                <w:noProof/>
                <w:webHidden/>
              </w:rPr>
            </w:r>
            <w:r>
              <w:rPr>
                <w:noProof/>
                <w:webHidden/>
              </w:rPr>
              <w:fldChar w:fldCharType="separate"/>
            </w:r>
            <w:r>
              <w:rPr>
                <w:noProof/>
                <w:webHidden/>
              </w:rPr>
              <w:t>9</w:t>
            </w:r>
            <w:r>
              <w:rPr>
                <w:noProof/>
                <w:webHidden/>
              </w:rPr>
              <w:fldChar w:fldCharType="end"/>
            </w:r>
          </w:hyperlink>
        </w:p>
        <w:p w:rsidR="00AD4EA1" w:rsidRDefault="00AD4EA1">
          <w:pPr>
            <w:pStyle w:val="TOC3"/>
            <w:tabs>
              <w:tab w:val="left" w:pos="1200"/>
              <w:tab w:val="right" w:leader="dot" w:pos="9010"/>
            </w:tabs>
            <w:rPr>
              <w:rFonts w:eastAsiaTheme="minorEastAsia" w:cstheme="minorBidi"/>
              <w:noProof/>
              <w:sz w:val="24"/>
              <w:szCs w:val="24"/>
              <w:lang w:val="en-IE"/>
            </w:rPr>
          </w:pPr>
          <w:hyperlink w:anchor="_Toc517185136" w:history="1">
            <w:r w:rsidRPr="00E2545D">
              <w:rPr>
                <w:rStyle w:val="Hyperlink"/>
                <w:rFonts w:ascii="Times New Roman" w:hAnsi="Times New Roman" w:cs="Times New Roman"/>
                <w:noProof/>
              </w:rPr>
              <w:t>2.1.7</w:t>
            </w:r>
            <w:r>
              <w:rPr>
                <w:rFonts w:eastAsiaTheme="minorEastAsia" w:cstheme="minorBidi"/>
                <w:noProof/>
                <w:sz w:val="24"/>
                <w:szCs w:val="24"/>
                <w:lang w:val="en-IE"/>
              </w:rPr>
              <w:tab/>
            </w:r>
            <w:r w:rsidRPr="00E2545D">
              <w:rPr>
                <w:rStyle w:val="Hyperlink"/>
                <w:rFonts w:ascii="Times New Roman" w:hAnsi="Times New Roman" w:cs="Times New Roman"/>
                <w:noProof/>
              </w:rPr>
              <w:t>Radial Based Function Network</w:t>
            </w:r>
            <w:r>
              <w:rPr>
                <w:noProof/>
                <w:webHidden/>
              </w:rPr>
              <w:tab/>
            </w:r>
            <w:r>
              <w:rPr>
                <w:noProof/>
                <w:webHidden/>
              </w:rPr>
              <w:fldChar w:fldCharType="begin"/>
            </w:r>
            <w:r>
              <w:rPr>
                <w:noProof/>
                <w:webHidden/>
              </w:rPr>
              <w:instrText xml:space="preserve"> PAGEREF _Toc517185136 \h </w:instrText>
            </w:r>
            <w:r>
              <w:rPr>
                <w:noProof/>
                <w:webHidden/>
              </w:rPr>
            </w:r>
            <w:r>
              <w:rPr>
                <w:noProof/>
                <w:webHidden/>
              </w:rPr>
              <w:fldChar w:fldCharType="separate"/>
            </w:r>
            <w:r>
              <w:rPr>
                <w:noProof/>
                <w:webHidden/>
              </w:rPr>
              <w:t>10</w:t>
            </w:r>
            <w:r>
              <w:rPr>
                <w:noProof/>
                <w:webHidden/>
              </w:rPr>
              <w:fldChar w:fldCharType="end"/>
            </w:r>
          </w:hyperlink>
        </w:p>
        <w:p w:rsidR="00AD4EA1" w:rsidRDefault="00AD4EA1">
          <w:pPr>
            <w:pStyle w:val="TOC3"/>
            <w:tabs>
              <w:tab w:val="left" w:pos="1200"/>
              <w:tab w:val="right" w:leader="dot" w:pos="9010"/>
            </w:tabs>
            <w:rPr>
              <w:rFonts w:eastAsiaTheme="minorEastAsia" w:cstheme="minorBidi"/>
              <w:noProof/>
              <w:sz w:val="24"/>
              <w:szCs w:val="24"/>
              <w:lang w:val="en-IE"/>
            </w:rPr>
          </w:pPr>
          <w:hyperlink w:anchor="_Toc517185137" w:history="1">
            <w:r w:rsidRPr="00E2545D">
              <w:rPr>
                <w:rStyle w:val="Hyperlink"/>
                <w:rFonts w:ascii="Times New Roman" w:hAnsi="Times New Roman" w:cs="Times New Roman"/>
                <w:noProof/>
              </w:rPr>
              <w:t>2.1.8</w:t>
            </w:r>
            <w:r>
              <w:rPr>
                <w:rFonts w:eastAsiaTheme="minorEastAsia" w:cstheme="minorBidi"/>
                <w:noProof/>
                <w:sz w:val="24"/>
                <w:szCs w:val="24"/>
                <w:lang w:val="en-IE"/>
              </w:rPr>
              <w:tab/>
            </w:r>
            <w:r w:rsidRPr="00E2545D">
              <w:rPr>
                <w:rStyle w:val="Hyperlink"/>
                <w:rFonts w:ascii="Times New Roman" w:hAnsi="Times New Roman" w:cs="Times New Roman"/>
                <w:noProof/>
              </w:rPr>
              <w:t>Support Vector Machines</w:t>
            </w:r>
            <w:r>
              <w:rPr>
                <w:noProof/>
                <w:webHidden/>
              </w:rPr>
              <w:tab/>
            </w:r>
            <w:r>
              <w:rPr>
                <w:noProof/>
                <w:webHidden/>
              </w:rPr>
              <w:fldChar w:fldCharType="begin"/>
            </w:r>
            <w:r>
              <w:rPr>
                <w:noProof/>
                <w:webHidden/>
              </w:rPr>
              <w:instrText xml:space="preserve"> PAGEREF _Toc517185137 \h </w:instrText>
            </w:r>
            <w:r>
              <w:rPr>
                <w:noProof/>
                <w:webHidden/>
              </w:rPr>
            </w:r>
            <w:r>
              <w:rPr>
                <w:noProof/>
                <w:webHidden/>
              </w:rPr>
              <w:fldChar w:fldCharType="separate"/>
            </w:r>
            <w:r>
              <w:rPr>
                <w:noProof/>
                <w:webHidden/>
              </w:rPr>
              <w:t>10</w:t>
            </w:r>
            <w:r>
              <w:rPr>
                <w:noProof/>
                <w:webHidden/>
              </w:rPr>
              <w:fldChar w:fldCharType="end"/>
            </w:r>
          </w:hyperlink>
        </w:p>
        <w:p w:rsidR="00AD4EA1" w:rsidRDefault="00AD4EA1">
          <w:pPr>
            <w:pStyle w:val="TOC3"/>
            <w:tabs>
              <w:tab w:val="left" w:pos="1200"/>
              <w:tab w:val="right" w:leader="dot" w:pos="9010"/>
            </w:tabs>
            <w:rPr>
              <w:rFonts w:eastAsiaTheme="minorEastAsia" w:cstheme="minorBidi"/>
              <w:noProof/>
              <w:sz w:val="24"/>
              <w:szCs w:val="24"/>
              <w:lang w:val="en-IE"/>
            </w:rPr>
          </w:pPr>
          <w:hyperlink w:anchor="_Toc517185138" w:history="1">
            <w:r w:rsidRPr="00E2545D">
              <w:rPr>
                <w:rStyle w:val="Hyperlink"/>
                <w:rFonts w:ascii="Times New Roman" w:hAnsi="Times New Roman" w:cs="Times New Roman"/>
                <w:noProof/>
              </w:rPr>
              <w:t>2.1.9</w:t>
            </w:r>
            <w:r>
              <w:rPr>
                <w:rFonts w:eastAsiaTheme="minorEastAsia" w:cstheme="minorBidi"/>
                <w:noProof/>
                <w:sz w:val="24"/>
                <w:szCs w:val="24"/>
                <w:lang w:val="en-IE"/>
              </w:rPr>
              <w:tab/>
            </w:r>
            <w:r w:rsidRPr="00E2545D">
              <w:rPr>
                <w:rStyle w:val="Hyperlink"/>
                <w:rFonts w:ascii="Times New Roman" w:hAnsi="Times New Roman" w:cs="Times New Roman"/>
                <w:noProof/>
              </w:rPr>
              <w:t>Principal Component Analysis</w:t>
            </w:r>
            <w:r>
              <w:rPr>
                <w:noProof/>
                <w:webHidden/>
              </w:rPr>
              <w:tab/>
            </w:r>
            <w:r>
              <w:rPr>
                <w:noProof/>
                <w:webHidden/>
              </w:rPr>
              <w:fldChar w:fldCharType="begin"/>
            </w:r>
            <w:r>
              <w:rPr>
                <w:noProof/>
                <w:webHidden/>
              </w:rPr>
              <w:instrText xml:space="preserve"> PAGEREF _Toc517185138 \h </w:instrText>
            </w:r>
            <w:r>
              <w:rPr>
                <w:noProof/>
                <w:webHidden/>
              </w:rPr>
            </w:r>
            <w:r>
              <w:rPr>
                <w:noProof/>
                <w:webHidden/>
              </w:rPr>
              <w:fldChar w:fldCharType="separate"/>
            </w:r>
            <w:r>
              <w:rPr>
                <w:noProof/>
                <w:webHidden/>
              </w:rPr>
              <w:t>10</w:t>
            </w:r>
            <w:r>
              <w:rPr>
                <w:noProof/>
                <w:webHidden/>
              </w:rPr>
              <w:fldChar w:fldCharType="end"/>
            </w:r>
          </w:hyperlink>
        </w:p>
        <w:p w:rsidR="00AD4EA1" w:rsidRDefault="00AD4EA1">
          <w:pPr>
            <w:pStyle w:val="TOC2"/>
            <w:tabs>
              <w:tab w:val="left" w:pos="960"/>
              <w:tab w:val="right" w:leader="dot" w:pos="9010"/>
            </w:tabs>
            <w:rPr>
              <w:rFonts w:eastAsiaTheme="minorEastAsia" w:cstheme="minorBidi"/>
              <w:b w:val="0"/>
              <w:bCs w:val="0"/>
              <w:noProof/>
              <w:sz w:val="24"/>
              <w:szCs w:val="24"/>
              <w:lang w:val="en-IE"/>
            </w:rPr>
          </w:pPr>
          <w:hyperlink w:anchor="_Toc517185139" w:history="1">
            <w:r w:rsidRPr="00E2545D">
              <w:rPr>
                <w:rStyle w:val="Hyperlink"/>
                <w:rFonts w:ascii="Times New Roman" w:hAnsi="Times New Roman" w:cs="Times New Roman"/>
                <w:noProof/>
              </w:rPr>
              <w:t>2.2</w:t>
            </w:r>
            <w:r>
              <w:rPr>
                <w:rFonts w:eastAsiaTheme="minorEastAsia" w:cstheme="minorBidi"/>
                <w:b w:val="0"/>
                <w:bCs w:val="0"/>
                <w:noProof/>
                <w:sz w:val="24"/>
                <w:szCs w:val="24"/>
                <w:lang w:val="en-IE"/>
              </w:rPr>
              <w:tab/>
            </w:r>
            <w:r w:rsidRPr="00E2545D">
              <w:rPr>
                <w:rStyle w:val="Hyperlink"/>
                <w:rFonts w:ascii="Times New Roman" w:hAnsi="Times New Roman" w:cs="Times New Roman"/>
                <w:noProof/>
              </w:rPr>
              <w:t>Existing Data Mining Studies</w:t>
            </w:r>
            <w:r>
              <w:rPr>
                <w:noProof/>
                <w:webHidden/>
              </w:rPr>
              <w:tab/>
            </w:r>
            <w:r>
              <w:rPr>
                <w:noProof/>
                <w:webHidden/>
              </w:rPr>
              <w:fldChar w:fldCharType="begin"/>
            </w:r>
            <w:r>
              <w:rPr>
                <w:noProof/>
                <w:webHidden/>
              </w:rPr>
              <w:instrText xml:space="preserve"> PAGEREF _Toc517185139 \h </w:instrText>
            </w:r>
            <w:r>
              <w:rPr>
                <w:noProof/>
                <w:webHidden/>
              </w:rPr>
            </w:r>
            <w:r>
              <w:rPr>
                <w:noProof/>
                <w:webHidden/>
              </w:rPr>
              <w:fldChar w:fldCharType="separate"/>
            </w:r>
            <w:r>
              <w:rPr>
                <w:noProof/>
                <w:webHidden/>
              </w:rPr>
              <w:t>11</w:t>
            </w:r>
            <w:r>
              <w:rPr>
                <w:noProof/>
                <w:webHidden/>
              </w:rPr>
              <w:fldChar w:fldCharType="end"/>
            </w:r>
          </w:hyperlink>
        </w:p>
        <w:p w:rsidR="00AD4EA1" w:rsidRDefault="00AD4EA1">
          <w:pPr>
            <w:pStyle w:val="TOC2"/>
            <w:tabs>
              <w:tab w:val="left" w:pos="960"/>
              <w:tab w:val="right" w:leader="dot" w:pos="9010"/>
            </w:tabs>
            <w:rPr>
              <w:rFonts w:eastAsiaTheme="minorEastAsia" w:cstheme="minorBidi"/>
              <w:b w:val="0"/>
              <w:bCs w:val="0"/>
              <w:noProof/>
              <w:sz w:val="24"/>
              <w:szCs w:val="24"/>
              <w:lang w:val="en-IE"/>
            </w:rPr>
          </w:pPr>
          <w:hyperlink w:anchor="_Toc517185140" w:history="1">
            <w:r w:rsidRPr="00E2545D">
              <w:rPr>
                <w:rStyle w:val="Hyperlink"/>
                <w:rFonts w:ascii="Times New Roman" w:hAnsi="Times New Roman" w:cs="Times New Roman"/>
                <w:noProof/>
              </w:rPr>
              <w:t>2.3</w:t>
            </w:r>
            <w:r>
              <w:rPr>
                <w:rFonts w:eastAsiaTheme="minorEastAsia" w:cstheme="minorBidi"/>
                <w:b w:val="0"/>
                <w:bCs w:val="0"/>
                <w:noProof/>
                <w:sz w:val="24"/>
                <w:szCs w:val="24"/>
                <w:lang w:val="en-IE"/>
              </w:rPr>
              <w:tab/>
            </w:r>
            <w:r w:rsidRPr="00E2545D">
              <w:rPr>
                <w:rStyle w:val="Hyperlink"/>
                <w:rFonts w:ascii="Times New Roman" w:hAnsi="Times New Roman" w:cs="Times New Roman"/>
                <w:noProof/>
              </w:rPr>
              <w:t>Current Numerical Weather Prediction Systems</w:t>
            </w:r>
            <w:r>
              <w:rPr>
                <w:noProof/>
                <w:webHidden/>
              </w:rPr>
              <w:tab/>
            </w:r>
            <w:r>
              <w:rPr>
                <w:noProof/>
                <w:webHidden/>
              </w:rPr>
              <w:fldChar w:fldCharType="begin"/>
            </w:r>
            <w:r>
              <w:rPr>
                <w:noProof/>
                <w:webHidden/>
              </w:rPr>
              <w:instrText xml:space="preserve"> PAGEREF _Toc517185140 \h </w:instrText>
            </w:r>
            <w:r>
              <w:rPr>
                <w:noProof/>
                <w:webHidden/>
              </w:rPr>
            </w:r>
            <w:r>
              <w:rPr>
                <w:noProof/>
                <w:webHidden/>
              </w:rPr>
              <w:fldChar w:fldCharType="separate"/>
            </w:r>
            <w:r>
              <w:rPr>
                <w:noProof/>
                <w:webHidden/>
              </w:rPr>
              <w:t>16</w:t>
            </w:r>
            <w:r>
              <w:rPr>
                <w:noProof/>
                <w:webHidden/>
              </w:rPr>
              <w:fldChar w:fldCharType="end"/>
            </w:r>
          </w:hyperlink>
        </w:p>
        <w:p w:rsidR="00AD4EA1" w:rsidRDefault="00AD4EA1">
          <w:pPr>
            <w:pStyle w:val="TOC3"/>
            <w:tabs>
              <w:tab w:val="left" w:pos="1200"/>
              <w:tab w:val="right" w:leader="dot" w:pos="9010"/>
            </w:tabs>
            <w:rPr>
              <w:rFonts w:eastAsiaTheme="minorEastAsia" w:cstheme="minorBidi"/>
              <w:noProof/>
              <w:sz w:val="24"/>
              <w:szCs w:val="24"/>
              <w:lang w:val="en-IE"/>
            </w:rPr>
          </w:pPr>
          <w:hyperlink w:anchor="_Toc517185141" w:history="1">
            <w:r w:rsidRPr="00E2545D">
              <w:rPr>
                <w:rStyle w:val="Hyperlink"/>
                <w:rFonts w:ascii="Times New Roman" w:hAnsi="Times New Roman" w:cs="Times New Roman"/>
                <w:noProof/>
              </w:rPr>
              <w:t>2.3.1</w:t>
            </w:r>
            <w:r>
              <w:rPr>
                <w:rFonts w:eastAsiaTheme="minorEastAsia" w:cstheme="minorBidi"/>
                <w:noProof/>
                <w:sz w:val="24"/>
                <w:szCs w:val="24"/>
                <w:lang w:val="en-IE"/>
              </w:rPr>
              <w:tab/>
            </w:r>
            <w:r w:rsidRPr="00E2545D">
              <w:rPr>
                <w:rStyle w:val="Hyperlink"/>
                <w:rFonts w:ascii="Times New Roman" w:hAnsi="Times New Roman" w:cs="Times New Roman"/>
                <w:noProof/>
              </w:rPr>
              <w:t>Numerical Weather Prediction Computing Power</w:t>
            </w:r>
            <w:r>
              <w:rPr>
                <w:noProof/>
                <w:webHidden/>
              </w:rPr>
              <w:tab/>
            </w:r>
            <w:r>
              <w:rPr>
                <w:noProof/>
                <w:webHidden/>
              </w:rPr>
              <w:fldChar w:fldCharType="begin"/>
            </w:r>
            <w:r>
              <w:rPr>
                <w:noProof/>
                <w:webHidden/>
              </w:rPr>
              <w:instrText xml:space="preserve"> PAGEREF _Toc517185141 \h </w:instrText>
            </w:r>
            <w:r>
              <w:rPr>
                <w:noProof/>
                <w:webHidden/>
              </w:rPr>
            </w:r>
            <w:r>
              <w:rPr>
                <w:noProof/>
                <w:webHidden/>
              </w:rPr>
              <w:fldChar w:fldCharType="separate"/>
            </w:r>
            <w:r>
              <w:rPr>
                <w:noProof/>
                <w:webHidden/>
              </w:rPr>
              <w:t>19</w:t>
            </w:r>
            <w:r>
              <w:rPr>
                <w:noProof/>
                <w:webHidden/>
              </w:rPr>
              <w:fldChar w:fldCharType="end"/>
            </w:r>
          </w:hyperlink>
        </w:p>
        <w:p w:rsidR="00AD4EA1" w:rsidRDefault="00AD4EA1">
          <w:pPr>
            <w:pStyle w:val="TOC1"/>
            <w:tabs>
              <w:tab w:val="left" w:pos="480"/>
              <w:tab w:val="right" w:leader="dot" w:pos="9010"/>
            </w:tabs>
            <w:rPr>
              <w:rFonts w:eastAsiaTheme="minorEastAsia" w:cstheme="minorBidi"/>
              <w:b w:val="0"/>
              <w:bCs w:val="0"/>
              <w:i w:val="0"/>
              <w:iCs w:val="0"/>
              <w:noProof/>
              <w:lang w:val="en-IE"/>
            </w:rPr>
          </w:pPr>
          <w:hyperlink w:anchor="_Toc517185142" w:history="1">
            <w:r w:rsidRPr="00E2545D">
              <w:rPr>
                <w:rStyle w:val="Hyperlink"/>
                <w:rFonts w:ascii="Times New Roman" w:hAnsi="Times New Roman" w:cs="Times New Roman"/>
                <w:noProof/>
              </w:rPr>
              <w:t>3.</w:t>
            </w:r>
            <w:r>
              <w:rPr>
                <w:rFonts w:eastAsiaTheme="minorEastAsia" w:cstheme="minorBidi"/>
                <w:b w:val="0"/>
                <w:bCs w:val="0"/>
                <w:i w:val="0"/>
                <w:iCs w:val="0"/>
                <w:noProof/>
                <w:lang w:val="en-IE"/>
              </w:rPr>
              <w:tab/>
            </w:r>
            <w:r w:rsidRPr="00E2545D">
              <w:rPr>
                <w:rStyle w:val="Hyperlink"/>
                <w:rFonts w:ascii="Times New Roman" w:hAnsi="Times New Roman" w:cs="Times New Roman"/>
                <w:noProof/>
              </w:rPr>
              <w:t>Methodology</w:t>
            </w:r>
            <w:r>
              <w:rPr>
                <w:noProof/>
                <w:webHidden/>
              </w:rPr>
              <w:tab/>
            </w:r>
            <w:r>
              <w:rPr>
                <w:noProof/>
                <w:webHidden/>
              </w:rPr>
              <w:fldChar w:fldCharType="begin"/>
            </w:r>
            <w:r>
              <w:rPr>
                <w:noProof/>
                <w:webHidden/>
              </w:rPr>
              <w:instrText xml:space="preserve"> PAGEREF _Toc517185142 \h </w:instrText>
            </w:r>
            <w:r>
              <w:rPr>
                <w:noProof/>
                <w:webHidden/>
              </w:rPr>
            </w:r>
            <w:r>
              <w:rPr>
                <w:noProof/>
                <w:webHidden/>
              </w:rPr>
              <w:fldChar w:fldCharType="separate"/>
            </w:r>
            <w:r>
              <w:rPr>
                <w:noProof/>
                <w:webHidden/>
              </w:rPr>
              <w:t>21</w:t>
            </w:r>
            <w:r>
              <w:rPr>
                <w:noProof/>
                <w:webHidden/>
              </w:rPr>
              <w:fldChar w:fldCharType="end"/>
            </w:r>
          </w:hyperlink>
        </w:p>
        <w:p w:rsidR="00AD4EA1" w:rsidRDefault="00AD4EA1">
          <w:pPr>
            <w:pStyle w:val="TOC2"/>
            <w:tabs>
              <w:tab w:val="left" w:pos="960"/>
              <w:tab w:val="right" w:leader="dot" w:pos="9010"/>
            </w:tabs>
            <w:rPr>
              <w:rFonts w:eastAsiaTheme="minorEastAsia" w:cstheme="minorBidi"/>
              <w:b w:val="0"/>
              <w:bCs w:val="0"/>
              <w:noProof/>
              <w:sz w:val="24"/>
              <w:szCs w:val="24"/>
              <w:lang w:val="en-IE"/>
            </w:rPr>
          </w:pPr>
          <w:hyperlink w:anchor="_Toc517185143" w:history="1">
            <w:r w:rsidRPr="00E2545D">
              <w:rPr>
                <w:rStyle w:val="Hyperlink"/>
                <w:rFonts w:ascii="Times New Roman" w:hAnsi="Times New Roman" w:cs="Times New Roman"/>
                <w:noProof/>
              </w:rPr>
              <w:t>3.1</w:t>
            </w:r>
            <w:r>
              <w:rPr>
                <w:rFonts w:eastAsiaTheme="minorEastAsia" w:cstheme="minorBidi"/>
                <w:b w:val="0"/>
                <w:bCs w:val="0"/>
                <w:noProof/>
                <w:sz w:val="24"/>
                <w:szCs w:val="24"/>
                <w:lang w:val="en-IE"/>
              </w:rPr>
              <w:tab/>
            </w:r>
            <w:r w:rsidRPr="00E2545D">
              <w:rPr>
                <w:rStyle w:val="Hyperlink"/>
                <w:rFonts w:ascii="Times New Roman" w:hAnsi="Times New Roman" w:cs="Times New Roman"/>
                <w:noProof/>
              </w:rPr>
              <w:t>Dataset Description</w:t>
            </w:r>
            <w:r>
              <w:rPr>
                <w:noProof/>
                <w:webHidden/>
              </w:rPr>
              <w:tab/>
            </w:r>
            <w:r>
              <w:rPr>
                <w:noProof/>
                <w:webHidden/>
              </w:rPr>
              <w:fldChar w:fldCharType="begin"/>
            </w:r>
            <w:r>
              <w:rPr>
                <w:noProof/>
                <w:webHidden/>
              </w:rPr>
              <w:instrText xml:space="preserve"> PAGEREF _Toc517185143 \h </w:instrText>
            </w:r>
            <w:r>
              <w:rPr>
                <w:noProof/>
                <w:webHidden/>
              </w:rPr>
            </w:r>
            <w:r>
              <w:rPr>
                <w:noProof/>
                <w:webHidden/>
              </w:rPr>
              <w:fldChar w:fldCharType="separate"/>
            </w:r>
            <w:r>
              <w:rPr>
                <w:noProof/>
                <w:webHidden/>
              </w:rPr>
              <w:t>21</w:t>
            </w:r>
            <w:r>
              <w:rPr>
                <w:noProof/>
                <w:webHidden/>
              </w:rPr>
              <w:fldChar w:fldCharType="end"/>
            </w:r>
          </w:hyperlink>
        </w:p>
        <w:p w:rsidR="00AD4EA1" w:rsidRDefault="00AD4EA1">
          <w:pPr>
            <w:pStyle w:val="TOC2"/>
            <w:tabs>
              <w:tab w:val="left" w:pos="960"/>
              <w:tab w:val="right" w:leader="dot" w:pos="9010"/>
            </w:tabs>
            <w:rPr>
              <w:rFonts w:eastAsiaTheme="minorEastAsia" w:cstheme="minorBidi"/>
              <w:b w:val="0"/>
              <w:bCs w:val="0"/>
              <w:noProof/>
              <w:sz w:val="24"/>
              <w:szCs w:val="24"/>
              <w:lang w:val="en-IE"/>
            </w:rPr>
          </w:pPr>
          <w:hyperlink w:anchor="_Toc517185144" w:history="1">
            <w:r w:rsidRPr="00E2545D">
              <w:rPr>
                <w:rStyle w:val="Hyperlink"/>
                <w:rFonts w:ascii="Times New Roman" w:hAnsi="Times New Roman" w:cs="Times New Roman"/>
                <w:noProof/>
              </w:rPr>
              <w:t>3.2</w:t>
            </w:r>
            <w:r>
              <w:rPr>
                <w:rFonts w:eastAsiaTheme="minorEastAsia" w:cstheme="minorBidi"/>
                <w:b w:val="0"/>
                <w:bCs w:val="0"/>
                <w:noProof/>
                <w:sz w:val="24"/>
                <w:szCs w:val="24"/>
                <w:lang w:val="en-IE"/>
              </w:rPr>
              <w:tab/>
            </w:r>
            <w:r w:rsidRPr="00E2545D">
              <w:rPr>
                <w:rStyle w:val="Hyperlink"/>
                <w:rFonts w:ascii="Times New Roman" w:hAnsi="Times New Roman" w:cs="Times New Roman"/>
                <w:noProof/>
              </w:rPr>
              <w:t>Cluster Analysis</w:t>
            </w:r>
            <w:r>
              <w:rPr>
                <w:noProof/>
                <w:webHidden/>
              </w:rPr>
              <w:tab/>
            </w:r>
            <w:r>
              <w:rPr>
                <w:noProof/>
                <w:webHidden/>
              </w:rPr>
              <w:fldChar w:fldCharType="begin"/>
            </w:r>
            <w:r>
              <w:rPr>
                <w:noProof/>
                <w:webHidden/>
              </w:rPr>
              <w:instrText xml:space="preserve"> PAGEREF _Toc517185144 \h </w:instrText>
            </w:r>
            <w:r>
              <w:rPr>
                <w:noProof/>
                <w:webHidden/>
              </w:rPr>
            </w:r>
            <w:r>
              <w:rPr>
                <w:noProof/>
                <w:webHidden/>
              </w:rPr>
              <w:fldChar w:fldCharType="separate"/>
            </w:r>
            <w:r>
              <w:rPr>
                <w:noProof/>
                <w:webHidden/>
              </w:rPr>
              <w:t>21</w:t>
            </w:r>
            <w:r>
              <w:rPr>
                <w:noProof/>
                <w:webHidden/>
              </w:rPr>
              <w:fldChar w:fldCharType="end"/>
            </w:r>
          </w:hyperlink>
        </w:p>
        <w:p w:rsidR="00AD4EA1" w:rsidRDefault="00AD4EA1">
          <w:pPr>
            <w:pStyle w:val="TOC2"/>
            <w:tabs>
              <w:tab w:val="left" w:pos="960"/>
              <w:tab w:val="right" w:leader="dot" w:pos="9010"/>
            </w:tabs>
            <w:rPr>
              <w:rFonts w:eastAsiaTheme="minorEastAsia" w:cstheme="minorBidi"/>
              <w:b w:val="0"/>
              <w:bCs w:val="0"/>
              <w:noProof/>
              <w:sz w:val="24"/>
              <w:szCs w:val="24"/>
              <w:lang w:val="en-IE"/>
            </w:rPr>
          </w:pPr>
          <w:hyperlink w:anchor="_Toc517185145" w:history="1">
            <w:r w:rsidRPr="00E2545D">
              <w:rPr>
                <w:rStyle w:val="Hyperlink"/>
                <w:rFonts w:ascii="Times New Roman" w:hAnsi="Times New Roman" w:cs="Times New Roman"/>
                <w:noProof/>
              </w:rPr>
              <w:t>3.3</w:t>
            </w:r>
            <w:r>
              <w:rPr>
                <w:rFonts w:eastAsiaTheme="minorEastAsia" w:cstheme="minorBidi"/>
                <w:b w:val="0"/>
                <w:bCs w:val="0"/>
                <w:noProof/>
                <w:sz w:val="24"/>
                <w:szCs w:val="24"/>
                <w:lang w:val="en-IE"/>
              </w:rPr>
              <w:tab/>
            </w:r>
            <w:r w:rsidRPr="00E2545D">
              <w:rPr>
                <w:rStyle w:val="Hyperlink"/>
                <w:rFonts w:ascii="Times New Roman" w:hAnsi="Times New Roman" w:cs="Times New Roman"/>
                <w:noProof/>
              </w:rPr>
              <w:t>Rainfall Prediction</w:t>
            </w:r>
            <w:r>
              <w:rPr>
                <w:noProof/>
                <w:webHidden/>
              </w:rPr>
              <w:tab/>
            </w:r>
            <w:r>
              <w:rPr>
                <w:noProof/>
                <w:webHidden/>
              </w:rPr>
              <w:fldChar w:fldCharType="begin"/>
            </w:r>
            <w:r>
              <w:rPr>
                <w:noProof/>
                <w:webHidden/>
              </w:rPr>
              <w:instrText xml:space="preserve"> PAGEREF _Toc517185145 \h </w:instrText>
            </w:r>
            <w:r>
              <w:rPr>
                <w:noProof/>
                <w:webHidden/>
              </w:rPr>
            </w:r>
            <w:r>
              <w:rPr>
                <w:noProof/>
                <w:webHidden/>
              </w:rPr>
              <w:fldChar w:fldCharType="separate"/>
            </w:r>
            <w:r>
              <w:rPr>
                <w:noProof/>
                <w:webHidden/>
              </w:rPr>
              <w:t>22</w:t>
            </w:r>
            <w:r>
              <w:rPr>
                <w:noProof/>
                <w:webHidden/>
              </w:rPr>
              <w:fldChar w:fldCharType="end"/>
            </w:r>
          </w:hyperlink>
        </w:p>
        <w:p w:rsidR="00AD4EA1" w:rsidRDefault="00AD4EA1">
          <w:pPr>
            <w:pStyle w:val="TOC3"/>
            <w:tabs>
              <w:tab w:val="left" w:pos="1200"/>
              <w:tab w:val="right" w:leader="dot" w:pos="9010"/>
            </w:tabs>
            <w:rPr>
              <w:rFonts w:eastAsiaTheme="minorEastAsia" w:cstheme="minorBidi"/>
              <w:noProof/>
              <w:sz w:val="24"/>
              <w:szCs w:val="24"/>
              <w:lang w:val="en-IE"/>
            </w:rPr>
          </w:pPr>
          <w:hyperlink w:anchor="_Toc517185146" w:history="1">
            <w:r w:rsidRPr="00E2545D">
              <w:rPr>
                <w:rStyle w:val="Hyperlink"/>
                <w:rFonts w:ascii="Times New Roman" w:hAnsi="Times New Roman" w:cs="Times New Roman"/>
                <w:noProof/>
              </w:rPr>
              <w:t>3.3.1</w:t>
            </w:r>
            <w:r>
              <w:rPr>
                <w:rFonts w:eastAsiaTheme="minorEastAsia" w:cstheme="minorBidi"/>
                <w:noProof/>
                <w:sz w:val="24"/>
                <w:szCs w:val="24"/>
                <w:lang w:val="en-IE"/>
              </w:rPr>
              <w:tab/>
            </w:r>
            <w:r w:rsidRPr="00E2545D">
              <w:rPr>
                <w:rStyle w:val="Hyperlink"/>
                <w:rFonts w:ascii="Times New Roman" w:hAnsi="Times New Roman" w:cs="Times New Roman"/>
                <w:noProof/>
              </w:rPr>
              <w:t>Selected Algorithm</w:t>
            </w:r>
            <w:r>
              <w:rPr>
                <w:noProof/>
                <w:webHidden/>
              </w:rPr>
              <w:tab/>
            </w:r>
            <w:r>
              <w:rPr>
                <w:noProof/>
                <w:webHidden/>
              </w:rPr>
              <w:fldChar w:fldCharType="begin"/>
            </w:r>
            <w:r>
              <w:rPr>
                <w:noProof/>
                <w:webHidden/>
              </w:rPr>
              <w:instrText xml:space="preserve"> PAGEREF _Toc517185146 \h </w:instrText>
            </w:r>
            <w:r>
              <w:rPr>
                <w:noProof/>
                <w:webHidden/>
              </w:rPr>
            </w:r>
            <w:r>
              <w:rPr>
                <w:noProof/>
                <w:webHidden/>
              </w:rPr>
              <w:fldChar w:fldCharType="separate"/>
            </w:r>
            <w:r>
              <w:rPr>
                <w:noProof/>
                <w:webHidden/>
              </w:rPr>
              <w:t>22</w:t>
            </w:r>
            <w:r>
              <w:rPr>
                <w:noProof/>
                <w:webHidden/>
              </w:rPr>
              <w:fldChar w:fldCharType="end"/>
            </w:r>
          </w:hyperlink>
        </w:p>
        <w:p w:rsidR="00AD4EA1" w:rsidRDefault="00AD4EA1">
          <w:pPr>
            <w:pStyle w:val="TOC3"/>
            <w:tabs>
              <w:tab w:val="left" w:pos="1200"/>
              <w:tab w:val="right" w:leader="dot" w:pos="9010"/>
            </w:tabs>
            <w:rPr>
              <w:rFonts w:eastAsiaTheme="minorEastAsia" w:cstheme="minorBidi"/>
              <w:noProof/>
              <w:sz w:val="24"/>
              <w:szCs w:val="24"/>
              <w:lang w:val="en-IE"/>
            </w:rPr>
          </w:pPr>
          <w:hyperlink w:anchor="_Toc517185147" w:history="1">
            <w:r w:rsidRPr="00E2545D">
              <w:rPr>
                <w:rStyle w:val="Hyperlink"/>
                <w:rFonts w:ascii="Times New Roman" w:hAnsi="Times New Roman" w:cs="Times New Roman"/>
                <w:noProof/>
              </w:rPr>
              <w:t>3.3.2</w:t>
            </w:r>
            <w:r>
              <w:rPr>
                <w:rFonts w:eastAsiaTheme="minorEastAsia" w:cstheme="minorBidi"/>
                <w:noProof/>
                <w:sz w:val="24"/>
                <w:szCs w:val="24"/>
                <w:lang w:val="en-IE"/>
              </w:rPr>
              <w:tab/>
            </w:r>
            <w:r w:rsidRPr="00E2545D">
              <w:rPr>
                <w:rStyle w:val="Hyperlink"/>
                <w:rFonts w:ascii="Times New Roman" w:hAnsi="Times New Roman" w:cs="Times New Roman"/>
                <w:noProof/>
              </w:rPr>
              <w:t>Cross Validation Strategy</w:t>
            </w:r>
            <w:r>
              <w:rPr>
                <w:noProof/>
                <w:webHidden/>
              </w:rPr>
              <w:tab/>
            </w:r>
            <w:r>
              <w:rPr>
                <w:noProof/>
                <w:webHidden/>
              </w:rPr>
              <w:fldChar w:fldCharType="begin"/>
            </w:r>
            <w:r>
              <w:rPr>
                <w:noProof/>
                <w:webHidden/>
              </w:rPr>
              <w:instrText xml:space="preserve"> PAGEREF _Toc517185147 \h </w:instrText>
            </w:r>
            <w:r>
              <w:rPr>
                <w:noProof/>
                <w:webHidden/>
              </w:rPr>
            </w:r>
            <w:r>
              <w:rPr>
                <w:noProof/>
                <w:webHidden/>
              </w:rPr>
              <w:fldChar w:fldCharType="separate"/>
            </w:r>
            <w:r>
              <w:rPr>
                <w:noProof/>
                <w:webHidden/>
              </w:rPr>
              <w:t>23</w:t>
            </w:r>
            <w:r>
              <w:rPr>
                <w:noProof/>
                <w:webHidden/>
              </w:rPr>
              <w:fldChar w:fldCharType="end"/>
            </w:r>
          </w:hyperlink>
        </w:p>
        <w:p w:rsidR="00AD4EA1" w:rsidRDefault="00AD4EA1">
          <w:pPr>
            <w:pStyle w:val="TOC3"/>
            <w:tabs>
              <w:tab w:val="left" w:pos="1200"/>
              <w:tab w:val="right" w:leader="dot" w:pos="9010"/>
            </w:tabs>
            <w:rPr>
              <w:rFonts w:eastAsiaTheme="minorEastAsia" w:cstheme="minorBidi"/>
              <w:noProof/>
              <w:sz w:val="24"/>
              <w:szCs w:val="24"/>
              <w:lang w:val="en-IE"/>
            </w:rPr>
          </w:pPr>
          <w:hyperlink w:anchor="_Toc517185148" w:history="1">
            <w:r w:rsidRPr="00E2545D">
              <w:rPr>
                <w:rStyle w:val="Hyperlink"/>
                <w:rFonts w:ascii="Times New Roman" w:hAnsi="Times New Roman" w:cs="Times New Roman"/>
                <w:noProof/>
              </w:rPr>
              <w:t>3.3.3</w:t>
            </w:r>
            <w:r>
              <w:rPr>
                <w:rFonts w:eastAsiaTheme="minorEastAsia" w:cstheme="minorBidi"/>
                <w:noProof/>
                <w:sz w:val="24"/>
                <w:szCs w:val="24"/>
                <w:lang w:val="en-IE"/>
              </w:rPr>
              <w:tab/>
            </w:r>
            <w:r w:rsidRPr="00E2545D">
              <w:rPr>
                <w:rStyle w:val="Hyperlink"/>
                <w:rFonts w:ascii="Times New Roman" w:hAnsi="Times New Roman" w:cs="Times New Roman"/>
                <w:noProof/>
              </w:rPr>
              <w:t>Evaluation Metric</w:t>
            </w:r>
            <w:r>
              <w:rPr>
                <w:noProof/>
                <w:webHidden/>
              </w:rPr>
              <w:tab/>
            </w:r>
            <w:r>
              <w:rPr>
                <w:noProof/>
                <w:webHidden/>
              </w:rPr>
              <w:fldChar w:fldCharType="begin"/>
            </w:r>
            <w:r>
              <w:rPr>
                <w:noProof/>
                <w:webHidden/>
              </w:rPr>
              <w:instrText xml:space="preserve"> PAGEREF _Toc517185148 \h </w:instrText>
            </w:r>
            <w:r>
              <w:rPr>
                <w:noProof/>
                <w:webHidden/>
              </w:rPr>
            </w:r>
            <w:r>
              <w:rPr>
                <w:noProof/>
                <w:webHidden/>
              </w:rPr>
              <w:fldChar w:fldCharType="separate"/>
            </w:r>
            <w:r>
              <w:rPr>
                <w:noProof/>
                <w:webHidden/>
              </w:rPr>
              <w:t>24</w:t>
            </w:r>
            <w:r>
              <w:rPr>
                <w:noProof/>
                <w:webHidden/>
              </w:rPr>
              <w:fldChar w:fldCharType="end"/>
            </w:r>
          </w:hyperlink>
        </w:p>
        <w:p w:rsidR="00AD4EA1" w:rsidRDefault="00AD4EA1">
          <w:pPr>
            <w:pStyle w:val="TOC1"/>
            <w:tabs>
              <w:tab w:val="left" w:pos="480"/>
              <w:tab w:val="right" w:leader="dot" w:pos="9010"/>
            </w:tabs>
            <w:rPr>
              <w:rFonts w:eastAsiaTheme="minorEastAsia" w:cstheme="minorBidi"/>
              <w:b w:val="0"/>
              <w:bCs w:val="0"/>
              <w:i w:val="0"/>
              <w:iCs w:val="0"/>
              <w:noProof/>
              <w:lang w:val="en-IE"/>
            </w:rPr>
          </w:pPr>
          <w:hyperlink w:anchor="_Toc517185149" w:history="1">
            <w:r w:rsidRPr="00E2545D">
              <w:rPr>
                <w:rStyle w:val="Hyperlink"/>
                <w:rFonts w:ascii="Times New Roman" w:hAnsi="Times New Roman" w:cs="Times New Roman"/>
                <w:noProof/>
              </w:rPr>
              <w:t>4.</w:t>
            </w:r>
            <w:r>
              <w:rPr>
                <w:rFonts w:eastAsiaTheme="minorEastAsia" w:cstheme="minorBidi"/>
                <w:b w:val="0"/>
                <w:bCs w:val="0"/>
                <w:i w:val="0"/>
                <w:iCs w:val="0"/>
                <w:noProof/>
                <w:lang w:val="en-IE"/>
              </w:rPr>
              <w:tab/>
            </w:r>
            <w:r w:rsidRPr="00E2545D">
              <w:rPr>
                <w:rStyle w:val="Hyperlink"/>
                <w:rFonts w:ascii="Times New Roman" w:hAnsi="Times New Roman" w:cs="Times New Roman"/>
                <w:noProof/>
              </w:rPr>
              <w:t>Research Findings and Analysis</w:t>
            </w:r>
            <w:r>
              <w:rPr>
                <w:noProof/>
                <w:webHidden/>
              </w:rPr>
              <w:tab/>
            </w:r>
            <w:r>
              <w:rPr>
                <w:noProof/>
                <w:webHidden/>
              </w:rPr>
              <w:fldChar w:fldCharType="begin"/>
            </w:r>
            <w:r>
              <w:rPr>
                <w:noProof/>
                <w:webHidden/>
              </w:rPr>
              <w:instrText xml:space="preserve"> PAGEREF _Toc517185149 \h </w:instrText>
            </w:r>
            <w:r>
              <w:rPr>
                <w:noProof/>
                <w:webHidden/>
              </w:rPr>
            </w:r>
            <w:r>
              <w:rPr>
                <w:noProof/>
                <w:webHidden/>
              </w:rPr>
              <w:fldChar w:fldCharType="separate"/>
            </w:r>
            <w:r>
              <w:rPr>
                <w:noProof/>
                <w:webHidden/>
              </w:rPr>
              <w:t>25</w:t>
            </w:r>
            <w:r>
              <w:rPr>
                <w:noProof/>
                <w:webHidden/>
              </w:rPr>
              <w:fldChar w:fldCharType="end"/>
            </w:r>
          </w:hyperlink>
        </w:p>
        <w:p w:rsidR="00AD4EA1" w:rsidRDefault="00AD4EA1">
          <w:pPr>
            <w:pStyle w:val="TOC2"/>
            <w:tabs>
              <w:tab w:val="left" w:pos="960"/>
              <w:tab w:val="right" w:leader="dot" w:pos="9010"/>
            </w:tabs>
            <w:rPr>
              <w:rFonts w:eastAsiaTheme="minorEastAsia" w:cstheme="minorBidi"/>
              <w:b w:val="0"/>
              <w:bCs w:val="0"/>
              <w:noProof/>
              <w:sz w:val="24"/>
              <w:szCs w:val="24"/>
              <w:lang w:val="en-IE"/>
            </w:rPr>
          </w:pPr>
          <w:hyperlink w:anchor="_Toc517185150" w:history="1">
            <w:r w:rsidRPr="00E2545D">
              <w:rPr>
                <w:rStyle w:val="Hyperlink"/>
                <w:rFonts w:ascii="Times New Roman" w:hAnsi="Times New Roman" w:cs="Times New Roman"/>
                <w:noProof/>
              </w:rPr>
              <w:t>4.1</w:t>
            </w:r>
            <w:r>
              <w:rPr>
                <w:rFonts w:eastAsiaTheme="minorEastAsia" w:cstheme="minorBidi"/>
                <w:b w:val="0"/>
                <w:bCs w:val="0"/>
                <w:noProof/>
                <w:sz w:val="24"/>
                <w:szCs w:val="24"/>
                <w:lang w:val="en-IE"/>
              </w:rPr>
              <w:tab/>
            </w:r>
            <w:r w:rsidRPr="00E2545D">
              <w:rPr>
                <w:rStyle w:val="Hyperlink"/>
                <w:rFonts w:ascii="Times New Roman" w:hAnsi="Times New Roman" w:cs="Times New Roman"/>
                <w:noProof/>
              </w:rPr>
              <w:t>Automated Data Retrieval</w:t>
            </w:r>
            <w:r>
              <w:rPr>
                <w:noProof/>
                <w:webHidden/>
              </w:rPr>
              <w:tab/>
            </w:r>
            <w:r>
              <w:rPr>
                <w:noProof/>
                <w:webHidden/>
              </w:rPr>
              <w:fldChar w:fldCharType="begin"/>
            </w:r>
            <w:r>
              <w:rPr>
                <w:noProof/>
                <w:webHidden/>
              </w:rPr>
              <w:instrText xml:space="preserve"> PAGEREF _Toc517185150 \h </w:instrText>
            </w:r>
            <w:r>
              <w:rPr>
                <w:noProof/>
                <w:webHidden/>
              </w:rPr>
            </w:r>
            <w:r>
              <w:rPr>
                <w:noProof/>
                <w:webHidden/>
              </w:rPr>
              <w:fldChar w:fldCharType="separate"/>
            </w:r>
            <w:r>
              <w:rPr>
                <w:noProof/>
                <w:webHidden/>
              </w:rPr>
              <w:t>25</w:t>
            </w:r>
            <w:r>
              <w:rPr>
                <w:noProof/>
                <w:webHidden/>
              </w:rPr>
              <w:fldChar w:fldCharType="end"/>
            </w:r>
          </w:hyperlink>
        </w:p>
        <w:p w:rsidR="00AD4EA1" w:rsidRDefault="00AD4EA1">
          <w:pPr>
            <w:pStyle w:val="TOC2"/>
            <w:tabs>
              <w:tab w:val="left" w:pos="960"/>
              <w:tab w:val="right" w:leader="dot" w:pos="9010"/>
            </w:tabs>
            <w:rPr>
              <w:rFonts w:eastAsiaTheme="minorEastAsia" w:cstheme="minorBidi"/>
              <w:b w:val="0"/>
              <w:bCs w:val="0"/>
              <w:noProof/>
              <w:sz w:val="24"/>
              <w:szCs w:val="24"/>
              <w:lang w:val="en-IE"/>
            </w:rPr>
          </w:pPr>
          <w:hyperlink w:anchor="_Toc517185151" w:history="1">
            <w:r w:rsidRPr="00E2545D">
              <w:rPr>
                <w:rStyle w:val="Hyperlink"/>
                <w:rFonts w:ascii="Times New Roman" w:hAnsi="Times New Roman" w:cs="Times New Roman"/>
                <w:noProof/>
              </w:rPr>
              <w:t>4.2</w:t>
            </w:r>
            <w:r>
              <w:rPr>
                <w:rFonts w:eastAsiaTheme="minorEastAsia" w:cstheme="minorBidi"/>
                <w:b w:val="0"/>
                <w:bCs w:val="0"/>
                <w:noProof/>
                <w:sz w:val="24"/>
                <w:szCs w:val="24"/>
                <w:lang w:val="en-IE"/>
              </w:rPr>
              <w:tab/>
            </w:r>
            <w:r w:rsidRPr="00E2545D">
              <w:rPr>
                <w:rStyle w:val="Hyperlink"/>
                <w:rFonts w:ascii="Times New Roman" w:hAnsi="Times New Roman" w:cs="Times New Roman"/>
                <w:noProof/>
              </w:rPr>
              <w:t>Cluster Analysis</w:t>
            </w:r>
            <w:r>
              <w:rPr>
                <w:noProof/>
                <w:webHidden/>
              </w:rPr>
              <w:tab/>
            </w:r>
            <w:r>
              <w:rPr>
                <w:noProof/>
                <w:webHidden/>
              </w:rPr>
              <w:fldChar w:fldCharType="begin"/>
            </w:r>
            <w:r>
              <w:rPr>
                <w:noProof/>
                <w:webHidden/>
              </w:rPr>
              <w:instrText xml:space="preserve"> PAGEREF _Toc517185151 \h </w:instrText>
            </w:r>
            <w:r>
              <w:rPr>
                <w:noProof/>
                <w:webHidden/>
              </w:rPr>
            </w:r>
            <w:r>
              <w:rPr>
                <w:noProof/>
                <w:webHidden/>
              </w:rPr>
              <w:fldChar w:fldCharType="separate"/>
            </w:r>
            <w:r>
              <w:rPr>
                <w:noProof/>
                <w:webHidden/>
              </w:rPr>
              <w:t>25</w:t>
            </w:r>
            <w:r>
              <w:rPr>
                <w:noProof/>
                <w:webHidden/>
              </w:rPr>
              <w:fldChar w:fldCharType="end"/>
            </w:r>
          </w:hyperlink>
        </w:p>
        <w:p w:rsidR="00AD4EA1" w:rsidRDefault="00AD4EA1">
          <w:pPr>
            <w:pStyle w:val="TOC2"/>
            <w:tabs>
              <w:tab w:val="left" w:pos="960"/>
              <w:tab w:val="right" w:leader="dot" w:pos="9010"/>
            </w:tabs>
            <w:rPr>
              <w:rFonts w:eastAsiaTheme="minorEastAsia" w:cstheme="minorBidi"/>
              <w:b w:val="0"/>
              <w:bCs w:val="0"/>
              <w:noProof/>
              <w:sz w:val="24"/>
              <w:szCs w:val="24"/>
              <w:lang w:val="en-IE"/>
            </w:rPr>
          </w:pPr>
          <w:hyperlink w:anchor="_Toc517185152" w:history="1">
            <w:r w:rsidRPr="00E2545D">
              <w:rPr>
                <w:rStyle w:val="Hyperlink"/>
                <w:rFonts w:ascii="Times New Roman" w:hAnsi="Times New Roman" w:cs="Times New Roman"/>
                <w:noProof/>
              </w:rPr>
              <w:t>4.3</w:t>
            </w:r>
            <w:r>
              <w:rPr>
                <w:rFonts w:eastAsiaTheme="minorEastAsia" w:cstheme="minorBidi"/>
                <w:b w:val="0"/>
                <w:bCs w:val="0"/>
                <w:noProof/>
                <w:sz w:val="24"/>
                <w:szCs w:val="24"/>
                <w:lang w:val="en-IE"/>
              </w:rPr>
              <w:tab/>
            </w:r>
            <w:r w:rsidRPr="00E2545D">
              <w:rPr>
                <w:rStyle w:val="Hyperlink"/>
                <w:rFonts w:ascii="Times New Roman" w:hAnsi="Times New Roman" w:cs="Times New Roman"/>
                <w:noProof/>
              </w:rPr>
              <w:t>Rainfall Prediction</w:t>
            </w:r>
            <w:r>
              <w:rPr>
                <w:noProof/>
                <w:webHidden/>
              </w:rPr>
              <w:tab/>
            </w:r>
            <w:r>
              <w:rPr>
                <w:noProof/>
                <w:webHidden/>
              </w:rPr>
              <w:fldChar w:fldCharType="begin"/>
            </w:r>
            <w:r>
              <w:rPr>
                <w:noProof/>
                <w:webHidden/>
              </w:rPr>
              <w:instrText xml:space="preserve"> PAGEREF _Toc517185152 \h </w:instrText>
            </w:r>
            <w:r>
              <w:rPr>
                <w:noProof/>
                <w:webHidden/>
              </w:rPr>
            </w:r>
            <w:r>
              <w:rPr>
                <w:noProof/>
                <w:webHidden/>
              </w:rPr>
              <w:fldChar w:fldCharType="separate"/>
            </w:r>
            <w:r>
              <w:rPr>
                <w:noProof/>
                <w:webHidden/>
              </w:rPr>
              <w:t>25</w:t>
            </w:r>
            <w:r>
              <w:rPr>
                <w:noProof/>
                <w:webHidden/>
              </w:rPr>
              <w:fldChar w:fldCharType="end"/>
            </w:r>
          </w:hyperlink>
        </w:p>
        <w:p w:rsidR="00AD4EA1" w:rsidRDefault="00AD4EA1">
          <w:pPr>
            <w:pStyle w:val="TOC1"/>
            <w:tabs>
              <w:tab w:val="right" w:leader="dot" w:pos="9010"/>
            </w:tabs>
            <w:rPr>
              <w:rFonts w:eastAsiaTheme="minorEastAsia" w:cstheme="minorBidi"/>
              <w:b w:val="0"/>
              <w:bCs w:val="0"/>
              <w:i w:val="0"/>
              <w:iCs w:val="0"/>
              <w:noProof/>
              <w:lang w:val="en-IE"/>
            </w:rPr>
          </w:pPr>
          <w:hyperlink w:anchor="_Toc517185153" w:history="1">
            <w:r w:rsidRPr="00E2545D">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517185153 \h </w:instrText>
            </w:r>
            <w:r>
              <w:rPr>
                <w:noProof/>
                <w:webHidden/>
              </w:rPr>
            </w:r>
            <w:r>
              <w:rPr>
                <w:noProof/>
                <w:webHidden/>
              </w:rPr>
              <w:fldChar w:fldCharType="separate"/>
            </w:r>
            <w:r>
              <w:rPr>
                <w:noProof/>
                <w:webHidden/>
              </w:rPr>
              <w:t>27</w:t>
            </w:r>
            <w:r>
              <w:rPr>
                <w:noProof/>
                <w:webHidden/>
              </w:rPr>
              <w:fldChar w:fldCharType="end"/>
            </w:r>
          </w:hyperlink>
        </w:p>
        <w:p w:rsidR="006A4380" w:rsidRDefault="006A4380">
          <w:r>
            <w:rPr>
              <w:b/>
              <w:bCs/>
              <w:noProof/>
            </w:rPr>
            <w:fldChar w:fldCharType="end"/>
          </w:r>
        </w:p>
      </w:sdtContent>
    </w:sdt>
    <w:p w:rsidR="001315A7" w:rsidRDefault="006A4380" w:rsidP="001315A7">
      <w:r>
        <w:br w:type="page"/>
      </w:r>
    </w:p>
    <w:p w:rsidR="007B6AB4" w:rsidRDefault="007B6AB4" w:rsidP="007B6AB4">
      <w:pPr>
        <w:pStyle w:val="Heading1"/>
        <w:rPr>
          <w:rFonts w:ascii="Times New Roman" w:hAnsi="Times New Roman" w:cs="Times New Roman"/>
          <w:sz w:val="28"/>
          <w:szCs w:val="28"/>
        </w:rPr>
      </w:pPr>
      <w:bookmarkStart w:id="0" w:name="_Toc517185123"/>
      <w:r w:rsidRPr="007B6AB4">
        <w:rPr>
          <w:rFonts w:ascii="Times New Roman" w:hAnsi="Times New Roman" w:cs="Times New Roman"/>
          <w:sz w:val="28"/>
          <w:szCs w:val="28"/>
        </w:rPr>
        <w:lastRenderedPageBreak/>
        <w:t>Table of Figures</w:t>
      </w:r>
      <w:bookmarkEnd w:id="0"/>
    </w:p>
    <w:p w:rsidR="00075A53" w:rsidRPr="00075A53" w:rsidRDefault="00075A53" w:rsidP="00075A53">
      <w:pPr>
        <w:rPr>
          <w:lang w:val="en-GB"/>
        </w:rPr>
      </w:pPr>
    </w:p>
    <w:p w:rsidR="00C205B3" w:rsidRDefault="00075A53">
      <w:pPr>
        <w:pStyle w:val="TableofFigures"/>
        <w:tabs>
          <w:tab w:val="right" w:leader="dot" w:pos="9010"/>
        </w:tabs>
        <w:rPr>
          <w:rFonts w:asciiTheme="minorHAnsi" w:eastAsiaTheme="minorEastAsia" w:hAnsiTheme="minorHAnsi" w:cstheme="minorBidi"/>
          <w:noProof/>
        </w:rPr>
      </w:pPr>
      <w:r>
        <w:rPr>
          <w:sz w:val="28"/>
          <w:szCs w:val="28"/>
        </w:rPr>
        <w:fldChar w:fldCharType="begin"/>
      </w:r>
      <w:r>
        <w:rPr>
          <w:sz w:val="28"/>
          <w:szCs w:val="28"/>
        </w:rPr>
        <w:instrText xml:space="preserve"> TOC \h \z \c "Figure" </w:instrText>
      </w:r>
      <w:r>
        <w:rPr>
          <w:sz w:val="28"/>
          <w:szCs w:val="28"/>
        </w:rPr>
        <w:fldChar w:fldCharType="separate"/>
      </w:r>
      <w:hyperlink w:anchor="_Toc517092253" w:history="1">
        <w:r w:rsidR="00C205B3" w:rsidRPr="00DC4A5B">
          <w:rPr>
            <w:rStyle w:val="Hyperlink"/>
            <w:rFonts w:eastAsiaTheme="majorEastAsia"/>
            <w:b/>
            <w:noProof/>
          </w:rPr>
          <w:t>Figure 1</w:t>
        </w:r>
        <w:r w:rsidR="00C205B3" w:rsidRPr="00DC4A5B">
          <w:rPr>
            <w:rStyle w:val="Hyperlink"/>
            <w:rFonts w:eastAsiaTheme="majorEastAsia"/>
            <w:noProof/>
          </w:rPr>
          <w:t>. Graphical implementation of walk forward cross validation. Image sourced from (Nawara, 2017)</w:t>
        </w:r>
        <w:r w:rsidR="00C205B3">
          <w:rPr>
            <w:noProof/>
            <w:webHidden/>
          </w:rPr>
          <w:tab/>
        </w:r>
        <w:r w:rsidR="00C205B3">
          <w:rPr>
            <w:noProof/>
            <w:webHidden/>
          </w:rPr>
          <w:fldChar w:fldCharType="begin"/>
        </w:r>
        <w:r w:rsidR="00C205B3">
          <w:rPr>
            <w:noProof/>
            <w:webHidden/>
          </w:rPr>
          <w:instrText xml:space="preserve"> PAGEREF _Toc517092253 \h </w:instrText>
        </w:r>
        <w:r w:rsidR="00C205B3">
          <w:rPr>
            <w:noProof/>
            <w:webHidden/>
          </w:rPr>
        </w:r>
        <w:r w:rsidR="00C205B3">
          <w:rPr>
            <w:noProof/>
            <w:webHidden/>
          </w:rPr>
          <w:fldChar w:fldCharType="separate"/>
        </w:r>
        <w:r w:rsidR="00C205B3">
          <w:rPr>
            <w:noProof/>
            <w:webHidden/>
          </w:rPr>
          <w:t>24</w:t>
        </w:r>
        <w:r w:rsidR="00C205B3">
          <w:rPr>
            <w:noProof/>
            <w:webHidden/>
          </w:rPr>
          <w:fldChar w:fldCharType="end"/>
        </w:r>
      </w:hyperlink>
    </w:p>
    <w:p w:rsidR="007B6AB4" w:rsidRPr="007B6AB4" w:rsidRDefault="00075A53" w:rsidP="007B6AB4">
      <w:pPr>
        <w:pStyle w:val="Heading1"/>
        <w:rPr>
          <w:rFonts w:ascii="Times New Roman" w:hAnsi="Times New Roman" w:cs="Times New Roman"/>
          <w:sz w:val="28"/>
          <w:szCs w:val="28"/>
        </w:rPr>
      </w:pPr>
      <w:r>
        <w:rPr>
          <w:rFonts w:ascii="Times New Roman" w:eastAsia="Times New Roman" w:hAnsi="Times New Roman" w:cs="Times New Roman"/>
          <w:color w:val="auto"/>
          <w:sz w:val="28"/>
          <w:szCs w:val="28"/>
          <w:lang w:val="en-IE"/>
        </w:rPr>
        <w:fldChar w:fldCharType="end"/>
      </w:r>
      <w:r w:rsidR="007B6AB4" w:rsidRPr="007B6AB4">
        <w:rPr>
          <w:rFonts w:ascii="Times New Roman" w:hAnsi="Times New Roman" w:cs="Times New Roman"/>
          <w:sz w:val="28"/>
          <w:szCs w:val="28"/>
          <w:lang w:val="en-IE"/>
        </w:rPr>
        <w:br w:type="page"/>
      </w:r>
    </w:p>
    <w:p w:rsidR="001315A7" w:rsidRPr="006A4380" w:rsidRDefault="001315A7" w:rsidP="006A4380">
      <w:pPr>
        <w:pStyle w:val="Heading1"/>
        <w:spacing w:line="360" w:lineRule="auto"/>
        <w:jc w:val="both"/>
        <w:rPr>
          <w:rFonts w:ascii="Times New Roman" w:hAnsi="Times New Roman" w:cs="Times New Roman"/>
          <w:sz w:val="28"/>
          <w:szCs w:val="28"/>
          <w:lang w:val="en-IE"/>
        </w:rPr>
      </w:pPr>
      <w:bookmarkStart w:id="1" w:name="_Toc517185124"/>
      <w:r w:rsidRPr="006A4380">
        <w:rPr>
          <w:rFonts w:ascii="Times New Roman" w:hAnsi="Times New Roman" w:cs="Times New Roman"/>
          <w:sz w:val="28"/>
          <w:szCs w:val="28"/>
          <w:lang w:val="en-IE"/>
        </w:rPr>
        <w:lastRenderedPageBreak/>
        <w:t>Abstract</w:t>
      </w:r>
      <w:bookmarkEnd w:id="1"/>
    </w:p>
    <w:p w:rsidR="001315A7" w:rsidRDefault="001315A7" w:rsidP="001315A7">
      <w:pPr>
        <w:rPr>
          <w:rFonts w:eastAsiaTheme="majorEastAsia"/>
          <w:color w:val="2F5496" w:themeColor="accent1" w:themeShade="BF"/>
        </w:rPr>
      </w:pPr>
      <w:r>
        <w:br w:type="page"/>
      </w:r>
    </w:p>
    <w:p w:rsidR="001315A7" w:rsidRPr="006A4380" w:rsidRDefault="001315A7" w:rsidP="00D050A5">
      <w:pPr>
        <w:pStyle w:val="Heading1"/>
        <w:numPr>
          <w:ilvl w:val="0"/>
          <w:numId w:val="1"/>
        </w:numPr>
        <w:spacing w:line="360" w:lineRule="auto"/>
        <w:jc w:val="both"/>
        <w:rPr>
          <w:rFonts w:ascii="Times New Roman" w:hAnsi="Times New Roman" w:cs="Times New Roman"/>
          <w:sz w:val="28"/>
          <w:szCs w:val="28"/>
          <w:lang w:val="en-IE"/>
        </w:rPr>
      </w:pPr>
      <w:bookmarkStart w:id="2" w:name="_Toc517185125"/>
      <w:r w:rsidRPr="006A4380">
        <w:rPr>
          <w:rFonts w:ascii="Times New Roman" w:hAnsi="Times New Roman" w:cs="Times New Roman"/>
          <w:sz w:val="28"/>
          <w:szCs w:val="28"/>
          <w:lang w:val="en-IE"/>
        </w:rPr>
        <w:lastRenderedPageBreak/>
        <w:t>Introduction</w:t>
      </w:r>
      <w:bookmarkEnd w:id="2"/>
    </w:p>
    <w:p w:rsidR="008161B3" w:rsidRDefault="00FC5741" w:rsidP="00FD4CB3">
      <w:pPr>
        <w:spacing w:line="360" w:lineRule="auto"/>
        <w:jc w:val="both"/>
      </w:pPr>
      <w:r>
        <w:t>In this document an</w:t>
      </w:r>
      <w:r w:rsidR="00237066">
        <w:t xml:space="preserve"> analysis of existing studies </w:t>
      </w:r>
      <w:r>
        <w:t>that utilise</w:t>
      </w:r>
      <w:r w:rsidR="00237066">
        <w:t xml:space="preserve"> data science technologies for use in weather forecasting systems</w:t>
      </w:r>
      <w:r>
        <w:t xml:space="preserve"> is outlined</w:t>
      </w:r>
      <w:r w:rsidR="00237066">
        <w:t>.</w:t>
      </w:r>
      <w:r w:rsidR="001A17BC">
        <w:t xml:space="preserve"> Following this </w:t>
      </w:r>
      <w:r w:rsidR="002451E1">
        <w:t>an</w:t>
      </w:r>
      <w:r>
        <w:t xml:space="preserve"> exploratory data</w:t>
      </w:r>
      <w:r w:rsidR="002451E1">
        <w:t xml:space="preserve"> analysis of historical weather data obtained from Met Éireann</w:t>
      </w:r>
      <w:r w:rsidR="00A71891">
        <w:t xml:space="preserve"> will be </w:t>
      </w:r>
      <w:r w:rsidR="00720B6C">
        <w:t>completed</w:t>
      </w:r>
      <w:r w:rsidR="005B0719">
        <w:t>. Using the results of the exploratory data</w:t>
      </w:r>
      <w:r w:rsidR="00A71891">
        <w:t xml:space="preserve"> analysis as well as knowledge obtained from the literary analysis stage,</w:t>
      </w:r>
      <w:r w:rsidR="00E5597C">
        <w:t xml:space="preserve"> the aim is</w:t>
      </w:r>
      <w:r w:rsidR="005511E2">
        <w:t xml:space="preserve"> to apply</w:t>
      </w:r>
      <w:r w:rsidR="00A71891">
        <w:t xml:space="preserve"> multiple machine learning algorithms to the data to </w:t>
      </w:r>
      <w:r w:rsidR="005511E2">
        <w:t>generate</w:t>
      </w:r>
      <w:r w:rsidR="00A71891">
        <w:t xml:space="preserve"> short term weather prediction</w:t>
      </w:r>
      <w:r w:rsidR="005511E2">
        <w:t>s</w:t>
      </w:r>
      <w:r w:rsidR="00A71891">
        <w:t xml:space="preserve">. </w:t>
      </w:r>
      <w:r w:rsidR="002451E1">
        <w:t xml:space="preserve"> </w:t>
      </w:r>
    </w:p>
    <w:p w:rsidR="008161B3" w:rsidRDefault="008161B3" w:rsidP="00FD4CB3">
      <w:pPr>
        <w:spacing w:line="360" w:lineRule="auto"/>
        <w:jc w:val="both"/>
      </w:pPr>
    </w:p>
    <w:p w:rsidR="008161B3" w:rsidRDefault="008161B3" w:rsidP="008161B3">
      <w:pPr>
        <w:spacing w:line="360" w:lineRule="auto"/>
        <w:jc w:val="both"/>
      </w:pPr>
      <w:r>
        <w:t xml:space="preserve">Accurate </w:t>
      </w:r>
      <w:r w:rsidR="002B1C68">
        <w:t xml:space="preserve">short term </w:t>
      </w:r>
      <w:r>
        <w:t>weather prediction has the potential to greatly influence a number of industries with agriculture being one of them</w:t>
      </w:r>
      <w:r w:rsidR="00C82B01">
        <w:t xml:space="preserve"> </w:t>
      </w:r>
      <w:r w:rsidR="00C82B01">
        <w:fldChar w:fldCharType="begin"/>
      </w:r>
      <w:r w:rsidR="00005D29">
        <w:instrText xml:space="preserve"> ADDIN ZOTERO_ITEM CSL_CITATION {"citationID":"de7Ey6g5","properties":{"formattedCitation":"(Sivakumar, 2006)","plainCitation":"(Sivakumar, 2006)","noteIndex":0},"citationItems":[{"id":237,"uris":["http://zotero.org/users/4597499/items/8S57WA98"],"uri":["http://zotero.org/users/4597499/items/8S57WA98"],"itemData":{"id":237,"type":"article-journal","title":"Climate prediction and agriculture: current status and future challenges","container-title":"Climate Research","page":"3-17","volume":"33","source":"Crossref","abstract":"The past 2 decades have seen significant improvements in the forecasting of climate variability, based on advances in our understanding of ocean-atmosphere interactions. Such improvements permit the development of applications that predict climate at seasonal to interannual timescales, helping decision makers in the agricultural sector to deal more effectively with the effects of climate variability. The present study describes the current status of agriculture and the need for climate forecasts in light of risk management in rainfed farming, competition for limited water resources, impacts of natural disasters and the multi-dimensional impacts of extreme variability. The short history of climate prediction science demonstrates the progress made in understanding climate variability and the reliability of the predictions in the tropical Pacific region. Several case studies of climate forecast applications are described, illustrating the wide interest in such applications to help the farm sector cope with climate variability. Despite the progress achieved, several challenges lie ahead in enhancing the wider applications of climate forecasts in the agricultural sector. These include the need for improvements in the accuracy of models; generating quantitative evidence about the usefulness of climate forecasts as tools for agricultural risk management; addressing the key issues for promoting beneficial use of forecasts; responding to diverse needs of the users and involving the stakeholders more actively in climate prediction applications; giving greater priority to extension and communication activities; learning from non-adoption situations; deriving more economic benefits through climate prediction applications to trade and storage; and improving the institutional and policy environment.","URL":"http://www.int-res.com/abstracts/cr/v33/n1/p3-17/","DOI":"10.3354/cr033003","ISSN":"0936-577X, 1616-1572","shortTitle":"Climate prediction and agriculture","language":"en","author":[{"family":"Sivakumar","given":"Mvk"}],"issued":{"date-parts":[["2006",12,21]]},"accessed":{"date-parts":[["2018",5,14]]}}}],"schema":"https://github.com/citation-style-language/schema/raw/master/csl-citation.json"} </w:instrText>
      </w:r>
      <w:r w:rsidR="00C82B01">
        <w:fldChar w:fldCharType="separate"/>
      </w:r>
      <w:r w:rsidR="00C82B01">
        <w:rPr>
          <w:noProof/>
        </w:rPr>
        <w:t>(Sivakumar, 2006)</w:t>
      </w:r>
      <w:r w:rsidR="00C82B01">
        <w:fldChar w:fldCharType="end"/>
      </w:r>
      <w:r>
        <w:t>. Up until recently, numerical weather prediction would have been considered a task for supercomputers, and to a certain extent, still is</w:t>
      </w:r>
      <w:r w:rsidR="00276F3B">
        <w:t xml:space="preserve"> </w:t>
      </w:r>
      <w:r w:rsidR="00276F3B">
        <w:rPr>
          <w:lang w:val="en-GB"/>
        </w:rPr>
        <w:fldChar w:fldCharType="begin"/>
      </w:r>
      <w:r w:rsidR="00005D29">
        <w:rPr>
          <w:lang w:val="en-GB"/>
        </w:rPr>
        <w:instrText xml:space="preserve"> ADDIN ZOTERO_ITEM CSL_CITATION {"citationID":"h6rrgV8e","properties":{"formattedCitation":"(Coiffier, 2011)","plainCitation":"(Coiffier, 2011)","noteIndex":0},"citationItems":[{"id":328,"uris":["http://zotero.org/users/4597499/items/ZWSQPB6W"],"uri":["http://zotero.org/users/4597499/items/ZWSQPB6W"],"itemData":{"id":328,"type":"book","title":"Fundamentals of Numerical Weather Prediction","publisher":"Cambridge University Press","number-of-pages":"363","source":"Google Books","abstract":"Numerical models have become essential tools in environmental science, particularly in weather forecasting and climate prediction. This book provides a comprehensive overview of the techniques used in these fields, with emphasis on the design of the most recent numerical models of the atmosphere. It presents a short history of numerical weather prediction and its evolution, before describing the various model equations and how to solve them numerically. It outlines the main elements of a meteorological forecast suite, and the theory is illustrated throughout with practical examples of operational models and parameterizations of physical processes. This book is founded on the author's many years of experience, as a scientist at Météo-France and teaching university-level courses. It is a practical and accessible textbook for graduate courses and a handy resource for researchers and professionals in atmospheric physics, meteorology and climatology, as well as the related disciplines of fluid dynamics, hydrology and oceanography.","URL":"https://books.google.ie/books?id=vY29h_Bvqk0C&amp;printsec=frontcover&amp;source=gbs_atb#v=onepage&amp;q&amp;f=false","ISBN":"978-1-139-50270-2","note":"Google-Books-ID: vY29h_Bvqk0C","language":"en","author":[{"family":"Coiffier","given":"Jean"}],"issued":{"date-parts":[["2011",12,1]]},"accessed":{"date-parts":[["2018",6,1]]}}}],"schema":"https://github.com/citation-style-language/schema/raw/master/csl-citation.json"} </w:instrText>
      </w:r>
      <w:r w:rsidR="00276F3B">
        <w:rPr>
          <w:lang w:val="en-GB"/>
        </w:rPr>
        <w:fldChar w:fldCharType="separate"/>
      </w:r>
      <w:r w:rsidR="00276F3B">
        <w:rPr>
          <w:noProof/>
          <w:lang w:val="en-GB"/>
        </w:rPr>
        <w:t>(Coiffier, 2011)</w:t>
      </w:r>
      <w:r w:rsidR="00276F3B">
        <w:rPr>
          <w:lang w:val="en-GB"/>
        </w:rPr>
        <w:fldChar w:fldCharType="end"/>
      </w:r>
      <w:r>
        <w:t>. With recent advances in computing power and algorithm development, this task can now be attempted without the excessive hardware requirements.</w:t>
      </w:r>
    </w:p>
    <w:p w:rsidR="00565D85" w:rsidRDefault="00565D85" w:rsidP="008161B3">
      <w:pPr>
        <w:spacing w:line="360" w:lineRule="auto"/>
        <w:jc w:val="both"/>
      </w:pPr>
    </w:p>
    <w:p w:rsidR="00565D85" w:rsidRDefault="00D800DF" w:rsidP="008161B3">
      <w:pPr>
        <w:spacing w:line="360" w:lineRule="auto"/>
        <w:jc w:val="both"/>
      </w:pPr>
      <w:hyperlink w:anchor="Literature Review" w:history="1">
        <w:r w:rsidR="00565D85" w:rsidRPr="00D800DF">
          <w:rPr>
            <w:rStyle w:val="Hyperlink"/>
          </w:rPr>
          <w:t>Section 2</w:t>
        </w:r>
      </w:hyperlink>
      <w:r w:rsidR="00565D85">
        <w:t xml:space="preserve"> will comprise of the literature analysis. This sections will be further partitioned into two subsections. </w:t>
      </w:r>
      <w:hyperlink w:anchor="Overview of Existing Technologies" w:history="1">
        <w:r w:rsidR="00565D85" w:rsidRPr="00D800DF">
          <w:rPr>
            <w:rStyle w:val="Hyperlink"/>
          </w:rPr>
          <w:t>Section 2.1</w:t>
        </w:r>
      </w:hyperlink>
      <w:r w:rsidR="00565D85">
        <w:t xml:space="preserve"> will provide a brief description of each of the algorithms that are used by existing studies. </w:t>
      </w:r>
      <w:hyperlink w:anchor="Existing Data Mining Studies" w:history="1">
        <w:r w:rsidR="00565D85" w:rsidRPr="00D800DF">
          <w:rPr>
            <w:rStyle w:val="Hyperlink"/>
          </w:rPr>
          <w:t xml:space="preserve">Section </w:t>
        </w:r>
        <w:r w:rsidR="00992E89" w:rsidRPr="00D800DF">
          <w:rPr>
            <w:rStyle w:val="Hyperlink"/>
          </w:rPr>
          <w:t>2.2</w:t>
        </w:r>
      </w:hyperlink>
      <w:r w:rsidR="00992E89">
        <w:t xml:space="preserve"> will provide a broader outlook on each of these studies, such as any interesting findings that they make and how well the algorithms used perform.</w:t>
      </w:r>
      <w:r w:rsidR="006048EC">
        <w:t xml:space="preserve"> </w:t>
      </w:r>
      <w:hyperlink w:anchor="2.3 Current Numerical Weather Prediction Systems" w:history="1">
        <w:r w:rsidR="006048EC" w:rsidRPr="00D800DF">
          <w:rPr>
            <w:rStyle w:val="Hyperlink"/>
          </w:rPr>
          <w:t>Section 2.3</w:t>
        </w:r>
      </w:hyperlink>
      <w:r w:rsidR="006048EC">
        <w:t xml:space="preserve"> provides an insight into past and current numerical weather prediction practices as well as the weather models applied by Met Eireann to generate their forecasts. </w:t>
      </w:r>
    </w:p>
    <w:p w:rsidR="00A516C2" w:rsidRDefault="00A516C2" w:rsidP="008161B3">
      <w:pPr>
        <w:spacing w:line="360" w:lineRule="auto"/>
        <w:jc w:val="both"/>
      </w:pPr>
    </w:p>
    <w:p w:rsidR="00A516C2" w:rsidRDefault="009C5915" w:rsidP="008161B3">
      <w:pPr>
        <w:spacing w:line="360" w:lineRule="auto"/>
        <w:jc w:val="both"/>
      </w:pPr>
      <w:r>
        <w:t>Section 3 will document the methodology employed as part of this research.</w:t>
      </w:r>
      <w:r w:rsidR="00252D57">
        <w:t xml:space="preserve"> Again, this section</w:t>
      </w:r>
      <w:r w:rsidR="00FF6394">
        <w:t xml:space="preserve"> will be partitioned into multiple subsections.</w:t>
      </w:r>
      <w:r w:rsidR="00317086">
        <w:t xml:space="preserve"> Section 3.1 provides a description of the dataset that the analysis will be based on.</w:t>
      </w:r>
      <w:r w:rsidR="001D46CD">
        <w:t xml:space="preserve"> Section 3.2 describes how the exploratory data analysis will be performed using K-Means clustering.</w:t>
      </w:r>
      <w:r w:rsidR="00DF70D9">
        <w:t xml:space="preserve"> Section 3.3 outlines the problem of rainfall prediction. This subsection is further partitioned to describe the technologies and techniques that will be used to generate rainfall predictions. </w:t>
      </w:r>
    </w:p>
    <w:p w:rsidR="00362737" w:rsidRDefault="00362737" w:rsidP="00FD4CB3">
      <w:pPr>
        <w:spacing w:line="360" w:lineRule="auto"/>
        <w:jc w:val="both"/>
      </w:pPr>
      <w:r>
        <w:br w:type="page"/>
      </w:r>
    </w:p>
    <w:p w:rsidR="00487BCD" w:rsidRPr="008161B3" w:rsidRDefault="00362737" w:rsidP="008161B3">
      <w:pPr>
        <w:pStyle w:val="Heading1"/>
        <w:numPr>
          <w:ilvl w:val="0"/>
          <w:numId w:val="1"/>
        </w:numPr>
        <w:spacing w:line="360" w:lineRule="auto"/>
        <w:jc w:val="both"/>
        <w:rPr>
          <w:rFonts w:ascii="Times New Roman" w:hAnsi="Times New Roman" w:cs="Times New Roman"/>
          <w:sz w:val="28"/>
          <w:szCs w:val="28"/>
          <w:lang w:val="en-IE"/>
        </w:rPr>
      </w:pPr>
      <w:bookmarkStart w:id="3" w:name="_Toc517185126"/>
      <w:r>
        <w:rPr>
          <w:rFonts w:ascii="Times New Roman" w:hAnsi="Times New Roman" w:cs="Times New Roman"/>
          <w:sz w:val="28"/>
          <w:szCs w:val="28"/>
          <w:lang w:val="en-IE"/>
        </w:rPr>
        <w:lastRenderedPageBreak/>
        <w:t>Literature Review</w:t>
      </w:r>
      <w:bookmarkEnd w:id="3"/>
    </w:p>
    <w:p w:rsidR="00487BCD" w:rsidRDefault="00487BCD" w:rsidP="00487BCD">
      <w:pPr>
        <w:spacing w:line="360" w:lineRule="auto"/>
        <w:ind w:left="360"/>
        <w:jc w:val="both"/>
      </w:pPr>
      <w:r>
        <w:t>Agriculture is just one</w:t>
      </w:r>
      <w:r w:rsidR="008161B3">
        <w:t xml:space="preserve"> of the</w:t>
      </w:r>
      <w:r>
        <w:t xml:space="preserve"> industries that can benefit from </w:t>
      </w:r>
      <w:r w:rsidR="005A5954">
        <w:t>technological</w:t>
      </w:r>
      <w:r>
        <w:t xml:space="preserve"> advances</w:t>
      </w:r>
      <w:r w:rsidR="005A5954">
        <w:t xml:space="preserve"> in weather prediction</w:t>
      </w:r>
      <w:r>
        <w:t xml:space="preserve">. </w:t>
      </w:r>
      <w:r>
        <w:fldChar w:fldCharType="begin"/>
      </w:r>
      <w:r w:rsidR="00005D29">
        <w:instrText xml:space="preserve"> ADDIN ZOTERO_ITEM CSL_CITATION {"citationID":"y6AFNnfp","properties":{"formattedCitation":"(Sivakumar, 2006)","plainCitation":"(Sivakumar, 2006)","noteIndex":0},"citationItems":[{"id":237,"uris":["http://zotero.org/users/4597499/items/8S57WA98"],"uri":["http://zotero.org/users/4597499/items/8S57WA98"],"itemData":{"id":237,"type":"article-journal","title":"Climate prediction and agriculture: current status and future challenges","container-title":"Climate Research","page":"3-17","volume":"33","source":"Crossref","abstract":"The past 2 decades have seen significant improvements in the forecasting of climate variability, based on advances in our understanding of ocean-atmosphere interactions. Such improvements permit the development of applications that predict climate at seasonal to interannual timescales, helping decision makers in the agricultural sector to deal more effectively with the effects of climate variability. The present study describes the current status of agriculture and the need for climate forecasts in light of risk management in rainfed farming, competition for limited water resources, impacts of natural disasters and the multi-dimensional impacts of extreme variability. The short history of climate prediction science demonstrates the progress made in understanding climate variability and the reliability of the predictions in the tropical Pacific region. Several case studies of climate forecast applications are described, illustrating the wide interest in such applications to help the farm sector cope with climate variability. Despite the progress achieved, several challenges lie ahead in enhancing the wider applications of climate forecasts in the agricultural sector. These include the need for improvements in the accuracy of models; generating quantitative evidence about the usefulness of climate forecasts as tools for agricultural risk management; addressing the key issues for promoting beneficial use of forecasts; responding to diverse needs of the users and involving the stakeholders more actively in climate prediction applications; giving greater priority to extension and communication activities; learning from non-adoption situations; deriving more economic benefits through climate prediction applications to trade and storage; and improving the institutional and policy environment.","URL":"http://www.int-res.com/abstracts/cr/v33/n1/p3-17/","DOI":"10.3354/cr033003","ISSN":"0936-577X, 1616-1572","shortTitle":"Climate prediction and agriculture","language":"en","author":[{"family":"Sivakumar","given":"Mvk"}],"issued":{"date-parts":[["2006",12,21]]},"accessed":{"date-parts":[["2018",5,14]]}}}],"schema":"https://github.com/citation-style-language/schema/raw/master/csl-citation.json"} </w:instrText>
      </w:r>
      <w:r>
        <w:fldChar w:fldCharType="separate"/>
      </w:r>
      <w:r>
        <w:rPr>
          <w:noProof/>
        </w:rPr>
        <w:t>(Sivakumar, 2006)</w:t>
      </w:r>
      <w:r>
        <w:fldChar w:fldCharType="end"/>
      </w:r>
      <w:r>
        <w:t xml:space="preserve"> outlines that accurate long term weather prediction can be used to mitigate risk in agriculture by helping predict the success or failure of an agricultural season. This would also lead to economic benefits, where inputs could be restricted in the event that the long term weather forecast is not agreeable. Similarly, accurate weather prediction could also be used to improve crop establishment and overall yields by utilising forecasts to determine optimal planting and harvesting times.</w:t>
      </w:r>
    </w:p>
    <w:p w:rsidR="00487BCD" w:rsidRDefault="00487BCD" w:rsidP="00487BCD">
      <w:pPr>
        <w:spacing w:line="360" w:lineRule="auto"/>
        <w:ind w:left="360"/>
        <w:jc w:val="both"/>
      </w:pPr>
    </w:p>
    <w:p w:rsidR="00487BCD" w:rsidRDefault="00487BCD" w:rsidP="00487BCD">
      <w:pPr>
        <w:spacing w:line="360" w:lineRule="auto"/>
        <w:ind w:left="360"/>
        <w:jc w:val="both"/>
      </w:pPr>
      <w:r>
        <w:t xml:space="preserve">Precise weather prediction using predictive analytics would also assist local authorities in informing the population about incoming extreme weather events, potentially saving lives and livelihoods. </w:t>
      </w:r>
      <w:r>
        <w:fldChar w:fldCharType="begin"/>
      </w:r>
      <w:r>
        <w:instrText xml:space="preserve"> ADDIN ZOTERO_ITEM CSL_CITATION {"citationID":"G1WjTdP7","properties":{"formattedCitation":"(Huang and Ran, 2003)","plainCitation":"(Huang and Ran, 2003)","noteIndex":0},"citationItems":[{"id":239,"uris":["http://zotero.org/users/4597499/items/P4FJT6ST"],"uri":["http://zotero.org/users/4597499/items/P4FJT6ST"],"itemData":{"id":239,"type":"article-journal","title":"Application of Neural Network on Traffic Speed Prediction Under Adverse Weather Conditions","page":"22","source":"Zotero","abstract":"A neural network model for predicting the traffic speed under adverse weather conditions is proposed. One link located in Chicago was chosen and all the data involved was collected from the Internet. The Back Propagation algorithm was used to train the neural network model for approaching the best prediction results. The MATLAB software was used to solve this model. The results has demonstrated that, neural network is an effective tool theory to predict traffic situation if appropriate model architecture and input data are available.","language":"en","author":[{"family":"Huang","given":"Shan-Huen"},{"family":"Ran","given":"Bin"}],"issued":{"date-parts":[["2003"]]}}}],"schema":"https://github.com/citation-style-language/schema/raw/master/csl-citation.json"} </w:instrText>
      </w:r>
      <w:r>
        <w:fldChar w:fldCharType="separate"/>
      </w:r>
      <w:r>
        <w:rPr>
          <w:noProof/>
        </w:rPr>
        <w:t>(Huang and Ran, 2003)</w:t>
      </w:r>
      <w:r>
        <w:fldChar w:fldCharType="end"/>
      </w:r>
      <w:r>
        <w:t xml:space="preserve"> outline a traffic speed prediction model based on a neural network that determines the optimal speed under certain adverse circumstances such as severe weather events. </w:t>
      </w:r>
    </w:p>
    <w:p w:rsidR="00487BCD" w:rsidRDefault="00487BCD" w:rsidP="00487BCD">
      <w:pPr>
        <w:spacing w:line="360" w:lineRule="auto"/>
        <w:ind w:left="360"/>
        <w:jc w:val="both"/>
      </w:pPr>
    </w:p>
    <w:p w:rsidR="00487BCD" w:rsidRPr="00A42611" w:rsidRDefault="00487BCD" w:rsidP="00487BCD">
      <w:pPr>
        <w:spacing w:line="360" w:lineRule="auto"/>
        <w:ind w:left="360"/>
        <w:jc w:val="both"/>
      </w:pPr>
      <w:r>
        <w:t xml:space="preserve">Given a dataset with the relevant information, weather prediction </w:t>
      </w:r>
      <w:r w:rsidRPr="00A42611">
        <w:t xml:space="preserve">could be </w:t>
      </w:r>
      <w:r>
        <w:t>used</w:t>
      </w:r>
      <w:r w:rsidRPr="00A42611">
        <w:t xml:space="preserve"> to estimate the total hours of sunshine per day. </w:t>
      </w:r>
      <w:r>
        <w:t>This</w:t>
      </w:r>
      <w:r w:rsidRPr="00A42611">
        <w:t xml:space="preserve"> information could</w:t>
      </w:r>
      <w:r>
        <w:t xml:space="preserve"> then</w:t>
      </w:r>
      <w:r w:rsidRPr="00A42611">
        <w:t xml:space="preserve"> be </w:t>
      </w:r>
      <w:r>
        <w:t>put to use</w:t>
      </w:r>
      <w:r w:rsidRPr="00A42611">
        <w:t xml:space="preserve"> in the solar energy industry for more efficient and cost-effective energy generation. </w:t>
      </w:r>
      <w:r>
        <w:t>These examples epitomise the range of applications that accurate weather prediction can influence.</w:t>
      </w:r>
    </w:p>
    <w:p w:rsidR="00487BCD" w:rsidRDefault="00487BCD" w:rsidP="00487BCD">
      <w:pPr>
        <w:spacing w:line="360" w:lineRule="auto"/>
        <w:ind w:left="360"/>
        <w:jc w:val="both"/>
      </w:pPr>
    </w:p>
    <w:p w:rsidR="00487BCD" w:rsidRDefault="00487BCD" w:rsidP="00487BCD">
      <w:pPr>
        <w:spacing w:line="360" w:lineRule="auto"/>
        <w:ind w:left="360"/>
        <w:jc w:val="both"/>
      </w:pPr>
      <w:r>
        <w:t>Therefore the aim of this research is to determine if data analysis techniques can be used to accurately predict quantitative short term weather forecasts using past data. To implement this research, past data is programmatically retrieved from Met Éireann’s website to be analysed and used as a basis for the predictions.</w:t>
      </w:r>
    </w:p>
    <w:p w:rsidR="00487BCD" w:rsidRPr="00487BCD" w:rsidRDefault="00487BCD" w:rsidP="00487BCD"/>
    <w:p w:rsidR="001612CE" w:rsidRDefault="001612CE" w:rsidP="00B711A0">
      <w:pPr>
        <w:pStyle w:val="Heading2"/>
        <w:numPr>
          <w:ilvl w:val="1"/>
          <w:numId w:val="1"/>
        </w:numPr>
        <w:spacing w:line="360" w:lineRule="auto"/>
        <w:jc w:val="both"/>
        <w:rPr>
          <w:rFonts w:ascii="Times New Roman" w:hAnsi="Times New Roman" w:cs="Times New Roman"/>
          <w:sz w:val="28"/>
          <w:szCs w:val="28"/>
        </w:rPr>
      </w:pPr>
      <w:bookmarkStart w:id="4" w:name="_Toc517185127"/>
      <w:r>
        <w:rPr>
          <w:rFonts w:ascii="Times New Roman" w:hAnsi="Times New Roman" w:cs="Times New Roman"/>
          <w:sz w:val="28"/>
          <w:szCs w:val="28"/>
        </w:rPr>
        <w:t>Overview of Existing Technologies</w:t>
      </w:r>
      <w:bookmarkEnd w:id="4"/>
    </w:p>
    <w:p w:rsidR="00B711A0" w:rsidRDefault="00B711A0" w:rsidP="00B711A0">
      <w:pPr>
        <w:spacing w:line="360" w:lineRule="auto"/>
        <w:jc w:val="both"/>
        <w:rPr>
          <w:lang w:val="en-GB"/>
        </w:rPr>
      </w:pPr>
      <w:r>
        <w:rPr>
          <w:lang w:val="en-GB"/>
        </w:rPr>
        <w:t>The intention of this section i</w:t>
      </w:r>
      <w:r w:rsidR="00F11073">
        <w:rPr>
          <w:lang w:val="en-GB"/>
        </w:rPr>
        <w:t>s to provide a brief synopsis on</w:t>
      </w:r>
      <w:r>
        <w:rPr>
          <w:lang w:val="en-GB"/>
        </w:rPr>
        <w:t xml:space="preserve"> the technologies that are presented in </w:t>
      </w:r>
      <w:hyperlink w:anchor="Existing Data Mining Studies" w:history="1">
        <w:r w:rsidRPr="00D800DF">
          <w:rPr>
            <w:rStyle w:val="Hyperlink"/>
            <w:lang w:val="en-GB"/>
          </w:rPr>
          <w:t>s</w:t>
        </w:r>
        <w:r w:rsidR="00692110" w:rsidRPr="00D800DF">
          <w:rPr>
            <w:rStyle w:val="Hyperlink"/>
            <w:lang w:val="en-GB"/>
          </w:rPr>
          <w:t>ection 2.2</w:t>
        </w:r>
      </w:hyperlink>
      <w:r w:rsidR="00692110">
        <w:rPr>
          <w:lang w:val="en-GB"/>
        </w:rPr>
        <w:t xml:space="preserve"> for use in existing studies.</w:t>
      </w:r>
    </w:p>
    <w:p w:rsidR="00027268" w:rsidRDefault="00027268" w:rsidP="00B711A0">
      <w:pPr>
        <w:spacing w:line="360" w:lineRule="auto"/>
        <w:jc w:val="both"/>
        <w:rPr>
          <w:lang w:val="en-GB"/>
        </w:rPr>
      </w:pPr>
    </w:p>
    <w:p w:rsidR="00731C7F" w:rsidRDefault="00106E2E" w:rsidP="00731C7F">
      <w:pPr>
        <w:pStyle w:val="Heading3"/>
        <w:numPr>
          <w:ilvl w:val="2"/>
          <w:numId w:val="1"/>
        </w:numPr>
        <w:spacing w:line="360" w:lineRule="auto"/>
        <w:jc w:val="both"/>
        <w:rPr>
          <w:rFonts w:ascii="Times New Roman" w:hAnsi="Times New Roman" w:cs="Times New Roman"/>
          <w:lang w:val="en-GB"/>
        </w:rPr>
      </w:pPr>
      <w:bookmarkStart w:id="5" w:name="_Toc517185128"/>
      <w:r w:rsidRPr="0024167A">
        <w:rPr>
          <w:rFonts w:ascii="Times New Roman" w:hAnsi="Times New Roman" w:cs="Times New Roman"/>
          <w:lang w:val="en-GB"/>
        </w:rPr>
        <w:t xml:space="preserve">J48 </w:t>
      </w:r>
      <w:r w:rsidR="001D6685">
        <w:rPr>
          <w:rFonts w:ascii="Times New Roman" w:hAnsi="Times New Roman" w:cs="Times New Roman"/>
          <w:lang w:val="en-GB"/>
        </w:rPr>
        <w:t>and Decision Trees</w:t>
      </w:r>
      <w:bookmarkEnd w:id="5"/>
    </w:p>
    <w:p w:rsidR="00491F65" w:rsidRDefault="00491F65" w:rsidP="00491F65">
      <w:pPr>
        <w:spacing w:line="360" w:lineRule="auto"/>
        <w:jc w:val="both"/>
        <w:rPr>
          <w:lang w:val="en-GB"/>
        </w:rPr>
      </w:pPr>
      <w:r>
        <w:rPr>
          <w:lang w:val="en-GB"/>
        </w:rPr>
        <w:t xml:space="preserve">The J48 </w:t>
      </w:r>
      <w:r w:rsidR="00005D29">
        <w:rPr>
          <w:lang w:val="en-GB"/>
        </w:rPr>
        <w:fldChar w:fldCharType="begin"/>
      </w:r>
      <w:r w:rsidR="00005D29">
        <w:rPr>
          <w:lang w:val="en-GB"/>
        </w:rPr>
        <w:instrText xml:space="preserve"> ADDIN ZOTERO_ITEM CSL_CITATION {"citationID":"hj6wrnXK","properties":{"formattedCitation":"(Gholap, 2012)","plainCitation":"(Gholap, 2012)","noteIndex":0},"citationItems":[{"id":361,"uris":["http://zotero.org/users/4597499/items/KXHDXWB2"],"uri":["http://zotero.org/users/4597499/items/KXHDXWB2"],"itemData":{"id":361,"type":"article-journal","title":"Performance Tuning Of J48 Algorithm For Prediction Of Soil Fertility","container-title":"arXiv:1208.3943 [cs, stat]","source":"arXiv.org","abstract":"Data mining involves the systematic analysis of large data sets, and data mining in agricultural soil datasets is exciting and modern research area. The productive capacity of a soil depends on soil fertility. Achieving and maintaining appropriate levels of soil fertility, is of utmost importance if agricultural land is to remain capable of nourishing crop production. In this research, Steps for building a predictive model of soil fertility have been explained. This paper aims at predicting soil fertility class using decision tree algorithms in data mining . Further, it focuses on performance tuning of J48 decision tree algorithm with the help of meta-techniques such as attribute selection and boosting.","URL":"http://arxiv.org/abs/1208.3943","note":"arXiv: 1208.3943","author":[{"family":"Gholap","given":"Jay"}],"issued":{"date-parts":[["2012",8,20]]},"accessed":{"date-parts":[["2018",6,4]]}}}],"schema":"https://github.com/citation-style-language/schema/raw/master/csl-citation.json"} </w:instrText>
      </w:r>
      <w:r w:rsidR="00005D29">
        <w:rPr>
          <w:lang w:val="en-GB"/>
        </w:rPr>
        <w:fldChar w:fldCharType="separate"/>
      </w:r>
      <w:r w:rsidR="00005D29">
        <w:rPr>
          <w:noProof/>
          <w:lang w:val="en-GB"/>
        </w:rPr>
        <w:t>(Gholap, 2012)</w:t>
      </w:r>
      <w:r w:rsidR="00005D29">
        <w:rPr>
          <w:lang w:val="en-GB"/>
        </w:rPr>
        <w:fldChar w:fldCharType="end"/>
      </w:r>
      <w:r w:rsidR="00005D29">
        <w:rPr>
          <w:lang w:val="en-GB"/>
        </w:rPr>
        <w:t xml:space="preserve"> </w:t>
      </w:r>
      <w:r>
        <w:rPr>
          <w:lang w:val="en-GB"/>
        </w:rPr>
        <w:t>algorithm is a Java implementation of the C4.5</w:t>
      </w:r>
      <w:r w:rsidR="00005D29">
        <w:rPr>
          <w:lang w:val="en-GB"/>
        </w:rPr>
        <w:t xml:space="preserve"> </w:t>
      </w:r>
      <w:r w:rsidR="0028190D">
        <w:rPr>
          <w:lang w:val="en-GB"/>
        </w:rPr>
        <w:fldChar w:fldCharType="begin"/>
      </w:r>
      <w:r w:rsidR="0028190D">
        <w:rPr>
          <w:lang w:val="en-GB"/>
        </w:rPr>
        <w:instrText xml:space="preserve"> ADDIN ZOTERO_ITEM CSL_CITATION {"citationID":"57kHTn5U","properties":{"formattedCitation":"(Salzberg and Segre, 1994)","plainCitation":"(Salzberg and Segre, 1994)","noteIndex":0},"citationItems":[{"id":358,"uris":["http://zotero.org/users/4597499/items/RH7UH69H"],"uri":["http://zotero.org/users/4597499/items/RH7UH69H"],"itemData":{"id":358,"type":"article-journal","title":"Review of C4.5: Programs for Machine Learning by J. Ross Quinlan.","container-title":"Machine Learning - ML","page":"235-240","volume":"16","source":"ResearchGate","DOI":"10.1007/BF00993309","shortTitle":"Review of C4.5","author":[{"family":"Salzberg","given":"Steven"},{"family":"Segre","given":"Alberto"}],"issued":{"date-parts":[["1994",9,1]]}}}],"schema":"https://github.com/citation-style-language/schema/raw/master/csl-citation.json"} </w:instrText>
      </w:r>
      <w:r w:rsidR="0028190D">
        <w:rPr>
          <w:lang w:val="en-GB"/>
        </w:rPr>
        <w:fldChar w:fldCharType="separate"/>
      </w:r>
      <w:r w:rsidR="0028190D">
        <w:rPr>
          <w:noProof/>
          <w:lang w:val="en-GB"/>
        </w:rPr>
        <w:t>(Salzberg and Segre, 1994)</w:t>
      </w:r>
      <w:r w:rsidR="0028190D">
        <w:rPr>
          <w:lang w:val="en-GB"/>
        </w:rPr>
        <w:fldChar w:fldCharType="end"/>
      </w:r>
      <w:r w:rsidR="00005D29">
        <w:rPr>
          <w:lang w:val="en-GB"/>
        </w:rPr>
        <w:t xml:space="preserve"> </w:t>
      </w:r>
      <w:r>
        <w:rPr>
          <w:lang w:val="en-GB"/>
        </w:rPr>
        <w:t>decision tree algorithm.</w:t>
      </w:r>
      <w:r w:rsidR="0028190D">
        <w:rPr>
          <w:lang w:val="en-GB"/>
        </w:rPr>
        <w:t xml:space="preserve"> </w:t>
      </w:r>
      <w:r w:rsidR="00655281">
        <w:rPr>
          <w:lang w:val="en-GB"/>
        </w:rPr>
        <w:t xml:space="preserve">Decision trees can be used for both classification and regression, but as the existing studies in </w:t>
      </w:r>
      <w:hyperlink w:anchor="Existing Data Mining Studies" w:history="1">
        <w:r w:rsidR="00655281" w:rsidRPr="00D800DF">
          <w:rPr>
            <w:rStyle w:val="Hyperlink"/>
            <w:lang w:val="en-GB"/>
          </w:rPr>
          <w:t>section 2.2</w:t>
        </w:r>
      </w:hyperlink>
      <w:r w:rsidR="00655281">
        <w:rPr>
          <w:lang w:val="en-GB"/>
        </w:rPr>
        <w:t xml:space="preserve"> only used them from a classification perspective, this </w:t>
      </w:r>
      <w:r w:rsidR="00655281">
        <w:rPr>
          <w:lang w:val="en-GB"/>
        </w:rPr>
        <w:lastRenderedPageBreak/>
        <w:t xml:space="preserve">description will only describe them from a classification </w:t>
      </w:r>
      <w:r w:rsidR="00027268">
        <w:rPr>
          <w:lang w:val="en-GB"/>
        </w:rPr>
        <w:t>context</w:t>
      </w:r>
      <w:r w:rsidR="00655281">
        <w:rPr>
          <w:lang w:val="en-GB"/>
        </w:rPr>
        <w:t>.</w:t>
      </w:r>
      <w:r w:rsidR="00D70926">
        <w:rPr>
          <w:lang w:val="en-GB"/>
        </w:rPr>
        <w:t xml:space="preserve"> In its simplest form a decision tree can </w:t>
      </w:r>
      <w:r w:rsidR="003A0D91">
        <w:rPr>
          <w:lang w:val="en-GB"/>
        </w:rPr>
        <w:t>be thought of as a series of if-</w:t>
      </w:r>
      <w:r w:rsidR="00D70926">
        <w:rPr>
          <w:lang w:val="en-GB"/>
        </w:rPr>
        <w:t xml:space="preserve">else statements that provide the best route to the outcome. </w:t>
      </w:r>
    </w:p>
    <w:p w:rsidR="00D70926" w:rsidRDefault="00D70926" w:rsidP="00491F65">
      <w:pPr>
        <w:spacing w:line="360" w:lineRule="auto"/>
        <w:jc w:val="both"/>
        <w:rPr>
          <w:lang w:val="en-GB"/>
        </w:rPr>
      </w:pPr>
    </w:p>
    <w:p w:rsidR="00D70926" w:rsidRDefault="00D70926" w:rsidP="00491F65">
      <w:pPr>
        <w:spacing w:line="360" w:lineRule="auto"/>
        <w:jc w:val="both"/>
        <w:rPr>
          <w:lang w:val="en-GB"/>
        </w:rPr>
      </w:pPr>
      <w:r>
        <w:rPr>
          <w:lang w:val="en-GB"/>
        </w:rPr>
        <w:t>Decision tree’s look at each feature independently. As such, the decision tree algorithm searches over all possible values of the feature at the current node to find which value best splits the data into the desired classes.</w:t>
      </w:r>
      <w:r w:rsidR="003A0D91">
        <w:rPr>
          <w:lang w:val="en-GB"/>
        </w:rPr>
        <w:t xml:space="preserve"> The algorithm will continuously split the data in this fashion and ultimately reach its leaf nodes where it will have correctly classified all observations.</w:t>
      </w:r>
    </w:p>
    <w:p w:rsidR="00731C7F" w:rsidRPr="0024167A" w:rsidRDefault="00731C7F" w:rsidP="005C5079">
      <w:pPr>
        <w:pStyle w:val="Heading3"/>
        <w:spacing w:line="360" w:lineRule="auto"/>
        <w:jc w:val="both"/>
        <w:rPr>
          <w:rFonts w:ascii="Times New Roman" w:hAnsi="Times New Roman" w:cs="Times New Roman"/>
          <w:lang w:val="en-GB"/>
        </w:rPr>
      </w:pPr>
    </w:p>
    <w:p w:rsidR="00E46DFF" w:rsidRPr="00E46DFF" w:rsidRDefault="00106E2E" w:rsidP="00E46DFF">
      <w:pPr>
        <w:pStyle w:val="Heading3"/>
        <w:numPr>
          <w:ilvl w:val="2"/>
          <w:numId w:val="1"/>
        </w:numPr>
        <w:spacing w:line="360" w:lineRule="auto"/>
        <w:jc w:val="both"/>
        <w:rPr>
          <w:rFonts w:ascii="Times New Roman" w:hAnsi="Times New Roman" w:cs="Times New Roman"/>
          <w:lang w:val="en-GB"/>
        </w:rPr>
      </w:pPr>
      <w:bookmarkStart w:id="6" w:name="_Toc517185129"/>
      <w:r w:rsidRPr="0024167A">
        <w:rPr>
          <w:rFonts w:ascii="Times New Roman" w:hAnsi="Times New Roman" w:cs="Times New Roman"/>
          <w:lang w:val="en-GB"/>
        </w:rPr>
        <w:t>K Nearest Neighbour</w:t>
      </w:r>
      <w:bookmarkEnd w:id="6"/>
      <w:r w:rsidRPr="0024167A">
        <w:rPr>
          <w:rFonts w:ascii="Times New Roman" w:hAnsi="Times New Roman" w:cs="Times New Roman"/>
          <w:lang w:val="en-GB"/>
        </w:rPr>
        <w:t xml:space="preserve"> </w:t>
      </w:r>
    </w:p>
    <w:p w:rsidR="00E46DFF" w:rsidRDefault="00E46DFF" w:rsidP="00E46DFF">
      <w:pPr>
        <w:spacing w:line="360" w:lineRule="auto"/>
        <w:jc w:val="both"/>
        <w:rPr>
          <w:lang w:val="en-GB"/>
        </w:rPr>
      </w:pPr>
      <w:r>
        <w:rPr>
          <w:lang w:val="en-GB"/>
        </w:rPr>
        <w:t>Like decision trees K Nearest Neighbour (KNN) can be used for both classification and regression</w:t>
      </w:r>
      <w:r w:rsidR="00F47C6D">
        <w:rPr>
          <w:lang w:val="en-GB"/>
        </w:rPr>
        <w:t xml:space="preserve"> </w:t>
      </w:r>
      <w:r w:rsidR="00F47C6D" w:rsidRPr="00F47C6D">
        <w:rPr>
          <w:lang w:val="en-GB"/>
        </w:rPr>
        <w:fldChar w:fldCharType="begin"/>
      </w:r>
      <w:r w:rsidR="00F47C6D" w:rsidRPr="00F47C6D">
        <w:rPr>
          <w:lang w:val="en-GB"/>
        </w:rPr>
        <w:instrText xml:space="preserve"> ADDIN ZOTERO_ITEM CSL_CITATION {"citationID":"Fj5Gop2o","properties":{"formattedCitation":"(James {\\i{}et al.}, 2013)","plainCitation":"(James et al., 2013)","noteIndex":0},"citationItems":[{"id":368,"uris":["http://zotero.org/users/4597499/items/UWSTQ52J"],"uri":["http://zotero.org/users/4597499/items/UWSTQ52J"],"itemData":{"id":368,"type":"book","title":"An introduction to statistical learning: with applications in R","collection-title":"Springer texts in statistics","collection-number":"103","publisher":"Springer","publisher-place":"New York","number-of-pages":"426","source":"Library of Congress ISBN","event-place":"New York","ISBN":"978-1-4614-7137-0","call-number":"QA276 .I585 2013","note":"OCLC: ocn828488009","shortTitle":"An introduction to statistical learning","language":"en","editor":[{"family":"James","given":"Gareth"},{"family":"Witten","given":"Daniela"},{"family":"Hastie","given":"Trevor"},{"family":"Tibshirani","given":"Robert"}],"issued":{"date-parts":[["2013"]]}}}],"schema":"https://github.com/citation-style-language/schema/raw/master/csl-citation.json"} </w:instrText>
      </w:r>
      <w:r w:rsidR="00F47C6D" w:rsidRPr="00F47C6D">
        <w:rPr>
          <w:lang w:val="en-GB"/>
        </w:rPr>
        <w:fldChar w:fldCharType="separate"/>
      </w:r>
      <w:r w:rsidR="00F47C6D" w:rsidRPr="00F47C6D">
        <w:rPr>
          <w:lang w:val="en-US"/>
        </w:rPr>
        <w:t xml:space="preserve">(James </w:t>
      </w:r>
      <w:r w:rsidR="00F47C6D" w:rsidRPr="00F47C6D">
        <w:rPr>
          <w:iCs/>
          <w:lang w:val="en-US"/>
        </w:rPr>
        <w:t>et al.</w:t>
      </w:r>
      <w:r w:rsidR="00F47C6D" w:rsidRPr="00F47C6D">
        <w:rPr>
          <w:lang w:val="en-US"/>
        </w:rPr>
        <w:t>, 2013)</w:t>
      </w:r>
      <w:r w:rsidR="00F47C6D" w:rsidRPr="00F47C6D">
        <w:rPr>
          <w:lang w:val="en-GB"/>
        </w:rPr>
        <w:fldChar w:fldCharType="end"/>
      </w:r>
      <w:r>
        <w:rPr>
          <w:lang w:val="en-GB"/>
        </w:rPr>
        <w:t xml:space="preserve">. Numerous studies found in </w:t>
      </w:r>
      <w:hyperlink w:anchor="Existing Data Mining Studies" w:history="1">
        <w:r w:rsidRPr="00D800DF">
          <w:rPr>
            <w:rStyle w:val="Hyperlink"/>
            <w:lang w:val="en-GB"/>
          </w:rPr>
          <w:t>section 2.2</w:t>
        </w:r>
      </w:hyperlink>
      <w:r>
        <w:rPr>
          <w:lang w:val="en-GB"/>
        </w:rPr>
        <w:t xml:space="preserve"> use KNN mainly from a classification perspective.</w:t>
      </w:r>
      <w:r w:rsidR="00F47C6D">
        <w:rPr>
          <w:lang w:val="en-GB"/>
        </w:rPr>
        <w:t xml:space="preserve"> In terms of classification KNN determines the K closest observations to the current observation</w:t>
      </w:r>
      <w:r w:rsidR="003D0D41">
        <w:rPr>
          <w:lang w:val="en-GB"/>
        </w:rPr>
        <w:t xml:space="preserve"> using a distance metric such as Euclidean distance, which is the straight-line distance between two points</w:t>
      </w:r>
      <w:r w:rsidR="00F47C6D">
        <w:rPr>
          <w:lang w:val="en-GB"/>
        </w:rPr>
        <w:t>. Following this the algorithm then observes the class of each of these</w:t>
      </w:r>
      <w:r w:rsidR="003D0D41">
        <w:rPr>
          <w:lang w:val="en-GB"/>
        </w:rPr>
        <w:t xml:space="preserve"> K closest</w:t>
      </w:r>
      <w:r w:rsidR="00F47C6D">
        <w:rPr>
          <w:lang w:val="en-GB"/>
        </w:rPr>
        <w:t xml:space="preserve"> observations and uses a voting mechanism whereby the most popular class is assigned to the unlabelled observation. To avoid having a tie in the voting mechanism, the value of K is generally set to an odd number. K = 3 or K = 5 often work quite</w:t>
      </w:r>
      <w:r w:rsidR="003D0D41">
        <w:rPr>
          <w:lang w:val="en-GB"/>
        </w:rPr>
        <w:t xml:space="preserve"> well but are liable to overfit the data if the number of observations is large.</w:t>
      </w:r>
    </w:p>
    <w:p w:rsidR="003D0D41" w:rsidRDefault="003D0D41" w:rsidP="00E46DFF">
      <w:pPr>
        <w:spacing w:line="360" w:lineRule="auto"/>
        <w:jc w:val="both"/>
        <w:rPr>
          <w:lang w:val="en-GB"/>
        </w:rPr>
      </w:pPr>
    </w:p>
    <w:p w:rsidR="003D0D41" w:rsidRDefault="003D0D41" w:rsidP="00E46DFF">
      <w:pPr>
        <w:spacing w:line="360" w:lineRule="auto"/>
        <w:jc w:val="both"/>
        <w:rPr>
          <w:lang w:val="en-GB"/>
        </w:rPr>
      </w:pPr>
      <w:r>
        <w:rPr>
          <w:lang w:val="en-GB"/>
        </w:rPr>
        <w:t>In terms of regression</w:t>
      </w:r>
      <w:r w:rsidR="006E34AA">
        <w:rPr>
          <w:lang w:val="en-GB"/>
        </w:rPr>
        <w:t xml:space="preserve"> the algorithm works in virtually the same manner</w:t>
      </w:r>
      <w:r w:rsidR="007B3EA3">
        <w:rPr>
          <w:lang w:val="en-GB"/>
        </w:rPr>
        <w:t>,</w:t>
      </w:r>
      <w:r w:rsidR="006E34AA">
        <w:rPr>
          <w:lang w:val="en-GB"/>
        </w:rPr>
        <w:t xml:space="preserve"> except in this case</w:t>
      </w:r>
      <w:r w:rsidR="007B3EA3">
        <w:rPr>
          <w:lang w:val="en-GB"/>
        </w:rPr>
        <w:t>,</w:t>
      </w:r>
      <w:r w:rsidR="006E34AA">
        <w:rPr>
          <w:lang w:val="en-GB"/>
        </w:rPr>
        <w:t xml:space="preserve"> the test observation is given the mean</w:t>
      </w:r>
      <w:r w:rsidR="007B3EA3">
        <w:rPr>
          <w:lang w:val="en-GB"/>
        </w:rPr>
        <w:t xml:space="preserve"> or median</w:t>
      </w:r>
      <w:r w:rsidR="006E34AA">
        <w:rPr>
          <w:lang w:val="en-GB"/>
        </w:rPr>
        <w:t xml:space="preserve"> value of the</w:t>
      </w:r>
      <w:r w:rsidR="007B3EA3">
        <w:rPr>
          <w:lang w:val="en-GB"/>
        </w:rPr>
        <w:t xml:space="preserve"> target variable fro</w:t>
      </w:r>
      <w:r w:rsidR="006E34AA">
        <w:rPr>
          <w:lang w:val="en-GB"/>
        </w:rPr>
        <w:t xml:space="preserve">m </w:t>
      </w:r>
      <w:r w:rsidR="007B3EA3">
        <w:rPr>
          <w:lang w:val="en-GB"/>
        </w:rPr>
        <w:t xml:space="preserve">the </w:t>
      </w:r>
      <w:r w:rsidR="006E34AA">
        <w:rPr>
          <w:lang w:val="en-GB"/>
        </w:rPr>
        <w:t>K nearest observations.</w:t>
      </w:r>
      <w:r w:rsidR="006C7375">
        <w:rPr>
          <w:lang w:val="en-GB"/>
        </w:rPr>
        <w:t xml:space="preserve"> Every algorithm has its disadvantages and KNN is no different. The computation time with KNN increases significantly if the number of observations and dimension of the dataset is large</w:t>
      </w:r>
      <w:r w:rsidR="00A93185">
        <w:rPr>
          <w:lang w:val="en-GB"/>
        </w:rPr>
        <w:t xml:space="preserve"> </w:t>
      </w:r>
      <w:r w:rsidR="00A93185">
        <w:rPr>
          <w:lang w:val="en-GB"/>
        </w:rPr>
        <w:fldChar w:fldCharType="begin"/>
      </w:r>
      <w:r w:rsidR="00A93185">
        <w:rPr>
          <w:lang w:val="en-GB"/>
        </w:rPr>
        <w:instrText xml:space="preserve"> ADDIN ZOTERO_ITEM CSL_CITATION {"citationID":"FuQKjhKO","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ISBN":"978-1-4493-6941-5","shortTitle":"Introduction to Machine Learning with Python","language":"en","author":[{"family":"C. Müller","given":"Andreas"},{"family":"Guido","given":"Sarah"}],"issued":{"date-parts":[["2016",9,22]]},"accessed":{"date-parts":[["2018",2,26]]}}}],"schema":"https://github.com/citation-style-language/schema/raw/master/csl-citation.json"} </w:instrText>
      </w:r>
      <w:r w:rsidR="00A93185">
        <w:rPr>
          <w:lang w:val="en-GB"/>
        </w:rPr>
        <w:fldChar w:fldCharType="separate"/>
      </w:r>
      <w:r w:rsidR="00A93185" w:rsidRPr="00A93185">
        <w:rPr>
          <w:lang w:val="en-US"/>
        </w:rPr>
        <w:t>(C. Müller and Guido, 2016)</w:t>
      </w:r>
      <w:r w:rsidR="00A93185">
        <w:rPr>
          <w:lang w:val="en-GB"/>
        </w:rPr>
        <w:fldChar w:fldCharType="end"/>
      </w:r>
      <w:r w:rsidR="006C7375">
        <w:rPr>
          <w:lang w:val="en-GB"/>
        </w:rPr>
        <w:t>.</w:t>
      </w:r>
    </w:p>
    <w:p w:rsidR="00E46DFF" w:rsidRPr="00E46DFF" w:rsidRDefault="00E46DFF" w:rsidP="00E46DFF">
      <w:pPr>
        <w:rPr>
          <w:lang w:val="en-GB"/>
        </w:rPr>
      </w:pPr>
    </w:p>
    <w:p w:rsidR="00731C7F" w:rsidRDefault="00106E2E" w:rsidP="00731C7F">
      <w:pPr>
        <w:pStyle w:val="Heading3"/>
        <w:numPr>
          <w:ilvl w:val="2"/>
          <w:numId w:val="1"/>
        </w:numPr>
        <w:spacing w:line="360" w:lineRule="auto"/>
        <w:jc w:val="both"/>
        <w:rPr>
          <w:rFonts w:ascii="Times New Roman" w:hAnsi="Times New Roman" w:cs="Times New Roman"/>
          <w:lang w:val="en-GB"/>
        </w:rPr>
      </w:pPr>
      <w:bookmarkStart w:id="7" w:name="_Toc517185130"/>
      <w:r w:rsidRPr="0024167A">
        <w:rPr>
          <w:rFonts w:ascii="Times New Roman" w:hAnsi="Times New Roman" w:cs="Times New Roman"/>
          <w:lang w:val="en-GB"/>
        </w:rPr>
        <w:t>Density Based Spatial Clustering of Applications with Noise</w:t>
      </w:r>
      <w:bookmarkEnd w:id="7"/>
      <w:r w:rsidRPr="0024167A">
        <w:rPr>
          <w:rFonts w:ascii="Times New Roman" w:hAnsi="Times New Roman" w:cs="Times New Roman"/>
          <w:lang w:val="en-GB"/>
        </w:rPr>
        <w:t xml:space="preserve"> </w:t>
      </w:r>
    </w:p>
    <w:p w:rsidR="00F20307" w:rsidRDefault="00F20307" w:rsidP="00F20307">
      <w:pPr>
        <w:spacing w:line="360" w:lineRule="auto"/>
        <w:jc w:val="both"/>
        <w:rPr>
          <w:lang w:val="en-GB"/>
        </w:rPr>
      </w:pPr>
      <w:r>
        <w:rPr>
          <w:lang w:val="en-GB"/>
        </w:rPr>
        <w:t>Density Based Spatial Clustering of Applications with Noise (DBSCAN)</w:t>
      </w:r>
      <w:r w:rsidR="00A41DF2">
        <w:rPr>
          <w:lang w:val="en-GB"/>
        </w:rPr>
        <w:t xml:space="preserve"> is a clustering algorithm often used as there is no requirement to specify the number of clusters to be found </w:t>
      </w:r>
      <w:r w:rsidR="00DA1C1C">
        <w:rPr>
          <w:lang w:val="en-GB"/>
        </w:rPr>
        <w:t xml:space="preserve">and it can also determine and mark outliers in the data </w:t>
      </w:r>
      <w:r w:rsidR="00A41DF2">
        <w:rPr>
          <w:lang w:val="en-GB"/>
        </w:rPr>
        <w:fldChar w:fldCharType="begin"/>
      </w:r>
      <w:r w:rsidR="00A41DF2">
        <w:rPr>
          <w:lang w:val="en-GB"/>
        </w:rPr>
        <w:instrText xml:space="preserve"> ADDIN ZOTERO_ITEM CSL_CITATION {"citationID":"CHFQD7GS","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 Edition","ISBN":"978-1-4493-6941-5","shortTitle":"Introduction to Machine Learning with Python","language":"en","author":[{"family":"C. Müller","given":"Andreas"},{"family":"Guido","given":"Sarah"}],"issued":{"date-parts":[["2016",9,22]]},"accessed":{"date-parts":[["2018",2,26]]}}}],"schema":"https://github.com/citation-style-language/schema/raw/master/csl-citation.json"} </w:instrText>
      </w:r>
      <w:r w:rsidR="00A41DF2">
        <w:rPr>
          <w:lang w:val="en-GB"/>
        </w:rPr>
        <w:fldChar w:fldCharType="separate"/>
      </w:r>
      <w:r w:rsidR="00A41DF2" w:rsidRPr="00A41DF2">
        <w:rPr>
          <w:lang w:val="en-US"/>
        </w:rPr>
        <w:t>(C. Müller and Guido, 2016)</w:t>
      </w:r>
      <w:r w:rsidR="00A41DF2">
        <w:rPr>
          <w:lang w:val="en-GB"/>
        </w:rPr>
        <w:fldChar w:fldCharType="end"/>
      </w:r>
      <w:r w:rsidR="00DA1C1C">
        <w:rPr>
          <w:lang w:val="en-GB"/>
        </w:rPr>
        <w:t>.</w:t>
      </w:r>
      <w:r w:rsidR="00720B50">
        <w:rPr>
          <w:lang w:val="en-GB"/>
        </w:rPr>
        <w:t xml:space="preserve"> The algorithm operates by finding areas of the feature space that are dense with similar observations.</w:t>
      </w:r>
    </w:p>
    <w:p w:rsidR="00EA0B92" w:rsidRDefault="00EA0B92" w:rsidP="00F20307">
      <w:pPr>
        <w:spacing w:line="360" w:lineRule="auto"/>
        <w:jc w:val="both"/>
        <w:rPr>
          <w:lang w:val="en-GB"/>
        </w:rPr>
      </w:pPr>
    </w:p>
    <w:p w:rsidR="00EA0B92" w:rsidRDefault="00EA0B92" w:rsidP="00F20307">
      <w:pPr>
        <w:spacing w:line="360" w:lineRule="auto"/>
        <w:jc w:val="both"/>
        <w:rPr>
          <w:lang w:val="en-GB"/>
        </w:rPr>
      </w:pPr>
      <w:r>
        <w:rPr>
          <w:lang w:val="en-GB"/>
        </w:rPr>
        <w:lastRenderedPageBreak/>
        <w:t>The two main parameters in DBSCAN (</w:t>
      </w:r>
      <w:r w:rsidRPr="00EA0B92">
        <w:rPr>
          <w:i/>
          <w:lang w:val="en-GB"/>
        </w:rPr>
        <w:t>min_samples and eps</w:t>
      </w:r>
      <w:r>
        <w:rPr>
          <w:lang w:val="en-GB"/>
        </w:rPr>
        <w:t>) determine the minimum number of samples and maximum distance of these samples from a</w:t>
      </w:r>
      <w:r w:rsidR="00AC3783">
        <w:rPr>
          <w:lang w:val="en-GB"/>
        </w:rPr>
        <w:t xml:space="preserve">n </w:t>
      </w:r>
      <w:r w:rsidR="00FD24FB">
        <w:rPr>
          <w:lang w:val="en-GB"/>
        </w:rPr>
        <w:t>arbitrary</w:t>
      </w:r>
      <w:r>
        <w:rPr>
          <w:lang w:val="en-GB"/>
        </w:rPr>
        <w:t xml:space="preserve"> point for it to be considered a core sample. Core samples that are closer to each other than the value of eps form a cluster.</w:t>
      </w:r>
    </w:p>
    <w:p w:rsidR="00EA0B92" w:rsidRPr="00EA0B92" w:rsidRDefault="00EA0B92" w:rsidP="00F20307">
      <w:pPr>
        <w:spacing w:line="360" w:lineRule="auto"/>
        <w:jc w:val="both"/>
        <w:rPr>
          <w:lang w:val="en-GB"/>
        </w:rPr>
      </w:pPr>
    </w:p>
    <w:p w:rsidR="00731C7F" w:rsidRDefault="00106E2E" w:rsidP="00731C7F">
      <w:pPr>
        <w:pStyle w:val="Heading3"/>
        <w:numPr>
          <w:ilvl w:val="2"/>
          <w:numId w:val="1"/>
        </w:numPr>
        <w:spacing w:line="360" w:lineRule="auto"/>
        <w:jc w:val="both"/>
        <w:rPr>
          <w:rFonts w:ascii="Times New Roman" w:hAnsi="Times New Roman" w:cs="Times New Roman"/>
          <w:lang w:val="en-GB"/>
        </w:rPr>
      </w:pPr>
      <w:bookmarkStart w:id="8" w:name="_Toc517185131"/>
      <w:r w:rsidRPr="0024167A">
        <w:rPr>
          <w:rFonts w:ascii="Times New Roman" w:hAnsi="Times New Roman" w:cs="Times New Roman"/>
          <w:lang w:val="en-GB"/>
        </w:rPr>
        <w:t>K-Means Clustering</w:t>
      </w:r>
      <w:bookmarkEnd w:id="8"/>
    </w:p>
    <w:p w:rsidR="008779BE" w:rsidRDefault="00F631E1" w:rsidP="008779BE">
      <w:pPr>
        <w:spacing w:line="360" w:lineRule="auto"/>
        <w:jc w:val="both"/>
        <w:rPr>
          <w:lang w:val="en-GB"/>
        </w:rPr>
      </w:pPr>
      <w:r>
        <w:rPr>
          <w:lang w:val="en-GB"/>
        </w:rPr>
        <w:t xml:space="preserve"> The K-Means algorithm was initially proposed by </w:t>
      </w:r>
      <w:r>
        <w:rPr>
          <w:lang w:val="en-GB"/>
        </w:rPr>
        <w:fldChar w:fldCharType="begin"/>
      </w:r>
      <w:r>
        <w:rPr>
          <w:lang w:val="en-GB"/>
        </w:rPr>
        <w:instrText xml:space="preserve"> ADDIN ZOTERO_ITEM CSL_CITATION {"citationID":"55dqoF1J","properties":{"formattedCitation":"(MACQUEEN, no date)","plainCitation":"(MACQUEEN, no date)","noteIndex":0},"citationItems":[{"id":370,"uris":["http://zotero.org/users/4597499/items/LQBC53XW"],"uri":["http://zotero.org/users/4597499/items/LQBC53XW"],"itemData":{"id":370,"type":"article-journal","title":"SOME METHODS FOR CLASSIFICATION AND ANALYSIS OF MULTIVARIATE OBSERVATIONS","container-title":"MULTIVARIATE OBSERVATIONS","page":"17","source":"Zotero","language":"en","author":[{"family":"MACQUEEN","given":"J"}]}}],"schema":"https://github.com/citation-style-language/schema/raw/master/csl-citation.json"} </w:instrText>
      </w:r>
      <w:r>
        <w:rPr>
          <w:lang w:val="en-GB"/>
        </w:rPr>
        <w:fldChar w:fldCharType="separate"/>
      </w:r>
      <w:r>
        <w:rPr>
          <w:noProof/>
          <w:lang w:val="en-GB"/>
        </w:rPr>
        <w:t>(MACQUEEN, n.d.)</w:t>
      </w:r>
      <w:r>
        <w:rPr>
          <w:lang w:val="en-GB"/>
        </w:rPr>
        <w:fldChar w:fldCharType="end"/>
      </w:r>
      <w:r>
        <w:rPr>
          <w:lang w:val="en-GB"/>
        </w:rPr>
        <w:t>.</w:t>
      </w:r>
      <w:r w:rsidR="00AA0588">
        <w:rPr>
          <w:lang w:val="en-GB"/>
        </w:rPr>
        <w:t xml:space="preserve"> </w:t>
      </w:r>
      <w:r w:rsidR="006F3781">
        <w:rPr>
          <w:lang w:val="en-GB"/>
        </w:rPr>
        <w:t>K-Means starts by picking a user specified amount of K arbitrary observations from the data and makes them the cluster centers. Following this, the algorithm finds the closes</w:t>
      </w:r>
      <w:r w:rsidR="00390371">
        <w:rPr>
          <w:lang w:val="en-GB"/>
        </w:rPr>
        <w:t>t</w:t>
      </w:r>
      <w:r w:rsidR="006F3781">
        <w:rPr>
          <w:lang w:val="en-GB"/>
        </w:rPr>
        <w:t xml:space="preserve"> points to each of the cluster centers. Every time an observation is added to the cluster, the cluster center is updated by taking the mean of the observations within the cluster. This process repeats until all observations are assigned to a cluster</w:t>
      </w:r>
      <w:r w:rsidR="00043FF2">
        <w:rPr>
          <w:lang w:val="en-GB"/>
        </w:rPr>
        <w:t xml:space="preserve"> </w:t>
      </w:r>
      <w:r w:rsidR="00043FF2">
        <w:rPr>
          <w:lang w:val="en-GB"/>
        </w:rPr>
        <w:fldChar w:fldCharType="begin"/>
      </w:r>
      <w:r w:rsidR="00043FF2">
        <w:rPr>
          <w:lang w:val="en-GB"/>
        </w:rPr>
        <w:instrText xml:space="preserve"> ADDIN ZOTERO_ITEM CSL_CITATION {"citationID":"WpZ8Oaly","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 Edition","ISBN":"978-1-4493-6941-5","shortTitle":"Introduction to Machine Learning with Python","language":"en","author":[{"family":"C. Müller","given":"Andreas"},{"family":"Guido","given":"Sarah"}],"issued":{"date-parts":[["2016",9,22]]},"accessed":{"date-parts":[["2018",2,26]]}}}],"schema":"https://github.com/citation-style-language/schema/raw/master/csl-citation.json"} </w:instrText>
      </w:r>
      <w:r w:rsidR="00043FF2">
        <w:rPr>
          <w:lang w:val="en-GB"/>
        </w:rPr>
        <w:fldChar w:fldCharType="separate"/>
      </w:r>
      <w:r w:rsidR="00043FF2" w:rsidRPr="00043FF2">
        <w:rPr>
          <w:lang w:val="en-US"/>
        </w:rPr>
        <w:t>(C. Müller and Guido, 2016)</w:t>
      </w:r>
      <w:r w:rsidR="00043FF2">
        <w:rPr>
          <w:lang w:val="en-GB"/>
        </w:rPr>
        <w:fldChar w:fldCharType="end"/>
      </w:r>
      <w:r w:rsidR="006F3781">
        <w:rPr>
          <w:lang w:val="en-GB"/>
        </w:rPr>
        <w:t>.</w:t>
      </w:r>
    </w:p>
    <w:p w:rsidR="007F6BE5" w:rsidRDefault="007F6BE5" w:rsidP="008779BE">
      <w:pPr>
        <w:spacing w:line="360" w:lineRule="auto"/>
        <w:jc w:val="both"/>
        <w:rPr>
          <w:lang w:val="en-GB"/>
        </w:rPr>
      </w:pPr>
    </w:p>
    <w:p w:rsidR="007F6BE5" w:rsidRDefault="007F6BE5" w:rsidP="008779BE">
      <w:pPr>
        <w:spacing w:line="360" w:lineRule="auto"/>
        <w:jc w:val="both"/>
        <w:rPr>
          <w:lang w:val="en-GB"/>
        </w:rPr>
      </w:pPr>
      <w:r>
        <w:rPr>
          <w:lang w:val="en-GB"/>
        </w:rPr>
        <w:t>The authors state the disadvantages of using K-Means are you need to know how many clusters you are looking for and even that may not be enough as each cluster is defined by its central observation. Therefore</w:t>
      </w:r>
      <w:r w:rsidR="0022647C">
        <w:rPr>
          <w:lang w:val="en-GB"/>
        </w:rPr>
        <w:t>,</w:t>
      </w:r>
      <w:r>
        <w:rPr>
          <w:lang w:val="en-GB"/>
        </w:rPr>
        <w:t xml:space="preserve"> the algorithm only finds clusters with an approximately spherical shape. </w:t>
      </w:r>
    </w:p>
    <w:p w:rsidR="008779BE" w:rsidRPr="008779BE" w:rsidRDefault="008779BE" w:rsidP="008779BE">
      <w:pPr>
        <w:rPr>
          <w:lang w:val="en-GB"/>
        </w:rPr>
      </w:pPr>
    </w:p>
    <w:p w:rsidR="00731C7F" w:rsidRDefault="0022647C" w:rsidP="00731C7F">
      <w:pPr>
        <w:pStyle w:val="Heading3"/>
        <w:numPr>
          <w:ilvl w:val="2"/>
          <w:numId w:val="1"/>
        </w:numPr>
        <w:spacing w:line="360" w:lineRule="auto"/>
        <w:jc w:val="both"/>
        <w:rPr>
          <w:rFonts w:ascii="Times New Roman" w:hAnsi="Times New Roman" w:cs="Times New Roman"/>
          <w:lang w:val="en-GB"/>
        </w:rPr>
      </w:pPr>
      <w:bookmarkStart w:id="9" w:name="_Toc517185132"/>
      <w:r>
        <w:rPr>
          <w:rFonts w:ascii="Times New Roman" w:hAnsi="Times New Roman" w:cs="Times New Roman"/>
          <w:lang w:val="en-GB"/>
        </w:rPr>
        <w:t>Feed-F</w:t>
      </w:r>
      <w:r w:rsidR="00731C7F" w:rsidRPr="0024167A">
        <w:rPr>
          <w:rFonts w:ascii="Times New Roman" w:hAnsi="Times New Roman" w:cs="Times New Roman"/>
          <w:lang w:val="en-GB"/>
        </w:rPr>
        <w:t>orward Neural Network</w:t>
      </w:r>
      <w:r w:rsidR="004E2CE3">
        <w:rPr>
          <w:rFonts w:ascii="Times New Roman" w:hAnsi="Times New Roman" w:cs="Times New Roman"/>
          <w:lang w:val="en-GB"/>
        </w:rPr>
        <w:t>s (Multilayer Perceptron’s)</w:t>
      </w:r>
      <w:bookmarkEnd w:id="9"/>
    </w:p>
    <w:p w:rsidR="00702CE1" w:rsidRDefault="004E2CE3" w:rsidP="00702CE1">
      <w:pPr>
        <w:spacing w:line="360" w:lineRule="auto"/>
        <w:jc w:val="both"/>
        <w:rPr>
          <w:lang w:val="en-GB"/>
        </w:rPr>
      </w:pPr>
      <w:r>
        <w:rPr>
          <w:lang w:val="en-GB"/>
        </w:rPr>
        <w:t xml:space="preserve">Multilayer Perceptron’s (MLP) commonly referred to as </w:t>
      </w:r>
      <w:r w:rsidR="0022647C">
        <w:rPr>
          <w:lang w:val="en-GB"/>
        </w:rPr>
        <w:t>Feed-forward neural networks</w:t>
      </w:r>
      <w:r w:rsidR="0071406C">
        <w:rPr>
          <w:lang w:val="en-GB"/>
        </w:rPr>
        <w:t xml:space="preserve"> or more generally as Artificial neural networks (ANN),</w:t>
      </w:r>
      <w:r w:rsidR="0022647C">
        <w:rPr>
          <w:lang w:val="en-GB"/>
        </w:rPr>
        <w:t xml:space="preserve"> were initially proposed by </w:t>
      </w:r>
      <w:r>
        <w:rPr>
          <w:lang w:val="en-GB"/>
        </w:rPr>
        <w:fldChar w:fldCharType="begin"/>
      </w:r>
      <w:r>
        <w:rPr>
          <w:lang w:val="en-GB"/>
        </w:rPr>
        <w:instrText xml:space="preserve"> ADDIN ZOTERO_ITEM CSL_CITATION {"citationID":"PL30PDoq","properties":{"formattedCitation":"(McCulloch and Pitts, 1943)","plainCitation":"(McCulloch and Pitts, 1943)","noteIndex":0},"citationItems":[{"id":375,"uris":["http://zotero.org/users/4597499/items/BHN6A5XW"],"uri":["http://zotero.org/users/4597499/items/BHN6A5XW"],"itemData":{"id":375,"type":"article-journal","title":"A logical calculus of the ideas immanent in nervous activity","container-title":"The bulletin of mathematical biophysics","page":"115-133","volume":"5","issue":"4","source":"link.springer.com","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URL":"https://link.springer.com/article/10.1007/BF02478259","DOI":"10.1007/BF02478259","ISSN":"0007-4985, 1522-9602","journalAbbreviation":"Bulletin of Mathematical Biophysics","language":"en","author":[{"family":"McCulloch","given":"Warren S."},{"family":"Pitts","given":"Walter"}],"issued":{"date-parts":[["1943",12,1]]},"accessed":{"date-parts":[["2018",6,7]]}}}],"schema":"https://github.com/citation-style-language/schema/raw/master/csl-citation.json"} </w:instrText>
      </w:r>
      <w:r>
        <w:rPr>
          <w:lang w:val="en-GB"/>
        </w:rPr>
        <w:fldChar w:fldCharType="separate"/>
      </w:r>
      <w:r>
        <w:rPr>
          <w:noProof/>
          <w:lang w:val="en-GB"/>
        </w:rPr>
        <w:t>(McCulloch and Pitts, 1943)</w:t>
      </w:r>
      <w:r>
        <w:rPr>
          <w:lang w:val="en-GB"/>
        </w:rPr>
        <w:fldChar w:fldCharType="end"/>
      </w:r>
      <w:r w:rsidR="00922A6B">
        <w:rPr>
          <w:lang w:val="en-GB"/>
        </w:rPr>
        <w:t>. In their most simple state, Feed forward neural networks compute a weighted sum of the input features which is then pass</w:t>
      </w:r>
      <w:r w:rsidR="00C46E90">
        <w:rPr>
          <w:lang w:val="en-GB"/>
        </w:rPr>
        <w:t>ed</w:t>
      </w:r>
      <w:r w:rsidR="00922A6B">
        <w:rPr>
          <w:lang w:val="en-GB"/>
        </w:rPr>
        <w:t xml:space="preserve"> to a hidden layer consisting of a user defined number of hidden nodes. The hidden layer then performs a </w:t>
      </w:r>
      <w:r w:rsidR="00C46E90">
        <w:rPr>
          <w:lang w:val="en-GB"/>
        </w:rPr>
        <w:t>weighted sum of its input features and applies a nonlinear function to the result</w:t>
      </w:r>
      <w:r w:rsidR="00403C9A">
        <w:rPr>
          <w:lang w:val="en-GB"/>
        </w:rPr>
        <w:t xml:space="preserve"> </w:t>
      </w:r>
      <w:r w:rsidR="00403C9A">
        <w:rPr>
          <w:lang w:val="en-GB"/>
        </w:rPr>
        <w:fldChar w:fldCharType="begin"/>
      </w:r>
      <w:r w:rsidR="00403C9A">
        <w:rPr>
          <w:lang w:val="en-GB"/>
        </w:rPr>
        <w:instrText xml:space="preserve"> ADDIN ZOTERO_ITEM CSL_CITATION {"citationID":"kxQZYOG5","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 Edition","ISBN":"978-1-4493-6941-5","shortTitle":"Introduction to Machine Learning with Python","language":"en","author":[{"family":"C. Müller","given":"Andreas"},{"family":"Guido","given":"Sarah"}],"issued":{"date-parts":[["2016",9,22]]},"accessed":{"date-parts":[["2018",2,26]]}}}],"schema":"https://github.com/citation-style-language/schema/raw/master/csl-citation.json"} </w:instrText>
      </w:r>
      <w:r w:rsidR="00403C9A">
        <w:rPr>
          <w:lang w:val="en-GB"/>
        </w:rPr>
        <w:fldChar w:fldCharType="separate"/>
      </w:r>
      <w:r w:rsidR="00403C9A" w:rsidRPr="00403C9A">
        <w:rPr>
          <w:lang w:val="en-US"/>
        </w:rPr>
        <w:t>(C. Müller and Guido, 2016)</w:t>
      </w:r>
      <w:r w:rsidR="00403C9A">
        <w:rPr>
          <w:lang w:val="en-GB"/>
        </w:rPr>
        <w:fldChar w:fldCharType="end"/>
      </w:r>
      <w:r w:rsidR="00C46E90">
        <w:rPr>
          <w:lang w:val="en-GB"/>
        </w:rPr>
        <w:t>.</w:t>
      </w:r>
      <w:r w:rsidR="000561AC">
        <w:rPr>
          <w:lang w:val="en-GB"/>
        </w:rPr>
        <w:t xml:space="preserve"> The result of this is then used as part of a weighted sum for the output node.</w:t>
      </w:r>
      <w:r w:rsidR="00473464">
        <w:rPr>
          <w:lang w:val="en-GB"/>
        </w:rPr>
        <w:t xml:space="preserve"> Without the addition of the nonlinear function, the algorithm would only perform the same operations as linear or logistic regression.</w:t>
      </w:r>
      <w:r w:rsidR="00921709">
        <w:rPr>
          <w:lang w:val="en-GB"/>
        </w:rPr>
        <w:t xml:space="preserve"> The more hidden layers included, the more coefficients the algorithm needs to learn.</w:t>
      </w:r>
    </w:p>
    <w:p w:rsidR="006D700D" w:rsidRDefault="006D700D" w:rsidP="00702CE1">
      <w:pPr>
        <w:spacing w:line="360" w:lineRule="auto"/>
        <w:jc w:val="both"/>
        <w:rPr>
          <w:lang w:val="en-GB"/>
        </w:rPr>
      </w:pPr>
    </w:p>
    <w:p w:rsidR="006D700D" w:rsidRDefault="006D700D" w:rsidP="00702CE1">
      <w:pPr>
        <w:spacing w:line="360" w:lineRule="auto"/>
        <w:jc w:val="both"/>
        <w:rPr>
          <w:lang w:val="en-GB"/>
        </w:rPr>
      </w:pPr>
      <w:r>
        <w:rPr>
          <w:lang w:val="en-GB"/>
        </w:rPr>
        <w:fldChar w:fldCharType="begin"/>
      </w:r>
      <w:r>
        <w:rPr>
          <w:lang w:val="en-GB"/>
        </w:rPr>
        <w:instrText xml:space="preserve"> ADDIN ZOTERO_ITEM CSL_CITATION {"citationID":"TX1l0YQZ","properties":{"formattedCitation":"(C. M\\uc0\\u252{}ller and Guido, 2016)","plainCitation":"(C. Müller and Guido, 2016)","noteIndex":0},"citationItems":[{"id":184,"uris":["http://zotero.org/users/4597499/items/27P5DBPP"],"uri":["http://zotero.org/users/4597499/items/27P5DBPP"],"itemData":{"id":184,"type":"book","title":"Introduction to Machine Learning with Python. A Guide For Data Scientists.","publisher":"O'Reilly","number-of-pages":"378","edition":"First Edition","ISBN":"978-1-4493-6941-5","shortTitle":"Introduction to Machine Learning with Python","language":"en","author":[{"family":"C. Müller","given":"Andreas"},{"family":"Guido","given":"Sarah"}],"issued":{"date-parts":[["2016",9,22]]},"accessed":{"date-parts":[["2018",2,26]]}}}],"schema":"https://github.com/citation-style-language/schema/raw/master/csl-citation.json"} </w:instrText>
      </w:r>
      <w:r>
        <w:rPr>
          <w:lang w:val="en-GB"/>
        </w:rPr>
        <w:fldChar w:fldCharType="separate"/>
      </w:r>
      <w:r w:rsidRPr="006D700D">
        <w:rPr>
          <w:lang w:val="en-US"/>
        </w:rPr>
        <w:t>(C. Müller and Guido, 2016)</w:t>
      </w:r>
      <w:r>
        <w:rPr>
          <w:lang w:val="en-GB"/>
        </w:rPr>
        <w:fldChar w:fldCharType="end"/>
      </w:r>
      <w:r>
        <w:rPr>
          <w:lang w:val="en-GB"/>
        </w:rPr>
        <w:t xml:space="preserve"> state an important property of neural networks is that the coefficients (weights) are randomly initialised. This affects the model that is learned. In such situations, changing the random seeds can increase or decrease the models accuracy.</w:t>
      </w:r>
      <w:r w:rsidR="007C5CBF">
        <w:rPr>
          <w:lang w:val="en-GB"/>
        </w:rPr>
        <w:t xml:space="preserve"> The authors also state that neural networks expect the data to have an approximately normal distribution so using the StandardScaler </w:t>
      </w:r>
      <w:r w:rsidR="007C5CBF" w:rsidRPr="002F3FD9">
        <w:rPr>
          <w:lang w:val="en-GB"/>
        </w:rPr>
        <w:fldChar w:fldCharType="begin"/>
      </w:r>
      <w:r w:rsidR="007C5CBF" w:rsidRPr="002F3FD9">
        <w:rPr>
          <w:lang w:val="en-GB"/>
        </w:rPr>
        <w:instrText xml:space="preserve"> ADDIN ZOTERO_ITEM CSL_CITATION {"citationID":"gmZM39kb","properties":{"formattedCitation":"({\\i{}sklearn.preprocessing.StandardScaler \\uc0\\u8212{} scikit-learn 0.19.1 documentation}, no date)","plainCitation":"(sklearn.preprocessing.StandardScaler — scikit-learn 0.19.1 documentation, no date)","noteIndex":0},"citationItems":[{"id":377,"uris":["http://zotero.org/users/4597499/items/Q7H2GNMQ"],"uri":["http://zotero.org/users/4597499/items/Q7H2GNMQ"],"itemData":{"id":377,"type":"webpage","title":"sklearn.preprocessing.StandardScaler — scikit-learn 0.19.1 documentation","URL":"http://scikit-learn.org/stable/modules/generated/sklearn.preprocessing.StandardScaler.html","accessed":{"date-parts":[["2018",6,7]]}}}],"schema":"https://github.com/citation-style-language/schema/raw/master/csl-citation.json"} </w:instrText>
      </w:r>
      <w:r w:rsidR="007C5CBF" w:rsidRPr="002F3FD9">
        <w:rPr>
          <w:lang w:val="en-GB"/>
        </w:rPr>
        <w:fldChar w:fldCharType="separate"/>
      </w:r>
      <w:r w:rsidR="007C5CBF" w:rsidRPr="002F3FD9">
        <w:rPr>
          <w:lang w:val="en-US"/>
        </w:rPr>
        <w:t>(</w:t>
      </w:r>
      <w:r w:rsidR="007C5CBF" w:rsidRPr="002F3FD9">
        <w:rPr>
          <w:iCs/>
          <w:lang w:val="en-US"/>
        </w:rPr>
        <w:t xml:space="preserve">sklearn.preprocessing.StandardScaler — scikit-learn </w:t>
      </w:r>
      <w:r w:rsidR="007C5CBF" w:rsidRPr="002F3FD9">
        <w:rPr>
          <w:iCs/>
          <w:lang w:val="en-US"/>
        </w:rPr>
        <w:lastRenderedPageBreak/>
        <w:t>0.19.1 documentation</w:t>
      </w:r>
      <w:r w:rsidR="007C5CBF" w:rsidRPr="002F3FD9">
        <w:rPr>
          <w:lang w:val="en-US"/>
        </w:rPr>
        <w:t>, n.d.)</w:t>
      </w:r>
      <w:r w:rsidR="007C5CBF" w:rsidRPr="002F3FD9">
        <w:rPr>
          <w:lang w:val="en-GB"/>
        </w:rPr>
        <w:fldChar w:fldCharType="end"/>
      </w:r>
      <w:r w:rsidR="00F81A17">
        <w:rPr>
          <w:lang w:val="en-GB"/>
        </w:rPr>
        <w:t xml:space="preserve"> which scales the data so it has a mean of 0 and standard deviation of 1 is advisable.</w:t>
      </w:r>
    </w:p>
    <w:p w:rsidR="00861846" w:rsidRDefault="00861846" w:rsidP="00702CE1">
      <w:pPr>
        <w:spacing w:line="360" w:lineRule="auto"/>
        <w:jc w:val="both"/>
        <w:rPr>
          <w:lang w:val="en-GB"/>
        </w:rPr>
      </w:pPr>
    </w:p>
    <w:p w:rsidR="00861846" w:rsidRDefault="00861846" w:rsidP="00702CE1">
      <w:pPr>
        <w:spacing w:line="360" w:lineRule="auto"/>
        <w:jc w:val="both"/>
        <w:rPr>
          <w:lang w:val="en-GB"/>
        </w:rPr>
      </w:pPr>
      <w:r>
        <w:rPr>
          <w:lang w:val="en-GB"/>
        </w:rPr>
        <w:t xml:space="preserve">Often when reading about neural networks, feed-forward and back propagated architectures can be referred to interchangeably. Back propagated neural networks </w:t>
      </w:r>
      <w:r>
        <w:rPr>
          <w:lang w:val="en-GB"/>
        </w:rPr>
        <w:fldChar w:fldCharType="begin"/>
      </w:r>
      <w:r>
        <w:rPr>
          <w:lang w:val="en-GB"/>
        </w:rPr>
        <w:instrText xml:space="preserve"> ADDIN ZOTERO_ITEM CSL_CITATION {"citationID":"JEZ9Togy","properties":{"formattedCitation":"(Dreyfus, 1990)","plainCitation":"(Dreyfus, 1990)","noteIndex":0},"citationItems":[{"id":391,"uris":["http://zotero.org/users/4597499/items/Z59LM3ZZ"],"uri":["http://zotero.org/users/4597499/items/Z59LM3ZZ"],"itemData":{"id":391,"type":"article-journal","title":"Artificial neural networks, back propagation, and the Kelley-Bryson gradient procedure","container-title":"Journal of Guidance, Control, and Dynamics","page":"926-928","volume":"13","issue":"5","source":"American Institute of Aeronautics and Astronautics","URL":"https://doi.org/10.2514/3.25422","DOI":"10.2514/3.25422","ISSN":"0731-5090","author":[{"family":"Dreyfus","given":"Stuart E."}],"issued":{"date-parts":[["1990"]]},"accessed":{"date-parts":[["2018",6,11]]}}}],"schema":"https://github.com/citation-style-language/schema/raw/master/csl-citation.json"} </w:instrText>
      </w:r>
      <w:r>
        <w:rPr>
          <w:lang w:val="en-GB"/>
        </w:rPr>
        <w:fldChar w:fldCharType="separate"/>
      </w:r>
      <w:r>
        <w:rPr>
          <w:noProof/>
          <w:lang w:val="en-GB"/>
        </w:rPr>
        <w:t>(Dreyfus, 1990)</w:t>
      </w:r>
      <w:r>
        <w:rPr>
          <w:lang w:val="en-GB"/>
        </w:rPr>
        <w:fldChar w:fldCharType="end"/>
      </w:r>
      <w:r>
        <w:rPr>
          <w:lang w:val="en-GB"/>
        </w:rPr>
        <w:t xml:space="preserve"> are different in that they provide a significant improvement on feed-forward neural networks as they allow for errors to be propagated back through the network so the weights can be updated to model the problem more accurately </w:t>
      </w:r>
      <w:r>
        <w:rPr>
          <w:lang w:val="en-GB"/>
        </w:rPr>
        <w:fldChar w:fldCharType="begin"/>
      </w:r>
      <w:r>
        <w:rPr>
          <w:lang w:val="en-GB"/>
        </w:rPr>
        <w:instrText xml:space="preserve"> ADDIN ZOTERO_ITEM CSL_CITATION {"citationID":"5vSVldmn","properties":{"formattedCitation":"(Mazur, 2015)","plainCitation":"(Mazur, 2015)","noteIndex":0},"citationItems":[{"id":394,"uris":["http://zotero.org/users/4597499/items/F24QCEJS"],"uri":["http://zotero.org/users/4597499/items/F24QCEJS"],"itemData":{"id":394,"type":"post-weblog","title":"A Step by Step Backpropagation Example","container-title":"Matt Mazur","abstract":"Background Backpropagation is a common method for training a neural network. There is no shortage of papers online that attempt to explain how backpropagation works, but few that include an example…","URL":"https://mattmazur.com/2015/03/17/a-step-by-step-backpropagation-example/","language":"en","author":[{"literal":"Mazur"}],"issued":{"date-parts":[["2015",3,17]]},"accessed":{"date-parts":[["2018",6,11]]}}}],"schema":"https://github.com/citation-style-language/schema/raw/master/csl-citation.json"} </w:instrText>
      </w:r>
      <w:r>
        <w:rPr>
          <w:lang w:val="en-GB"/>
        </w:rPr>
        <w:fldChar w:fldCharType="separate"/>
      </w:r>
      <w:r>
        <w:rPr>
          <w:noProof/>
          <w:lang w:val="en-GB"/>
        </w:rPr>
        <w:t>(Mazur, 2015)</w:t>
      </w:r>
      <w:r>
        <w:rPr>
          <w:lang w:val="en-GB"/>
        </w:rPr>
        <w:fldChar w:fldCharType="end"/>
      </w:r>
      <w:r>
        <w:rPr>
          <w:lang w:val="en-GB"/>
        </w:rPr>
        <w:t>.</w:t>
      </w:r>
    </w:p>
    <w:p w:rsidR="00702CE1" w:rsidRPr="00702CE1" w:rsidRDefault="00702CE1" w:rsidP="00702CE1">
      <w:pPr>
        <w:rPr>
          <w:lang w:val="en-GB"/>
        </w:rPr>
      </w:pPr>
    </w:p>
    <w:p w:rsidR="00731C7F" w:rsidRDefault="00731C7F" w:rsidP="00731C7F">
      <w:pPr>
        <w:pStyle w:val="Heading3"/>
        <w:numPr>
          <w:ilvl w:val="2"/>
          <w:numId w:val="1"/>
        </w:numPr>
        <w:spacing w:line="360" w:lineRule="auto"/>
        <w:jc w:val="both"/>
        <w:rPr>
          <w:rFonts w:ascii="Times New Roman" w:hAnsi="Times New Roman" w:cs="Times New Roman"/>
          <w:lang w:val="en-GB"/>
        </w:rPr>
      </w:pPr>
      <w:bookmarkStart w:id="10" w:name="_Toc517185133"/>
      <w:r w:rsidRPr="0024167A">
        <w:rPr>
          <w:rFonts w:ascii="Times New Roman" w:hAnsi="Times New Roman" w:cs="Times New Roman"/>
          <w:lang w:val="en-GB"/>
        </w:rPr>
        <w:t>Recurrent Neural Network</w:t>
      </w:r>
      <w:bookmarkEnd w:id="10"/>
    </w:p>
    <w:p w:rsidR="004D3C71" w:rsidRDefault="00A94B12" w:rsidP="00506680">
      <w:pPr>
        <w:spacing w:line="360" w:lineRule="auto"/>
        <w:jc w:val="both"/>
        <w:rPr>
          <w:lang w:val="en-GB"/>
        </w:rPr>
      </w:pPr>
      <w:r>
        <w:rPr>
          <w:lang w:val="en-GB"/>
        </w:rPr>
        <w:t>Recurrent Neural Networks</w:t>
      </w:r>
      <w:r w:rsidR="00983855">
        <w:rPr>
          <w:lang w:val="en-GB"/>
        </w:rPr>
        <w:t xml:space="preserve"> (RNN)</w:t>
      </w:r>
      <w:r>
        <w:rPr>
          <w:lang w:val="en-GB"/>
        </w:rPr>
        <w:t xml:space="preserve"> are primarily used with sequential data </w:t>
      </w:r>
      <w:r>
        <w:rPr>
          <w:lang w:val="en-GB"/>
        </w:rPr>
        <w:fldChar w:fldCharType="begin"/>
      </w:r>
      <w:r>
        <w:rPr>
          <w:lang w:val="en-GB"/>
        </w:rPr>
        <w:instrText xml:space="preserve"> ADDIN ZOTERO_ITEM CSL_CITATION {"citationID":"FQ5PmvjL","properties":{"formattedCitation":"(Goodfellow, Bengio and Courville, no date)","plainCitation":"(Goodfellow, Bengio and Courville, no date)","noteIndex":0},"citationItems":[{"id":381,"uris":["http://zotero.org/users/4597499/items/HNRL5G6Q"],"uri":["http://zotero.org/users/4597499/items/HNRL5G6Q"],"itemData":{"id":381,"type":"webpage","title":"Deep Learning","container-title":"Deep Learning","URL":"http://www.deeplearningbook.org/","author":[{"family":"Goodfellow","given":"Ian"},{"family":"Bengio","given":"Yoshua"},{"family":"Courville","given":"Aaron"}],"accessed":{"date-parts":[["2018",6,7]]}}}],"schema":"https://github.com/citation-style-language/schema/raw/master/csl-citation.json"} </w:instrText>
      </w:r>
      <w:r>
        <w:rPr>
          <w:lang w:val="en-GB"/>
        </w:rPr>
        <w:fldChar w:fldCharType="separate"/>
      </w:r>
      <w:r>
        <w:rPr>
          <w:noProof/>
          <w:lang w:val="en-GB"/>
        </w:rPr>
        <w:t>(</w:t>
      </w:r>
      <w:r w:rsidR="00A07BCB">
        <w:rPr>
          <w:noProof/>
          <w:lang w:val="en-GB"/>
        </w:rPr>
        <w:t>Goodfellow et al.</w:t>
      </w:r>
      <w:r>
        <w:rPr>
          <w:noProof/>
          <w:lang w:val="en-GB"/>
        </w:rPr>
        <w:t>,</w:t>
      </w:r>
      <w:r w:rsidR="00A07BCB">
        <w:rPr>
          <w:noProof/>
          <w:lang w:val="en-GB"/>
        </w:rPr>
        <w:t xml:space="preserve"> n.d.</w:t>
      </w:r>
      <w:r>
        <w:rPr>
          <w:noProof/>
          <w:lang w:val="en-GB"/>
        </w:rPr>
        <w:t>)</w:t>
      </w:r>
      <w:r>
        <w:rPr>
          <w:lang w:val="en-GB"/>
        </w:rPr>
        <w:fldChar w:fldCharType="end"/>
      </w:r>
      <w:r w:rsidR="00A07BCB">
        <w:rPr>
          <w:lang w:val="en-GB"/>
        </w:rPr>
        <w:t>.</w:t>
      </w:r>
      <w:r w:rsidR="00506680">
        <w:rPr>
          <w:lang w:val="en-GB"/>
        </w:rPr>
        <w:t xml:space="preserve"> The authors state that the</w:t>
      </w:r>
      <w:r w:rsidR="00332BD1">
        <w:rPr>
          <w:lang w:val="en-GB"/>
        </w:rPr>
        <w:t xml:space="preserve"> key difference between f</w:t>
      </w:r>
      <w:r w:rsidR="00506680">
        <w:rPr>
          <w:lang w:val="en-GB"/>
        </w:rPr>
        <w:t xml:space="preserve">eed-forward neural networks and </w:t>
      </w:r>
      <w:r w:rsidR="00983855">
        <w:rPr>
          <w:lang w:val="en-GB"/>
        </w:rPr>
        <w:t>RNN’s</w:t>
      </w:r>
      <w:r w:rsidR="00506680">
        <w:rPr>
          <w:lang w:val="en-GB"/>
        </w:rPr>
        <w:t xml:space="preserve"> is that recurrent networks share the same weights for observations over multiple time steps.</w:t>
      </w:r>
      <w:r w:rsidR="00E307AB">
        <w:rPr>
          <w:lang w:val="en-GB"/>
        </w:rPr>
        <w:t xml:space="preserve"> One of the main bene</w:t>
      </w:r>
      <w:r w:rsidR="00332BD1">
        <w:rPr>
          <w:lang w:val="en-GB"/>
        </w:rPr>
        <w:t xml:space="preserve">fits of </w:t>
      </w:r>
      <w:r w:rsidR="00983855">
        <w:rPr>
          <w:lang w:val="en-GB"/>
        </w:rPr>
        <w:t xml:space="preserve">RNN’s </w:t>
      </w:r>
      <w:r w:rsidR="00E307AB">
        <w:rPr>
          <w:lang w:val="en-GB"/>
        </w:rPr>
        <w:t xml:space="preserve"> is they can be supplied with sequences of different lengths </w:t>
      </w:r>
      <w:r w:rsidR="00E307AB">
        <w:rPr>
          <w:lang w:val="en-GB"/>
        </w:rPr>
        <w:fldChar w:fldCharType="begin"/>
      </w:r>
      <w:r w:rsidR="00E307AB">
        <w:rPr>
          <w:lang w:val="en-GB"/>
        </w:rPr>
        <w:instrText xml:space="preserve"> ADDIN ZOTERO_ITEM CSL_CITATION {"citationID":"JEtX5yvq","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E307AB">
        <w:rPr>
          <w:lang w:val="en-GB"/>
        </w:rPr>
        <w:fldChar w:fldCharType="separate"/>
      </w:r>
      <w:r w:rsidR="00E307AB" w:rsidRPr="00E307AB">
        <w:rPr>
          <w:lang w:val="en-US"/>
        </w:rPr>
        <w:t>(Géron, 2017)</w:t>
      </w:r>
      <w:r w:rsidR="00E307AB">
        <w:rPr>
          <w:lang w:val="en-GB"/>
        </w:rPr>
        <w:fldChar w:fldCharType="end"/>
      </w:r>
      <w:r w:rsidR="004259CC">
        <w:rPr>
          <w:lang w:val="en-GB"/>
        </w:rPr>
        <w:t xml:space="preserve"> which is why they are often used for speech and text recognition</w:t>
      </w:r>
      <w:r w:rsidR="00E307AB">
        <w:rPr>
          <w:lang w:val="en-GB"/>
        </w:rPr>
        <w:t>.</w:t>
      </w:r>
    </w:p>
    <w:p w:rsidR="00983855" w:rsidRDefault="00983855" w:rsidP="00506680">
      <w:pPr>
        <w:spacing w:line="360" w:lineRule="auto"/>
        <w:jc w:val="both"/>
        <w:rPr>
          <w:lang w:val="en-GB"/>
        </w:rPr>
      </w:pPr>
    </w:p>
    <w:p w:rsidR="00983855" w:rsidRDefault="00983855" w:rsidP="00506680">
      <w:pPr>
        <w:spacing w:line="360" w:lineRule="auto"/>
        <w:jc w:val="both"/>
        <w:rPr>
          <w:lang w:val="en-GB"/>
        </w:rPr>
      </w:pPr>
      <w:r>
        <w:rPr>
          <w:lang w:val="en-GB"/>
        </w:rPr>
        <w:t xml:space="preserve">RNN’s tend to suffer from the exploding/vanishing gradients problem </w:t>
      </w:r>
      <w:r>
        <w:rPr>
          <w:lang w:val="en-GB"/>
        </w:rPr>
        <w:fldChar w:fldCharType="begin"/>
      </w:r>
      <w:r>
        <w:rPr>
          <w:lang w:val="en-GB"/>
        </w:rPr>
        <w:instrText xml:space="preserve"> ADDIN ZOTERO_ITEM CSL_CITATION {"citationID":"ASHJPUGm","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Pr>
          <w:lang w:val="en-GB"/>
        </w:rPr>
        <w:fldChar w:fldCharType="separate"/>
      </w:r>
      <w:r w:rsidRPr="00983855">
        <w:rPr>
          <w:lang w:val="en-US"/>
        </w:rPr>
        <w:t>(Géron, 2017)</w:t>
      </w:r>
      <w:r>
        <w:rPr>
          <w:lang w:val="en-GB"/>
        </w:rPr>
        <w:fldChar w:fldCharType="end"/>
      </w:r>
      <w:r>
        <w:rPr>
          <w:lang w:val="en-GB"/>
        </w:rPr>
        <w:t xml:space="preserve">. This is the problem where </w:t>
      </w:r>
      <w:r w:rsidR="008A4AF0">
        <w:rPr>
          <w:lang w:val="en-GB"/>
        </w:rPr>
        <w:t>the errors that are being propagated back through the network only make very small changes (vanishing gradients) or the opposite of very large changes (exploding gradients).</w:t>
      </w:r>
      <w:r w:rsidR="008C37D8">
        <w:rPr>
          <w:lang w:val="en-GB"/>
        </w:rPr>
        <w:t xml:space="preserve"> Long Short Term Memory (LSTM)</w:t>
      </w:r>
      <w:r w:rsidR="00251DAB">
        <w:rPr>
          <w:lang w:val="en-GB"/>
        </w:rPr>
        <w:t xml:space="preserve"> </w:t>
      </w:r>
      <w:r w:rsidR="00251DAB">
        <w:rPr>
          <w:lang w:val="en-GB"/>
        </w:rPr>
        <w:fldChar w:fldCharType="begin"/>
      </w:r>
      <w:r w:rsidR="00251DAB">
        <w:rPr>
          <w:lang w:val="en-GB"/>
        </w:rPr>
        <w:instrText xml:space="preserve"> ADDIN ZOTERO_ITEM CSL_CITATION {"citationID":"ZcUx18oJ","properties":{"formattedCitation":"(Hochreiter and Schmidhuber, 1997)","plainCitation":"(Hochreiter and Schmidhuber, 1997)","noteIndex":0},"citationItems":[{"id":390,"uris":["http://zotero.org/users/4597499/items/RP8HB7GT"],"uri":["http://zotero.org/users/4597499/items/RP8HB7GT"],"itemData":{"id":390,"type":"article-journal","title":"Long Short-Term Memory","container-title":"Neural Computation","page":"1735-1780","volume":"9","issue":"8","source":"Crossref","abstract":"Learning to store information over extended time intervals via recurrent backpropagation takes a very long time, mostly due to insu cient, decaying error back ow. We brie y review Hochreiter's 1991 analysis of this problem, then address it by introducing a novel, e cient, gradient-based method called \\Long Short-Term Memory\" (LSTM). Truncating the gradient where this does not do harm, LSTM can learn to bridge minimal time lags in excess of 1000 discrete time steps by enforcing constant error ow through \\constant error carrousels\" within special units. Multiplicative gate units learn to open and close access to the constant error ow. LSTM is local in space and time; its computational complexity per time step and weight is O(1). Our experiments with arti cial data involve local, distributed, real-valued, and noisy pattern representations. In comparisons with RTRL, BPTT, Recurrent Cascade-Correlation, Elman nets, and Neural Sequence Chunking, LSTM leads to many more successful runs, and learns much faster. LSTM also solves complex, arti cial long time lag tasks that have never been solved by previous recurrent network algorithms.","URL":"http://www.mitpressjournals.org/doi/10.1162/neco.1997.9.8.1735","DOI":"10.1162/neco.1997.9.8.1735","ISSN":"0899-7667, 1530-888X","language":"en","author":[{"family":"Hochreiter","given":"Sepp"},{"family":"Schmidhuber","given":"Jürgen"}],"issued":{"date-parts":[["1997",11]]},"accessed":{"date-parts":[["2018",6,8]]}}}],"schema":"https://github.com/citation-style-language/schema/raw/master/csl-citation.json"} </w:instrText>
      </w:r>
      <w:r w:rsidR="00251DAB">
        <w:rPr>
          <w:lang w:val="en-GB"/>
        </w:rPr>
        <w:fldChar w:fldCharType="separate"/>
      </w:r>
      <w:r w:rsidR="00251DAB">
        <w:rPr>
          <w:noProof/>
          <w:lang w:val="en-GB"/>
        </w:rPr>
        <w:t>(Hochreiter and Schmidhuber, 1997)</w:t>
      </w:r>
      <w:r w:rsidR="00251DAB">
        <w:rPr>
          <w:lang w:val="en-GB"/>
        </w:rPr>
        <w:fldChar w:fldCharType="end"/>
      </w:r>
      <w:r w:rsidR="008C37D8">
        <w:rPr>
          <w:lang w:val="en-GB"/>
        </w:rPr>
        <w:t xml:space="preserve"> RNN’s are one method of combating this problem.</w:t>
      </w:r>
      <w:r w:rsidR="00251DAB">
        <w:rPr>
          <w:lang w:val="en-GB"/>
        </w:rPr>
        <w:t xml:space="preserve"> In essence, an LSTM RNN can determine what information to store in long term memory, what information to store in short term memory and what information serves no purpose.</w:t>
      </w:r>
    </w:p>
    <w:p w:rsidR="00805A7A" w:rsidRDefault="00805A7A" w:rsidP="00506680">
      <w:pPr>
        <w:spacing w:line="360" w:lineRule="auto"/>
        <w:jc w:val="both"/>
        <w:rPr>
          <w:lang w:val="en-GB"/>
        </w:rPr>
      </w:pPr>
    </w:p>
    <w:p w:rsidR="00805A7A" w:rsidRDefault="00805A7A" w:rsidP="00805A7A">
      <w:pPr>
        <w:pStyle w:val="Heading3"/>
        <w:numPr>
          <w:ilvl w:val="3"/>
          <w:numId w:val="1"/>
        </w:numPr>
        <w:spacing w:line="360" w:lineRule="auto"/>
        <w:jc w:val="both"/>
        <w:rPr>
          <w:rFonts w:ascii="Times New Roman" w:hAnsi="Times New Roman" w:cs="Times New Roman"/>
        </w:rPr>
      </w:pPr>
      <w:bookmarkStart w:id="11" w:name="_Toc517185134"/>
      <w:r w:rsidRPr="0024167A">
        <w:rPr>
          <w:rFonts w:ascii="Times New Roman" w:hAnsi="Times New Roman" w:cs="Times New Roman"/>
        </w:rPr>
        <w:t>Elman recurrent neural network</w:t>
      </w:r>
      <w:bookmarkEnd w:id="11"/>
    </w:p>
    <w:p w:rsidR="00805A7A" w:rsidRDefault="00805A7A" w:rsidP="00805A7A">
      <w:pPr>
        <w:spacing w:line="360" w:lineRule="auto"/>
        <w:jc w:val="both"/>
      </w:pPr>
      <w:r>
        <w:t xml:space="preserve">Elman RNN’s </w:t>
      </w:r>
      <w:r>
        <w:fldChar w:fldCharType="begin"/>
      </w:r>
      <w:r>
        <w:instrText xml:space="preserve"> ADDIN ZOTERO_ITEM CSL_CITATION {"citationID":"v17IF3cg","properties":{"formattedCitation":"(Elman, 1990)","plainCitation":"(Elman, 1990)","noteIndex":0},"citationItems":[{"id":410,"uris":["http://zotero.org/users/4597499/items/2ZG2N6PG"],"uri":["http://zotero.org/users/4597499/items/2ZG2N6PG"],"itemData":{"id":410,"type":"article-journal","title":"Finding structure in time","container-title":"Cognitive Science","page":"179–211","volume":"14","source":"CiteSeer","abstract":"Time underlies many interesting human behaviors. Thus, the question of how to represent time in connectionist models is very important. One approach Is to represent time implicitly by its effects on processing rather than explicitly (as in a spatial representation). The current report develops a proposal along these lines first described by Jordan (1986) which involves the use of recurrent links in order to provide networks with a dynamic memory. In this approach, hidden unit patterns are fed back to themselves; the internal representations which develop thus reflect task demands in the context of prior internal states. A set of simulations is reported which range from relatively simple problems (temporal version of XOR) to discovering syntactic/semantic features for words. The networks are able to learn interesting internal representations which incorporate task demands with memory demands: indeed, in this approach the notion of memory is inextricably bound up with task processing. These representations reveal a rich structure, which allows them to be highly context-dependent, while also expressing generalizations across classes of items. These representatfons suggest a method for representing lexical categories and the type/token distinction.","URL":"http://citeseerx.ist.psu.edu/viewdoc/download?doi=10.1.1.298.8354&amp;rep=rep1&amp;type=pdf","author":[{"family":"Elman","given":"Jeffrey L."}],"issued":{"date-parts":[["1990"]]},"accessed":{"date-parts":[["2018",6,11]]}}}],"schema":"https://github.com/citation-style-language/schema/raw/master/csl-citation.json"} </w:instrText>
      </w:r>
      <w:r>
        <w:fldChar w:fldCharType="separate"/>
      </w:r>
      <w:r>
        <w:rPr>
          <w:noProof/>
        </w:rPr>
        <w:t>(Elman, 1990)</w:t>
      </w:r>
      <w:r>
        <w:fldChar w:fldCharType="end"/>
      </w:r>
      <w:r>
        <w:t xml:space="preserve"> are considered a simple form of RNN that use context units to provide the network with states from the previous time step </w:t>
      </w:r>
      <w:r>
        <w:fldChar w:fldCharType="begin"/>
      </w:r>
      <w:r>
        <w:instrText xml:space="preserve"> ADDIN ZOTERO_ITEM CSL_CITATION {"citationID":"HziIsoiN","properties":{"formattedCitation":"(Jones, 2017)","plainCitation":"(Jones, 2017)","noteIndex":0},"citationItems":[{"id":406,"uris":["http://zotero.org/users/4597499/items/69MFTSMA"],"uri":["http://zotero.org/users/4597499/items/69MFTSMA"],"itemData":{"id":406,"type":"webpage","title":"Recurrent neural networks deep dive","abstract":"Explore the ideas behind recurrent neural networks and learn how to implement one from scratch for series data prediction.","URL":"http://www.ibm.com/developerworks/library/cc-cognitive-recurrent-neural-networks/index.html","language":"en","author":[{"family":"Jones","given":"Tim"}],"issued":{"date-parts":[["2017",8,17]]},"accessed":{"date-parts":[["2018",6,11]]}}}],"schema":"https://github.com/citation-style-language/schema/raw/master/csl-citation.json"} </w:instrText>
      </w:r>
      <w:r>
        <w:fldChar w:fldCharType="separate"/>
      </w:r>
      <w:r>
        <w:rPr>
          <w:noProof/>
        </w:rPr>
        <w:t>(Jones, 2017)</w:t>
      </w:r>
      <w:r>
        <w:fldChar w:fldCharType="end"/>
      </w:r>
      <w:r>
        <w:t>. The outputs from each hidden layer neuron are stored in the context units for the next set of inputs but are also used in the output neurons.</w:t>
      </w:r>
    </w:p>
    <w:p w:rsidR="00805A7A" w:rsidRPr="00AF2CFE" w:rsidRDefault="00805A7A" w:rsidP="00805A7A"/>
    <w:p w:rsidR="00805A7A" w:rsidRDefault="00805A7A" w:rsidP="00805A7A">
      <w:pPr>
        <w:pStyle w:val="Heading3"/>
        <w:numPr>
          <w:ilvl w:val="3"/>
          <w:numId w:val="1"/>
        </w:numPr>
        <w:spacing w:line="360" w:lineRule="auto"/>
        <w:jc w:val="both"/>
        <w:rPr>
          <w:rFonts w:ascii="Times New Roman" w:hAnsi="Times New Roman" w:cs="Times New Roman"/>
        </w:rPr>
      </w:pPr>
      <w:bookmarkStart w:id="12" w:name="_Toc517185135"/>
      <w:r w:rsidRPr="0024167A">
        <w:rPr>
          <w:rFonts w:ascii="Times New Roman" w:hAnsi="Times New Roman" w:cs="Times New Roman"/>
        </w:rPr>
        <w:t>Hopfield Model</w:t>
      </w:r>
      <w:bookmarkEnd w:id="12"/>
    </w:p>
    <w:p w:rsidR="00805A7A" w:rsidRDefault="00805A7A" w:rsidP="007244B4">
      <w:pPr>
        <w:spacing w:line="360" w:lineRule="auto"/>
        <w:jc w:val="both"/>
      </w:pPr>
      <w:r>
        <w:t>A Hopfield model</w:t>
      </w:r>
      <w:r w:rsidR="00FD6F22">
        <w:t xml:space="preserve"> </w:t>
      </w:r>
      <w:r w:rsidR="00FD6F22">
        <w:fldChar w:fldCharType="begin"/>
      </w:r>
      <w:r w:rsidR="00FD6F22">
        <w:instrText xml:space="preserve"> ADDIN ZOTERO_ITEM CSL_CITATION {"citationID":"bVHX1aPv","properties":{"formattedCitation":"(Hopfield, 1982)","plainCitation":"(Hopfield, 1982)","noteIndex":0},"citationItems":[{"id":417,"uris":["http://zotero.org/users/4597499/items/IYTJI9TK"],"uri":["http://zotero.org/users/4597499/items/IYTJI9TK"],"itemData":{"id":417,"type":"article-journal","title":"Neural networks and physical systems with emergent collective computational abilities","container-title":"Proceedings of the National Academy of Science USA","volume":"79","abstract":"Computational properties of use to biological organisms\nor to the construction of computers can emerge as collective\nproperties of systems -having a large number of simple\nequivalent components (or neurons). The physical meaning of content-addressable\nmemory is described by an appropriate phase\nspace flow of the state of a system. A model of such a system is\ngiven, based on aspects of neurobiology but readily adapted to integrated\ncircuits. The collective properties of this model produce\na content-addressable memory which correctly yields an entire\nmemory from any subpart of sufficient size. The algorithm for the\ntime evolution of the state of the system is based on asynchronous\nparallel processing. Additional emergent collective properties include\nsome capacity for generalization, familiarity recognition,\ncategorization, error correction, and time sequence retention.\nThe collective properties are only weakly sensitive to details of the\nmodeling or the failure of individual devices.","URL":"http://www.pnas.org/content/pnas/79/8/2554.full.pdf","author":[{"family":"Hopfield","given":"John J."}],"issued":{"date-parts":[["1982",4]]},"accessed":{"date-parts":[["2018",6,11]]}}}],"schema":"https://github.com/citation-style-language/schema/raw/master/csl-citation.json"} </w:instrText>
      </w:r>
      <w:r w:rsidR="00FD6F22">
        <w:fldChar w:fldCharType="separate"/>
      </w:r>
      <w:r w:rsidR="00FD6F22">
        <w:rPr>
          <w:noProof/>
        </w:rPr>
        <w:t>(Hopfield, 1982)</w:t>
      </w:r>
      <w:r w:rsidR="00FD6F22">
        <w:fldChar w:fldCharType="end"/>
      </w:r>
      <w:r>
        <w:t xml:space="preserve"> is another form of recurrent neural network</w:t>
      </w:r>
      <w:r w:rsidR="00FD6F22">
        <w:t>.</w:t>
      </w:r>
      <w:r w:rsidR="007244B4">
        <w:t xml:space="preserve"> </w:t>
      </w:r>
      <w:r w:rsidR="007244B4">
        <w:fldChar w:fldCharType="begin"/>
      </w:r>
      <w:r w:rsidR="007244B4">
        <w:instrText xml:space="preserve"> ADDIN ZOTERO_ITEM CSL_CITATION {"citationID":"6Witmsru","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7244B4">
        <w:fldChar w:fldCharType="separate"/>
      </w:r>
      <w:r w:rsidR="007244B4" w:rsidRPr="007244B4">
        <w:rPr>
          <w:lang w:val="en-US"/>
        </w:rPr>
        <w:t>(Géron, 2017)</w:t>
      </w:r>
      <w:r w:rsidR="007244B4">
        <w:fldChar w:fldCharType="end"/>
      </w:r>
      <w:r w:rsidR="007244B4">
        <w:t xml:space="preserve"> refers to Hopfield networks as associative memory networks. The model works by learning patterns in the data and once it is given new input, it matches the new input to the closest </w:t>
      </w:r>
      <w:r w:rsidR="007244B4">
        <w:lastRenderedPageBreak/>
        <w:t>learned pattern.</w:t>
      </w:r>
      <w:r w:rsidR="000E53B4">
        <w:t xml:space="preserve"> The key feature of this architecture is that every neuron is connected to every other neuron in the graph.</w:t>
      </w:r>
    </w:p>
    <w:p w:rsidR="00805A7A" w:rsidRPr="00805A7A" w:rsidRDefault="00805A7A" w:rsidP="00805A7A"/>
    <w:p w:rsidR="00805A7A" w:rsidRDefault="00805A7A" w:rsidP="00506680">
      <w:pPr>
        <w:spacing w:line="360" w:lineRule="auto"/>
        <w:jc w:val="both"/>
        <w:rPr>
          <w:lang w:val="en-GB"/>
        </w:rPr>
      </w:pPr>
    </w:p>
    <w:p w:rsidR="00521741" w:rsidRPr="00521741" w:rsidRDefault="00521741" w:rsidP="00E93B6F">
      <w:pPr>
        <w:spacing w:line="360" w:lineRule="auto"/>
        <w:jc w:val="both"/>
        <w:rPr>
          <w:lang w:val="en-GB"/>
        </w:rPr>
      </w:pPr>
    </w:p>
    <w:p w:rsidR="00731C7F" w:rsidRDefault="00731C7F" w:rsidP="00805A7A">
      <w:pPr>
        <w:pStyle w:val="Heading3"/>
        <w:numPr>
          <w:ilvl w:val="2"/>
          <w:numId w:val="1"/>
        </w:numPr>
        <w:spacing w:line="360" w:lineRule="auto"/>
        <w:jc w:val="both"/>
        <w:rPr>
          <w:rFonts w:ascii="Times New Roman" w:hAnsi="Times New Roman" w:cs="Times New Roman"/>
          <w:lang w:val="en-GB"/>
        </w:rPr>
      </w:pPr>
      <w:bookmarkStart w:id="13" w:name="_Toc517185136"/>
      <w:r w:rsidRPr="0024167A">
        <w:rPr>
          <w:rFonts w:ascii="Times New Roman" w:hAnsi="Times New Roman" w:cs="Times New Roman"/>
          <w:lang w:val="en-GB"/>
        </w:rPr>
        <w:t>Radial Based Function Network</w:t>
      </w:r>
      <w:bookmarkEnd w:id="13"/>
    </w:p>
    <w:p w:rsidR="00AD1C08" w:rsidRDefault="006B0230" w:rsidP="00C42B89">
      <w:pPr>
        <w:spacing w:line="360" w:lineRule="auto"/>
        <w:jc w:val="both"/>
        <w:rPr>
          <w:lang w:val="en-GB"/>
        </w:rPr>
      </w:pPr>
      <w:r>
        <w:rPr>
          <w:lang w:val="en-GB"/>
        </w:rPr>
        <w:t>Radial based function networks</w:t>
      </w:r>
      <w:r w:rsidR="002865BB">
        <w:rPr>
          <w:lang w:val="en-GB"/>
        </w:rPr>
        <w:t xml:space="preserve"> (RBFN)</w:t>
      </w:r>
      <w:r w:rsidR="00B173FF">
        <w:rPr>
          <w:lang w:val="en-GB"/>
        </w:rPr>
        <w:t xml:space="preserve"> </w:t>
      </w:r>
      <w:r w:rsidR="00B173FF">
        <w:rPr>
          <w:lang w:val="en-GB"/>
        </w:rPr>
        <w:fldChar w:fldCharType="begin"/>
      </w:r>
      <w:r w:rsidR="00B173FF">
        <w:rPr>
          <w:lang w:val="en-GB"/>
        </w:rPr>
        <w:instrText xml:space="preserve"> ADDIN ZOTERO_ITEM CSL_CITATION {"citationID":"56uEKAlI","properties":{"formattedCitation":"(Broomhead and Lowe, 1988)","plainCitation":"(Broomhead and Lowe, 1988)","noteIndex":0},"citationItems":[{"id":400,"uris":["http://zotero.org/users/4597499/items/VB3CC5P7"],"uri":["http://zotero.org/users/4597499/items/VB3CC5P7"],"itemData":{"id":400,"type":"article-journal","title":"Multivariable Functional Interpolation and Adaptive Networks","page":"35","source":"Zotero","URL":"https://web.archive.org/web/20140714173428/https://www.complex-systems.com/pdf/02-3-5.pdf","language":"en","author":[{"family":"Broomhead","given":"D S"},{"family":"Lowe","given":"David"}],"issued":{"date-parts":[["1988"]]},"accessed":{"date-parts":[["2018",6,11]]}}}],"schema":"https://github.com/citation-style-language/schema/raw/master/csl-citation.json"} </w:instrText>
      </w:r>
      <w:r w:rsidR="00B173FF">
        <w:rPr>
          <w:lang w:val="en-GB"/>
        </w:rPr>
        <w:fldChar w:fldCharType="separate"/>
      </w:r>
      <w:r w:rsidR="00B173FF">
        <w:rPr>
          <w:noProof/>
          <w:lang w:val="en-GB"/>
        </w:rPr>
        <w:t>(Broomhead and Lowe, 1988)</w:t>
      </w:r>
      <w:r w:rsidR="00B173FF">
        <w:rPr>
          <w:lang w:val="en-GB"/>
        </w:rPr>
        <w:fldChar w:fldCharType="end"/>
      </w:r>
      <w:r>
        <w:rPr>
          <w:lang w:val="en-GB"/>
        </w:rPr>
        <w:t xml:space="preserve"> are a form of neural network with three layers; input layer, hidden layer and output layer.</w:t>
      </w:r>
      <w:r w:rsidR="002865BB">
        <w:rPr>
          <w:lang w:val="en-GB"/>
        </w:rPr>
        <w:t xml:space="preserve"> RBFN’s are generally used to model </w:t>
      </w:r>
      <w:r w:rsidR="0047707B">
        <w:rPr>
          <w:lang w:val="en-GB"/>
        </w:rPr>
        <w:t>non-linear</w:t>
      </w:r>
      <w:r w:rsidR="002865BB">
        <w:rPr>
          <w:lang w:val="en-GB"/>
        </w:rPr>
        <w:t xml:space="preserve"> problems.</w:t>
      </w:r>
      <w:r w:rsidR="0047707B">
        <w:rPr>
          <w:lang w:val="en-GB"/>
        </w:rPr>
        <w:t xml:space="preserve"> RBFN is very similar to other distance-based models such as KNN where it attempts classify observations based on their similarity to other observations in the dataset</w:t>
      </w:r>
      <w:r w:rsidR="009638ED">
        <w:rPr>
          <w:lang w:val="en-GB"/>
        </w:rPr>
        <w:t xml:space="preserve"> </w:t>
      </w:r>
      <w:r w:rsidR="009638ED">
        <w:rPr>
          <w:lang w:val="en-GB"/>
        </w:rPr>
        <w:fldChar w:fldCharType="begin"/>
      </w:r>
      <w:r w:rsidR="009638ED">
        <w:rPr>
          <w:lang w:val="en-GB"/>
        </w:rPr>
        <w:instrText xml:space="preserve"> ADDIN ZOTERO_ITEM CSL_CITATION {"citationID":"Nc6xpzk2","properties":{"formattedCitation":"(McCormick, 2013)","plainCitation":"(McCormick, 2013)","noteIndex":0},"citationItems":[{"id":401,"uris":["http://zotero.org/users/4597499/items/IJ9GBDTN"],"uri":["http://zotero.org/users/4597499/items/IJ9GBDTN"],"itemData":{"id":401,"type":"webpage","title":"Radial Basis Function Network (RBFN) Tutorial","abstract":"A Radial Basis Function Network (RBFN) is a particular type of neural network. In this article, I’ll be describing it’s use as a non-linear classifier","URL":"http://mccormickml.com/2013/08/15/radial-basis-function-network-rbfn-tutorial/","author":[{"family":"McCormick","given":"Chris"}],"issued":{"date-parts":[["2013",8,15]]},"accessed":{"date-parts":[["2018",6,11]]}}}],"schema":"https://github.com/citation-style-language/schema/raw/master/csl-citation.json"} </w:instrText>
      </w:r>
      <w:r w:rsidR="009638ED">
        <w:rPr>
          <w:lang w:val="en-GB"/>
        </w:rPr>
        <w:fldChar w:fldCharType="separate"/>
      </w:r>
      <w:r w:rsidR="009638ED">
        <w:rPr>
          <w:noProof/>
          <w:lang w:val="en-GB"/>
        </w:rPr>
        <w:t>(McCormick, 2013)</w:t>
      </w:r>
      <w:r w:rsidR="009638ED">
        <w:rPr>
          <w:lang w:val="en-GB"/>
        </w:rPr>
        <w:fldChar w:fldCharType="end"/>
      </w:r>
      <w:r w:rsidR="009638ED">
        <w:rPr>
          <w:lang w:val="en-GB"/>
        </w:rPr>
        <w:t>.</w:t>
      </w:r>
      <w:r w:rsidR="00E42513">
        <w:rPr>
          <w:lang w:val="en-GB"/>
        </w:rPr>
        <w:t xml:space="preserve"> Each neuron in the hidden layer keeps a single observation that it uses for comparison between incoming observations. Generally, the gaussian radial basis function (RBF) is used as the activation function in the hidden layer. This function provides an output between 0 and 1 </w:t>
      </w:r>
      <w:r w:rsidR="00E42513">
        <w:rPr>
          <w:lang w:val="en-GB"/>
        </w:rPr>
        <w:fldChar w:fldCharType="begin"/>
      </w:r>
      <w:r w:rsidR="00E42513">
        <w:rPr>
          <w:lang w:val="en-GB"/>
        </w:rPr>
        <w:instrText xml:space="preserve"> ADDIN ZOTERO_ITEM CSL_CITATION {"citationID":"YsNK8iDm","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E42513">
        <w:rPr>
          <w:lang w:val="en-GB"/>
        </w:rPr>
        <w:fldChar w:fldCharType="separate"/>
      </w:r>
      <w:r w:rsidR="00E42513" w:rsidRPr="00E42513">
        <w:rPr>
          <w:lang w:val="en-US"/>
        </w:rPr>
        <w:t>(Géron, 2017)</w:t>
      </w:r>
      <w:r w:rsidR="00E42513">
        <w:rPr>
          <w:lang w:val="en-GB"/>
        </w:rPr>
        <w:fldChar w:fldCharType="end"/>
      </w:r>
      <w:r w:rsidR="00E42513">
        <w:rPr>
          <w:lang w:val="en-GB"/>
        </w:rPr>
        <w:t xml:space="preserve"> which can be used as a probability of class membership.</w:t>
      </w:r>
      <w:r w:rsidR="00AD1C08">
        <w:rPr>
          <w:lang w:val="en-GB"/>
        </w:rPr>
        <w:t xml:space="preserve"> </w:t>
      </w:r>
      <w:r w:rsidR="00AD1C08">
        <w:rPr>
          <w:lang w:val="en-GB"/>
        </w:rPr>
        <w:fldChar w:fldCharType="begin"/>
      </w:r>
      <w:r w:rsidR="00AF2CFE">
        <w:rPr>
          <w:lang w:val="en-GB"/>
        </w:rPr>
        <w:instrText xml:space="preserve"> ADDIN ZOTERO_ITEM CSL_CITATION {"citationID":"rpLyRmnh","properties":{"formattedCitation":"(McCormick, 2013)","plainCitation":"(McCormick, 2013)","noteIndex":0},"citationItems":[{"id":401,"uris":["http://zotero.org/users/4597499/items/IJ9GBDTN"],"uri":["http://zotero.org/users/4597499/items/IJ9GBDTN"],"itemData":{"id":401,"type":"webpage","title":"Radial Basis Function Network (RBFN) Tutorial","abstract":"A Radial Basis Function Network (RBFN) is a particular type of neural network. In this article, I’ll be describing it’s use as a non-linear classifier","URL":"http://mccormickml.com/2013/08/15/radial-basis-function-network-rbfn-tutorial/","author":[{"family":"McCormick","given":"Chris"}],"issued":{"date-parts":[["2013",8,15]]},"accessed":{"date-parts":[["2018",6,11]]}}}],"schema":"https://github.com/citation-style-language/schema/raw/master/csl-citation.json"} </w:instrText>
      </w:r>
      <w:r w:rsidR="00AD1C08">
        <w:rPr>
          <w:lang w:val="en-GB"/>
        </w:rPr>
        <w:fldChar w:fldCharType="separate"/>
      </w:r>
      <w:r w:rsidR="00AD1C08">
        <w:rPr>
          <w:noProof/>
          <w:lang w:val="en-GB"/>
        </w:rPr>
        <w:t>(McCormick, 2013)</w:t>
      </w:r>
      <w:r w:rsidR="00AD1C08">
        <w:rPr>
          <w:lang w:val="en-GB"/>
        </w:rPr>
        <w:fldChar w:fldCharType="end"/>
      </w:r>
      <w:r w:rsidR="00AD1C08">
        <w:rPr>
          <w:lang w:val="en-GB"/>
        </w:rPr>
        <w:t xml:space="preserve"> states that the stored observation is treated as the center which all distances are measured from.</w:t>
      </w:r>
    </w:p>
    <w:p w:rsidR="006B0230" w:rsidRPr="006B0230" w:rsidRDefault="006B0230" w:rsidP="006B0230">
      <w:pPr>
        <w:rPr>
          <w:lang w:val="en-GB"/>
        </w:rPr>
      </w:pPr>
    </w:p>
    <w:p w:rsidR="00731C7F" w:rsidRDefault="00731C7F" w:rsidP="00805A7A">
      <w:pPr>
        <w:pStyle w:val="Heading3"/>
        <w:numPr>
          <w:ilvl w:val="2"/>
          <w:numId w:val="1"/>
        </w:numPr>
        <w:spacing w:line="360" w:lineRule="auto"/>
        <w:jc w:val="both"/>
        <w:rPr>
          <w:rFonts w:ascii="Times New Roman" w:hAnsi="Times New Roman" w:cs="Times New Roman"/>
        </w:rPr>
      </w:pPr>
      <w:bookmarkStart w:id="14" w:name="_Toc517185137"/>
      <w:r w:rsidRPr="0024167A">
        <w:rPr>
          <w:rFonts w:ascii="Times New Roman" w:hAnsi="Times New Roman" w:cs="Times New Roman"/>
        </w:rPr>
        <w:t>Support Vector Machines</w:t>
      </w:r>
      <w:bookmarkEnd w:id="14"/>
    </w:p>
    <w:p w:rsidR="009E7AC6" w:rsidRDefault="00E1432A" w:rsidP="009E7AC6">
      <w:pPr>
        <w:spacing w:line="360" w:lineRule="auto"/>
        <w:jc w:val="both"/>
      </w:pPr>
      <w:r>
        <w:t xml:space="preserve">Support Vector Machines (SVM) </w:t>
      </w:r>
      <w:r w:rsidR="00A36A17">
        <w:fldChar w:fldCharType="begin"/>
      </w:r>
      <w:r w:rsidR="00A36A17">
        <w:instrText xml:space="preserve"> ADDIN ZOTERO_ITEM CSL_CITATION {"citationID":"5WzeVSYt","properties":{"formattedCitation":"(Cortes and Vapnik, 1995)","plainCitation":"(Cortes and Vapnik, 1995)","noteIndex":0},"citationItems":[{"id":419,"uris":["http://zotero.org/users/4597499/items/4562F97C"],"uri":["http://zotero.org/users/4597499/items/4562F97C"],"itemData":{"id":419,"type":"article-journal","title":"Support-vector networks","container-title":"Machine Learning","page":"273-297","volume":"20","issue":"3","source":"Crossref","abstract":"The support-vector network is a new leaming machine for two-group classification problems. The machine conceptually implements the following idea: input vectors are non-linearly mapped to a very highdimension feature space. In this feature space a linear decision surface is constructed. Special properties of the decision surface ensures high generalization ability of the learning machine. The idea behind the support-vector network was previously implemented for the restricted case where the training data can be separated without errors. We here extend this result to non-separable training data.","URL":"http://link.springer.com/10.1007/BF00994018","DOI":"10.1007/BF00994018","ISSN":"0885-6125, 1573-0565","language":"en","author":[{"family":"Cortes","given":"Corinna"},{"family":"Vapnik","given":"Vladimir"}],"issued":{"date-parts":[["1995",9]]},"accessed":{"date-parts":[["2018",6,11]]}}}],"schema":"https://github.com/citation-style-language/schema/raw/master/csl-citation.json"} </w:instrText>
      </w:r>
      <w:r w:rsidR="00A36A17">
        <w:fldChar w:fldCharType="separate"/>
      </w:r>
      <w:r w:rsidR="00A36A17">
        <w:rPr>
          <w:noProof/>
        </w:rPr>
        <w:t>(Cortes and Vapnik, 1995)</w:t>
      </w:r>
      <w:r w:rsidR="00A36A17">
        <w:fldChar w:fldCharType="end"/>
      </w:r>
      <w:r w:rsidR="00A36A17">
        <w:t xml:space="preserve"> </w:t>
      </w:r>
      <w:r>
        <w:t>can be used for both classification</w:t>
      </w:r>
      <w:r w:rsidR="00ED7922">
        <w:t xml:space="preserve"> (SVC)</w:t>
      </w:r>
      <w:r>
        <w:t xml:space="preserve"> and regression </w:t>
      </w:r>
      <w:r w:rsidR="00ED7922">
        <w:t xml:space="preserve">(SVR) </w:t>
      </w:r>
      <w:r>
        <w:t>tasks.</w:t>
      </w:r>
      <w:r w:rsidR="00922A6B">
        <w:t xml:space="preserve"> </w:t>
      </w:r>
      <w:r w:rsidR="00D3620F">
        <w:t xml:space="preserve">SVM’s work by finding the support vectors (observations) that are closest to </w:t>
      </w:r>
      <w:r w:rsidR="00360104">
        <w:t xml:space="preserve">a </w:t>
      </w:r>
      <w:r w:rsidR="00D3620F">
        <w:t xml:space="preserve"> decision boundary</w:t>
      </w:r>
      <w:r w:rsidR="00360104">
        <w:t xml:space="preserve"> that separates the observations </w:t>
      </w:r>
      <w:r w:rsidR="002F0618">
        <w:t xml:space="preserve">appropriately </w:t>
      </w:r>
      <w:r w:rsidR="002F0618">
        <w:fldChar w:fldCharType="begin"/>
      </w:r>
      <w:r w:rsidR="002F0618">
        <w:instrText xml:space="preserve"> ADDIN ZOTERO_ITEM CSL_CITATION {"citationID":"bMm1rrYg","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2F0618">
        <w:fldChar w:fldCharType="separate"/>
      </w:r>
      <w:r w:rsidR="002F0618" w:rsidRPr="002F0618">
        <w:rPr>
          <w:lang w:val="en-US"/>
        </w:rPr>
        <w:t>(Géron, 2017)</w:t>
      </w:r>
      <w:r w:rsidR="002F0618">
        <w:fldChar w:fldCharType="end"/>
      </w:r>
      <w:r w:rsidR="00D3620F">
        <w:t>.</w:t>
      </w:r>
      <w:r w:rsidR="006F5956">
        <w:t xml:space="preserve"> Aurélion </w:t>
      </w:r>
      <w:r w:rsidR="006F5956" w:rsidRPr="002F0618">
        <w:rPr>
          <w:lang w:val="en-US"/>
        </w:rPr>
        <w:t>Géron</w:t>
      </w:r>
      <w:r w:rsidR="006F5956">
        <w:rPr>
          <w:lang w:val="en-US"/>
        </w:rPr>
        <w:t xml:space="preserve"> provides an interesting analogy where he compares</w:t>
      </w:r>
      <w:r w:rsidR="009471AB">
        <w:rPr>
          <w:lang w:val="en-US"/>
        </w:rPr>
        <w:t xml:space="preserve"> </w:t>
      </w:r>
      <w:r w:rsidR="006F5956">
        <w:rPr>
          <w:lang w:val="en-US"/>
        </w:rPr>
        <w:t xml:space="preserve">SVM for classification to a street where </w:t>
      </w:r>
      <w:r w:rsidR="009471AB">
        <w:rPr>
          <w:lang w:val="en-US"/>
        </w:rPr>
        <w:t>the central</w:t>
      </w:r>
      <w:r w:rsidR="006F5956">
        <w:rPr>
          <w:lang w:val="en-US"/>
        </w:rPr>
        <w:t xml:space="preserve"> road markings represent the decision function and the markings on </w:t>
      </w:r>
      <w:r w:rsidR="009471AB">
        <w:rPr>
          <w:lang w:val="en-US"/>
        </w:rPr>
        <w:t>each</w:t>
      </w:r>
      <w:r w:rsidR="006F5956">
        <w:rPr>
          <w:lang w:val="en-US"/>
        </w:rPr>
        <w:t xml:space="preserve"> side of the road mark the distance the support vector</w:t>
      </w:r>
      <w:r w:rsidR="009471AB">
        <w:rPr>
          <w:lang w:val="en-US"/>
        </w:rPr>
        <w:t xml:space="preserve"> (point that’s closest to the decision function)</w:t>
      </w:r>
      <w:r w:rsidR="006F5956">
        <w:rPr>
          <w:lang w:val="en-US"/>
        </w:rPr>
        <w:t xml:space="preserve"> is from the decision function.</w:t>
      </w:r>
    </w:p>
    <w:p w:rsidR="009E7AC6" w:rsidRPr="009E7AC6" w:rsidRDefault="009E7AC6" w:rsidP="009E7AC6"/>
    <w:p w:rsidR="00731C7F" w:rsidRDefault="00731C7F" w:rsidP="00805A7A">
      <w:pPr>
        <w:pStyle w:val="Heading3"/>
        <w:numPr>
          <w:ilvl w:val="2"/>
          <w:numId w:val="1"/>
        </w:numPr>
        <w:spacing w:line="360" w:lineRule="auto"/>
        <w:jc w:val="both"/>
        <w:rPr>
          <w:rFonts w:ascii="Times New Roman" w:hAnsi="Times New Roman" w:cs="Times New Roman"/>
        </w:rPr>
      </w:pPr>
      <w:bookmarkStart w:id="15" w:name="_Toc517185138"/>
      <w:r w:rsidRPr="0024167A">
        <w:rPr>
          <w:rFonts w:ascii="Times New Roman" w:hAnsi="Times New Roman" w:cs="Times New Roman"/>
        </w:rPr>
        <w:t>Principal Component Analysis</w:t>
      </w:r>
      <w:bookmarkEnd w:id="15"/>
    </w:p>
    <w:p w:rsidR="00381E52" w:rsidRDefault="00381E52" w:rsidP="00381E52">
      <w:pPr>
        <w:spacing w:line="360" w:lineRule="auto"/>
        <w:jc w:val="both"/>
      </w:pPr>
      <w:r>
        <w:t>Principal Component Analysis (PCA) is primarily used as a dimensionality reduction technique. PCA is often used in high dimensional datasets to find a certain number of principal components that</w:t>
      </w:r>
      <w:r w:rsidR="005B16FF">
        <w:t xml:space="preserve"> best</w:t>
      </w:r>
      <w:r>
        <w:t xml:space="preserve"> describe the maximum variance within the data</w:t>
      </w:r>
      <w:r w:rsidR="001C5D35">
        <w:t xml:space="preserve"> </w:t>
      </w:r>
      <w:r w:rsidR="001C5D35">
        <w:fldChar w:fldCharType="begin"/>
      </w:r>
      <w:r w:rsidR="001C5D35">
        <w:instrText xml:space="preserve"> ADDIN ZOTERO_ITEM CSL_CITATION {"citationID":"o2wL5J86","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1C5D35">
        <w:fldChar w:fldCharType="separate"/>
      </w:r>
      <w:r w:rsidR="001C5D35" w:rsidRPr="001C5D35">
        <w:rPr>
          <w:lang w:val="en-US"/>
        </w:rPr>
        <w:t>(Géron, 2017)</w:t>
      </w:r>
      <w:r w:rsidR="001C5D35">
        <w:fldChar w:fldCharType="end"/>
      </w:r>
      <w:r w:rsidR="001C5D35">
        <w:t>.</w:t>
      </w:r>
      <w:r w:rsidR="000E655C">
        <w:t xml:space="preserve"> To find the principal components the data is projected onto a hyperplane that best splits the data which also preserves the maximum variance of the data, or as close as possible to it.</w:t>
      </w:r>
      <w:r w:rsidR="00420E49">
        <w:t xml:space="preserve"> PCA will find as many principal components as th</w:t>
      </w:r>
      <w:r w:rsidR="00D40F60">
        <w:t>ere are features in the dataset each of which is orthogonal to the previous principal components.</w:t>
      </w:r>
    </w:p>
    <w:p w:rsidR="00B7749C" w:rsidRDefault="00B7749C" w:rsidP="00381E52">
      <w:pPr>
        <w:spacing w:line="360" w:lineRule="auto"/>
        <w:jc w:val="both"/>
      </w:pPr>
    </w:p>
    <w:p w:rsidR="00B7749C" w:rsidRDefault="00B7749C" w:rsidP="00381E52">
      <w:pPr>
        <w:spacing w:line="360" w:lineRule="auto"/>
        <w:jc w:val="both"/>
      </w:pPr>
      <w:r>
        <w:t>The main disadvantage of transforming a dataset to its principal components is the dataset is no longer interpretable. As a principal component is based on a complex combination of  features, the user no longer knows what each column of the transformed data represents making it difficult to determine which features in the original dataset are most influential.</w:t>
      </w:r>
    </w:p>
    <w:p w:rsidR="00EA693C" w:rsidRPr="00106E2E" w:rsidRDefault="00EA693C" w:rsidP="00106E2E">
      <w:pPr>
        <w:spacing w:line="360" w:lineRule="auto"/>
        <w:jc w:val="both"/>
      </w:pPr>
    </w:p>
    <w:p w:rsidR="00B711A0" w:rsidRPr="00B711A0" w:rsidRDefault="00557E82" w:rsidP="00805A7A">
      <w:pPr>
        <w:pStyle w:val="Heading2"/>
        <w:numPr>
          <w:ilvl w:val="1"/>
          <w:numId w:val="1"/>
        </w:numPr>
        <w:spacing w:line="360" w:lineRule="auto"/>
        <w:jc w:val="both"/>
        <w:rPr>
          <w:rFonts w:ascii="Times New Roman" w:hAnsi="Times New Roman" w:cs="Times New Roman"/>
          <w:sz w:val="28"/>
          <w:szCs w:val="28"/>
        </w:rPr>
      </w:pPr>
      <w:bookmarkStart w:id="16" w:name="_Toc517185139"/>
      <w:r w:rsidRPr="00557E82">
        <w:rPr>
          <w:rFonts w:ascii="Times New Roman" w:hAnsi="Times New Roman" w:cs="Times New Roman"/>
          <w:sz w:val="28"/>
          <w:szCs w:val="28"/>
        </w:rPr>
        <w:t>Existing Data Mining Studies</w:t>
      </w:r>
      <w:bookmarkEnd w:id="16"/>
    </w:p>
    <w:p w:rsidR="001315A7" w:rsidRDefault="00F87870" w:rsidP="00737639">
      <w:pPr>
        <w:spacing w:line="360" w:lineRule="auto"/>
        <w:jc w:val="both"/>
      </w:pPr>
      <w:r w:rsidRPr="00F87870">
        <w:t>There</w:t>
      </w:r>
      <w:r>
        <w:t xml:space="preserve"> are multiple existing papers that engage in the </w:t>
      </w:r>
      <w:r w:rsidR="0031004B">
        <w:t>task</w:t>
      </w:r>
      <w:r>
        <w:t xml:space="preserve"> of weather prediction, each with their </w:t>
      </w:r>
      <w:r w:rsidR="0023722B">
        <w:t xml:space="preserve">own </w:t>
      </w:r>
      <w:r>
        <w:t>unique outlook on the problem.</w:t>
      </w:r>
      <w:r w:rsidR="004F7CD8">
        <w:t xml:space="preserve"> </w:t>
      </w:r>
      <w:r w:rsidR="00CB2C68" w:rsidRPr="00556939">
        <w:fldChar w:fldCharType="begin"/>
      </w:r>
      <w:r w:rsidR="008C3987">
        <w:instrText xml:space="preserve"> ADDIN ZOTERO_ITEM CSL_CITATION {"citationID":"f5g32m54","properties":{"formattedCitation":"(Talib {\\i{}et al.}, 2017)","plainCitation":"(Talib et al., 2017)","noteIndex":0},"citationItems":[{"id":235,"uris":["http://zotero.org/users/4597499/items/IZ9UEMMK"],"uri":["http://zotero.org/users/4597499/items/IZ9UEMMK"],"itemData":{"id":235,"type":"article-journal","title":"Application of Data Mining Techniques in Weather Data Analysis","page":"7","volume":"17","issue":"6","source":"Zotero","abstract":"Weather analysis has been playing its vital role in meteorology and become one of the most challengeable problems both scientifically and technologically all over the world from the last century. This study carries historical weather data collected locally at Faisalabad city, Pakistan that was analyzed for useful knowledge by applying data mining techniques. Data includes ten years’ period [2007-2016]. It had been tried to extract useful practical knowledge of weather data on monthly based historical analysis. Analysis and investigation was done using data mining techniques by examining changing patterns of weather parameters which includes maximum temperature, minimum temperature, wind speed and rainfall. After preprocessing of data and outlier analysis, K-means clustering algorithm and Decision Tree algorithm were applied. Two clusters were generated by using K-means Clustering algorithm with lowest and highest of mean parameters. Whereas in decision tree algorithm, a model was developed for modeling meteorological data and it was used to train an algorithm known as the classifier. 10-fold cross validation used to generate trees. The result obtained with smallest error (33%) was selected on test data set. While for the number of rules generated of the given tree was selected with minimum error of 25%. The results showed that for the given enough set data, these techniques can be used for weather analysis and climate change studies.","language":"en","author":[{"family":"Talib","given":"M Ramzan"},{"family":"Ullah","given":"Toseef"},{"family":"Sarwar","given":"M Umer"},{"family":"Hanif","given":"M Kashif"},{"family":"Ayub","given":"Nafees"}],"issued":{"date-parts":[["2017"]]}}}],"schema":"https://github.com/citation-style-language/schema/raw/master/csl-citation.json"} </w:instrText>
      </w:r>
      <w:r w:rsidR="00CB2C68" w:rsidRPr="00556939">
        <w:fldChar w:fldCharType="separate"/>
      </w:r>
      <w:r w:rsidR="007D57A6" w:rsidRPr="00556939">
        <w:rPr>
          <w:lang w:val="en-US"/>
        </w:rPr>
        <w:t xml:space="preserve">(Talib </w:t>
      </w:r>
      <w:r w:rsidR="007D57A6" w:rsidRPr="00556939">
        <w:rPr>
          <w:iCs/>
          <w:lang w:val="en-US"/>
        </w:rPr>
        <w:t>et al.</w:t>
      </w:r>
      <w:r w:rsidR="007D57A6" w:rsidRPr="00556939">
        <w:rPr>
          <w:lang w:val="en-US"/>
        </w:rPr>
        <w:t>, 2017)</w:t>
      </w:r>
      <w:r w:rsidR="00CB2C68" w:rsidRPr="00556939">
        <w:fldChar w:fldCharType="end"/>
      </w:r>
      <w:r w:rsidR="007D57A6" w:rsidRPr="00556939">
        <w:t xml:space="preserve"> use the J48 and decision tr</w:t>
      </w:r>
      <w:r w:rsidR="00715013">
        <w:t>ee algorithm</w:t>
      </w:r>
      <w:r w:rsidR="007D57A6" w:rsidRPr="00556939">
        <w:t xml:space="preserve"> to perform an analysis on weather data from 2007 to 2016. Unlike many other studies that use machine learning algorithms to predict weather values</w:t>
      </w:r>
      <w:r w:rsidR="00785A91">
        <w:t xml:space="preserve"> or the occurrence of particular weather events</w:t>
      </w:r>
      <w:r w:rsidR="007D57A6" w:rsidRPr="00556939">
        <w:t xml:space="preserve">, the authors instead determine </w:t>
      </w:r>
      <w:r w:rsidR="00FC0973">
        <w:t xml:space="preserve">association </w:t>
      </w:r>
      <w:r w:rsidR="007D57A6" w:rsidRPr="00556939">
        <w:t>rules for the weather i.e. under what circumstances particular weather events will occur.</w:t>
      </w:r>
      <w:r w:rsidR="00955C9E">
        <w:t xml:space="preserve"> For example, the authors system will determine that rainfall will occur if the temperature is 10 degrees Celsius and the wind speed is 30 km/h.</w:t>
      </w:r>
    </w:p>
    <w:p w:rsidR="00737639" w:rsidRPr="00737639" w:rsidRDefault="00737639" w:rsidP="00737639">
      <w:pPr>
        <w:spacing w:line="360" w:lineRule="auto"/>
        <w:jc w:val="both"/>
      </w:pPr>
    </w:p>
    <w:p w:rsidR="003066A4" w:rsidRDefault="00C93727" w:rsidP="00737639">
      <w:pPr>
        <w:spacing w:line="360" w:lineRule="auto"/>
        <w:jc w:val="both"/>
      </w:pPr>
      <w:r w:rsidRPr="00737639">
        <w:fldChar w:fldCharType="begin"/>
      </w:r>
      <w:r w:rsidR="00A02F74">
        <w:instrText xml:space="preserve"> ADDIN ZOTERO_ITEM CSL_CITATION {"citationID":"R0km2KEb","properties":{"formattedCitation":"(Sharma, Chaturvedi and Gour, 2014)","plainCitation":"(Sharma, Chaturvedi and Gour, 2014)","dontUpdate":true,"noteIndex":0},"citationItems":[{"id":250,"uris":["http://zotero.org/users/4597499/items/4IY3VK7G"],"uri":["http://zotero.org/users/4597499/items/4IY3VK7G"],"itemData":{"id":250,"type":"article-journal","title":"A Semi- Supervised Technique for Weather Condition Prediction using DBSCAN and KNN","container-title":"International Journal of Computer Applications","page":"21-26","volume":"95","issue":"10","source":"Crossref","abstract":"Weather condition prediction has always been a keen area of interest among researchers and climate change prediction experts. Due to gradual changes in the atmospheric and climatic conditions the appropriate prediction task has become a formidable challenge. In this paper we propose a semisupervised weather prediction technique to validate the predictions done for certain atmospheric parameters taken for four years on a day wise basis in a certain city. The experimental outcomes of this work show that this semi supervised technique provides appropriate results and can be used for weather condition prediction &amp; analysis.","DOI":"10.5120/16631-6500","ISSN":"09758887","language":"en","author":[{"family":"Sharma","given":"Aastha"},{"family":"Chaturvedi","given":"Setu"},{"family":"Gour","given":"Bhupesh"}],"issued":{"date-parts":[["2014",6,18]]}}}],"schema":"https://github.com/citation-style-language/schema/raw/master/csl-citation.json"} </w:instrText>
      </w:r>
      <w:r w:rsidRPr="00737639">
        <w:fldChar w:fldCharType="separate"/>
      </w:r>
      <w:r w:rsidRPr="00737639">
        <w:rPr>
          <w:noProof/>
        </w:rPr>
        <w:t>(Sharma et al., 2014)</w:t>
      </w:r>
      <w:r w:rsidRPr="00737639">
        <w:fldChar w:fldCharType="end"/>
      </w:r>
      <w:r w:rsidR="00737639" w:rsidRPr="00737639">
        <w:t xml:space="preserve"> use a combination of</w:t>
      </w:r>
      <w:r w:rsidR="00A40302">
        <w:t xml:space="preserve"> </w:t>
      </w:r>
      <w:r w:rsidR="007D4025">
        <w:t xml:space="preserve">DBSCAN and </w:t>
      </w:r>
      <w:r w:rsidR="009E4C71">
        <w:t>KNN</w:t>
      </w:r>
      <w:r w:rsidR="00A40302">
        <w:t xml:space="preserve"> algorithms</w:t>
      </w:r>
      <w:r w:rsidR="00737639" w:rsidRPr="00737639">
        <w:t xml:space="preserve"> to cluster similar data points then assign each cluster to a specific weather class. The authors state that their system</w:t>
      </w:r>
      <w:r w:rsidR="00737639">
        <w:t xml:space="preserve"> will predict the </w:t>
      </w:r>
      <w:r w:rsidR="00693147">
        <w:t>occurrence</w:t>
      </w:r>
      <w:r w:rsidR="00737639">
        <w:t xml:space="preserve"> of fog</w:t>
      </w:r>
      <w:r w:rsidR="00953633">
        <w:t>, rain and</w:t>
      </w:r>
      <w:r w:rsidR="00693147">
        <w:t xml:space="preserve"> snow</w:t>
      </w:r>
      <w:r w:rsidR="00737639">
        <w:t xml:space="preserve"> to within 90</w:t>
      </w:r>
      <w:r w:rsidR="00C82DA0">
        <w:t xml:space="preserve">%, </w:t>
      </w:r>
      <w:r w:rsidR="00693147">
        <w:t>6</w:t>
      </w:r>
      <w:r w:rsidR="00C82DA0">
        <w:t>7</w:t>
      </w:r>
      <w:r w:rsidR="00693147">
        <w:t>% and above 93%</w:t>
      </w:r>
      <w:r w:rsidR="00B05A0B">
        <w:t xml:space="preserve"> accuracy</w:t>
      </w:r>
      <w:r w:rsidR="00693147">
        <w:t xml:space="preserve"> respectively</w:t>
      </w:r>
      <w:r w:rsidR="00737639">
        <w:t>.</w:t>
      </w:r>
      <w:r w:rsidR="00693147">
        <w:t xml:space="preserve"> Although this is a relatively successful system, it is worth nothing that this system does not quantify the weather event</w:t>
      </w:r>
      <w:r w:rsidR="00AC4831">
        <w:t>, it simply classifies its occurrence</w:t>
      </w:r>
      <w:r w:rsidR="00693147">
        <w:t xml:space="preserve">. </w:t>
      </w:r>
    </w:p>
    <w:p w:rsidR="006D549E" w:rsidRDefault="006D549E" w:rsidP="00737639">
      <w:pPr>
        <w:spacing w:line="360" w:lineRule="auto"/>
        <w:jc w:val="both"/>
      </w:pPr>
    </w:p>
    <w:p w:rsidR="006D549E" w:rsidRDefault="00C20D91" w:rsidP="00737639">
      <w:pPr>
        <w:spacing w:line="360" w:lineRule="auto"/>
        <w:jc w:val="both"/>
      </w:pPr>
      <w:r>
        <w:fldChar w:fldCharType="begin"/>
      </w:r>
      <w:r w:rsidR="008C3987">
        <w:instrText xml:space="preserve"> ADDIN ZOTERO_ITEM CSL_CITATION {"citationID":"Y76qFahv","properties":{"formattedCitation":"(Kalyankar and Alaspurkar, 2013)","plainCitation":"(Kalyankar and Alaspurkar, 2013)","noteIndex":0},"citationItems":[{"id":257,"uris":["http://zotero.org/users/4597499/items/EM8SSIZZ"],"uri":["http://zotero.org/users/4597499/items/EM8SSIZZ"],"itemData":{"id":257,"type":"article-journal","title":"Data Mining Technique to Analyse the Metrological Data","container-title":"International Journal of Advanced Research in Computer Science and Software Engineering","page":"5","volume":"3","issue":"2","source":"Zotero","abstract":"Data Mining is the process of discovering new patterns from large data sets, this technology which is employed in inferring useful knowledge that can be put to use from a vast amount of data, various data mining techniques such as Classification, Prediction, Clustering and Outlier analysis can be used for the purpose. Weather is one of the meteorological data that is rich by important knowledge. Meteorological data mining is a form of data mining concerned with finding hidden patterns inside largely available meteorological data, so that the information retrieved can be transformed into usable knowledge. We know sometimes Climate affects the human society in all the possible ways. Knowledge of weather data or climate data in a region is essential for business, society, agriculture and energy applications. The main aim of this paper is to overview on Data mining Process for weather data and to study on weather data using data mining technique like clustering technique. By using this technique we can acquire Weather data and can find the hidden patterns inside the large dataset so as to transfer the retrieved information into usable knowledge for classification and prediction of climate condition. We discussed how to use a data mining technique to analyze the Metrological data like Weather data.","ISSN":"2277 128X","language":"en","author":[{"family":"Kalyankar","given":"Meghali A"},{"family":"Alaspurkar","given":"S J"}],"issued":{"date-parts":[["2013"]]}}}],"schema":"https://github.com/citation-style-language/schema/raw/master/csl-citation.json"} </w:instrText>
      </w:r>
      <w:r>
        <w:fldChar w:fldCharType="separate"/>
      </w:r>
      <w:r w:rsidR="0035248B">
        <w:rPr>
          <w:noProof/>
        </w:rPr>
        <w:t>(Kalyankar and Alaspurkar, 2013)</w:t>
      </w:r>
      <w:r>
        <w:fldChar w:fldCharType="end"/>
      </w:r>
      <w:r w:rsidR="0035248B">
        <w:t xml:space="preserve"> use the K-means clustering algorithm to create clusters of weather data which they then perform an analysis on for knowledge discovery. For the purpose of knowledge discovery any clustering algorithm should be appropriate but using the DBSCAN clustering algorithm has two distinct benefits; the number of clusters does not need to be supplied to the algorithm and it also determines and marks outliers in the data</w:t>
      </w:r>
      <w:r w:rsidR="00CC281F">
        <w:t xml:space="preserve"> meaning it can be used for outlier analysis</w:t>
      </w:r>
      <w:r w:rsidR="0035248B">
        <w:t>.</w:t>
      </w:r>
    </w:p>
    <w:p w:rsidR="002F0A34" w:rsidRDefault="002F0A34" w:rsidP="00737639">
      <w:pPr>
        <w:spacing w:line="360" w:lineRule="auto"/>
        <w:jc w:val="both"/>
      </w:pPr>
    </w:p>
    <w:p w:rsidR="002F0A34" w:rsidRDefault="002F0A34" w:rsidP="00737639">
      <w:pPr>
        <w:spacing w:line="360" w:lineRule="auto"/>
        <w:jc w:val="both"/>
      </w:pPr>
      <w:r>
        <w:fldChar w:fldCharType="begin"/>
      </w:r>
      <w:r w:rsidR="00301E16">
        <w:instrText xml:space="preserve"> ADDIN ZOTERO_ITEM CSL_CITATION {"citationID":"80SrVbmZ","properties":{"formattedCitation":"(Olaiya and Adeyemo, 2012)","plainCitation":"(Olaiya and Adeyemo, 2012)","noteIndex":0},"citationItems":[{"id":259,"uris":["http://zotero.org/users/4597499/items/8NPMN5VE"],"uri":["http://zotero.org/users/4597499/items/8NPMN5VE"],"itemData":{"id":259,"type":"article-journal","title":"Application of Data Mining Techniques in Weather Prediction and Climate Change Studies","container-title":"International Journal of Information Engineering and Electronic Business","page":"51-59","volume":"4","issue":"1","source":"Crossref","abstract":"Weather forecasting is a vital application in meteorology and has been one of the most scientifically and technologically challenging problems around the world in the last century. In this paper, we investigate the use of data mining techniques in forecasting maximum temperature, rainfall, evaporation and wind speed. This was carried out using Artificial Neural Network and Decision Tree algorithms and meteorological data collected between 2000 and 2009 from the city of Ibadan, Nigeria. A data model for the meteorological data was developed and this was used to train the classifier algorithms. The performances of these algorithms were compared using standard performance metrics, and the algorithm which gave the best results used to generate classification rules for the mean weather variables. A predictive Neural Network model was also developed for the weather prediction program and the results compared with actual weather data for the predicted periods. The results show that given enough case data, Data Mining techniques can be used for weather forecasting and climate change studies.","DOI":"10.5815/ijieeb.2012.01.07","ISSN":"20749023, 20749031","language":"en","author":[{"family":"Olaiya","given":"Folorunsho"},{"family":"Adeyemo","given":"Adesesan Barnabas"}],"issued":{"date-parts":[["2012",2,27]]}}}],"schema":"https://github.com/citation-style-language/schema/raw/master/csl-citation.json"} </w:instrText>
      </w:r>
      <w:r>
        <w:fldChar w:fldCharType="separate"/>
      </w:r>
      <w:r w:rsidR="00301E16">
        <w:rPr>
          <w:noProof/>
        </w:rPr>
        <w:t>(Olaiya and Adeyemo, 2012)</w:t>
      </w:r>
      <w:r>
        <w:fldChar w:fldCharType="end"/>
      </w:r>
      <w:r w:rsidR="00301E16">
        <w:t xml:space="preserve"> ap</w:t>
      </w:r>
      <w:r w:rsidR="00F32ACE">
        <w:t>ply two forms of</w:t>
      </w:r>
      <w:r w:rsidR="00301E16">
        <w:t xml:space="preserve"> neural network</w:t>
      </w:r>
      <w:r w:rsidR="00F32ACE">
        <w:t>s</w:t>
      </w:r>
      <w:r w:rsidR="00301E16">
        <w:t xml:space="preserve"> and </w:t>
      </w:r>
      <w:r w:rsidR="00F32ACE">
        <w:t>a decision tree</w:t>
      </w:r>
      <w:r w:rsidR="00447F7F">
        <w:t xml:space="preserve"> on data spanning ten years</w:t>
      </w:r>
      <w:r w:rsidR="00301E16">
        <w:t xml:space="preserve"> to predict a combination of weather phenomenon such as maximum temperature, rainfall, evaporation and wind speed.</w:t>
      </w:r>
      <w:r w:rsidR="001B13F5">
        <w:t xml:space="preserve"> In summary the au</w:t>
      </w:r>
      <w:r w:rsidR="00F32ACE">
        <w:t xml:space="preserve">thors used the decision tree to determine association rules resembling the work of </w:t>
      </w:r>
      <w:r w:rsidR="00F32ACE" w:rsidRPr="00F32ACE">
        <w:fldChar w:fldCharType="begin"/>
      </w:r>
      <w:r w:rsidR="008C3987">
        <w:instrText xml:space="preserve"> ADDIN ZOTERO_ITEM CSL_CITATION {"citationID":"mP3sn3eE","properties":{"formattedCitation":"(Talib {\\i{}et al.}, 2017)","plainCitation":"(Talib et al., 2017)","noteIndex":0},"citationItems":[{"id":235,"uris":["http://zotero.org/users/4597499/items/IZ9UEMMK"],"uri":["http://zotero.org/users/4597499/items/IZ9UEMMK"],"itemData":{"id":235,"type":"article-journal","title":"Application of Data Mining Techniques in Weather Data Analysis","page":"7","volume":"17","issue":"6","source":"Zotero","abstract":"Weather analysis has been playing its vital role in meteorology and become one of the most challengeable problems both scientifically and technologically all over the world from the last century. This study carries historical weather data collected locally at Faisalabad city, Pakistan that was analyzed for useful knowledge by applying data mining techniques. Data includes ten years’ period [2007-2016]. It had been tried to extract useful practical knowledge of weather data on monthly based historical analysis. Analysis and investigation was done using data mining techniques by examining changing patterns of weather parameters which includes maximum temperature, minimum temperature, wind speed and rainfall. After preprocessing of data and outlier analysis, K-means clustering algorithm and Decision Tree algorithm were applied. Two clusters were generated by using K-means Clustering algorithm with lowest and highest of mean parameters. Whereas in decision tree algorithm, a model was developed for modeling meteorological data and it was used to train an algorithm known as the classifier. 10-fold cross validation used to generate trees. The result obtained with smallest error (33%) was selected on test data set. While for the number of rules generated of the given tree was selected with minimum error of 25%. The results showed that for the given enough set data, these techniques can be used for weather analysis and climate change studies.","language":"en","author":[{"family":"Talib","given":"M Ramzan"},{"family":"Ullah","given":"Toseef"},{"family":"Sarwar","given":"M Umer"},{"family":"Hanif","given":"M Kashif"},{"family":"Ayub","given":"Nafees"}],"issued":{"date-parts":[["2017"]]}}}],"schema":"https://github.com/citation-style-language/schema/raw/master/csl-citation.json"} </w:instrText>
      </w:r>
      <w:r w:rsidR="00F32ACE" w:rsidRPr="00F32ACE">
        <w:fldChar w:fldCharType="separate"/>
      </w:r>
      <w:r w:rsidR="00F32ACE" w:rsidRPr="00F32ACE">
        <w:rPr>
          <w:lang w:val="en-US"/>
        </w:rPr>
        <w:t xml:space="preserve">(Talib </w:t>
      </w:r>
      <w:r w:rsidR="00F32ACE" w:rsidRPr="00F32ACE">
        <w:rPr>
          <w:iCs/>
          <w:lang w:val="en-US"/>
        </w:rPr>
        <w:t>et al.</w:t>
      </w:r>
      <w:r w:rsidR="00F32ACE" w:rsidRPr="00F32ACE">
        <w:rPr>
          <w:lang w:val="en-US"/>
        </w:rPr>
        <w:t>, 2017)</w:t>
      </w:r>
      <w:r w:rsidR="00F32ACE" w:rsidRPr="00F32ACE">
        <w:fldChar w:fldCharType="end"/>
      </w:r>
      <w:r w:rsidR="00F32ACE">
        <w:t xml:space="preserve">. Following this </w:t>
      </w:r>
      <w:r w:rsidR="00F32ACE">
        <w:lastRenderedPageBreak/>
        <w:t>they implement a time lagged feed forward neural network and recurrent neural network to make predictions. Overall the time lagged feed forward neural network performed better with an error of ~24%.</w:t>
      </w:r>
    </w:p>
    <w:p w:rsidR="00524E0F" w:rsidRDefault="00524E0F" w:rsidP="00737639">
      <w:pPr>
        <w:spacing w:line="360" w:lineRule="auto"/>
        <w:jc w:val="both"/>
      </w:pPr>
    </w:p>
    <w:p w:rsidR="00524E0F" w:rsidRDefault="00524E0F" w:rsidP="00737639">
      <w:pPr>
        <w:spacing w:line="360" w:lineRule="auto"/>
        <w:jc w:val="both"/>
      </w:pPr>
      <w:r w:rsidRPr="00524E0F">
        <w:fldChar w:fldCharType="begin"/>
      </w:r>
      <w:r w:rsidRPr="00524E0F">
        <w:instrText xml:space="preserve"> ADDIN ZOTERO_ITEM CSL_CITATION {"citationID":"t6DZmnmR","properties":{"formattedCitation":"(Jan {\\i{}et al.}, 2008)","plainCitation":"(Jan et al., 2008)","noteIndex":0},"citationItems":[{"id":261,"uris":["http://zotero.org/users/4597499/items/X722IXE6"],"uri":["http://zotero.org/users/4597499/items/X722IXE6"],"itemData":{"id":261,"type":"chapter","title":"Seasonal to Inter-annual Climate Prediction Using Data Mining KNN Technique","container-title":"Wireless Networks, Information Processing and Systems","publisher":"Springer Berlin Heidelberg","publisher-place":"Berlin, Heidelberg","page":"40-51","volume":"20","source":"Crossref","event-place":"Berlin, Heidelberg","abstract":"The impact of seasonal to inter-annual climate prediction on society, business, agriculture and almost all aspects of human life, force the scientist to give proper attention to the matter. The last few years show tremendous achievements in this field. All systems and techniques developed so far, use the Sea Surface Temperature (SST) as the main factor, among other seasonal climatic attributes. Statistical and mathematical models are then used for further climate predictions. In this paper, we develop a system that uses the historical weather data of a region (rain, wind speed, dew point, temperature, etc.), and apply the data-mining algorithm “K-Nearest Neighbor (KNN)” for classification of these historical data into a specific time span. The k nearest time spans (k nearest neighbors) are then taken to predict the weather. Our experiments show that the system generates accurate results within reasonable time for months in advance.","URL":"http://link.springer.com/10.1007/978-3-540-89853-5_7","ISBN":"978-3-540-89852-8","note":"DOI: 10.1007/978-3-540-89853-5_7","language":"en","editor":[{"family":"Hussain","given":"D. M. Akbar"},{"family":"Rajput","given":"Abdul Qadeer Khan"},{"family":"Chowdhry","given":"Bhawani Shankar"},{"family":"Gee","given":"Quintin"}],"author":[{"family":"Jan","given":"Zahoor"},{"family":"Abrar","given":"Muhammad"},{"family":"Bashir","given":"Shariq"},{"family":"Mirza","given":"Anwar M."}],"issued":{"date-parts":[["2008"]]},"accessed":{"date-parts":[["2018",5,16]]}}}],"schema":"https://github.com/citation-style-language/schema/raw/master/csl-citation.json"} </w:instrText>
      </w:r>
      <w:r w:rsidRPr="00524E0F">
        <w:fldChar w:fldCharType="separate"/>
      </w:r>
      <w:r w:rsidRPr="00524E0F">
        <w:rPr>
          <w:lang w:val="en-US"/>
        </w:rPr>
        <w:t xml:space="preserve">(Jan </w:t>
      </w:r>
      <w:r w:rsidRPr="00524E0F">
        <w:rPr>
          <w:iCs/>
          <w:lang w:val="en-US"/>
        </w:rPr>
        <w:t>et al.</w:t>
      </w:r>
      <w:r w:rsidRPr="00524E0F">
        <w:rPr>
          <w:lang w:val="en-US"/>
        </w:rPr>
        <w:t>, 2008)</w:t>
      </w:r>
      <w:r w:rsidRPr="00524E0F">
        <w:fldChar w:fldCharType="end"/>
      </w:r>
      <w:r>
        <w:t xml:space="preserve"> </w:t>
      </w:r>
      <w:r w:rsidR="00950A7F">
        <w:t>perform seasonal climate prediction using the KNN algorithm</w:t>
      </w:r>
      <w:r w:rsidR="006C76BD">
        <w:t xml:space="preserve"> based on ten years of past data</w:t>
      </w:r>
      <w:r w:rsidR="00950A7F">
        <w:t>.</w:t>
      </w:r>
      <w:r w:rsidR="00870B1E">
        <w:t xml:space="preserve"> In this s</w:t>
      </w:r>
      <w:r w:rsidR="004A00F7">
        <w:t xml:space="preserve">cenario, the data consisted of </w:t>
      </w:r>
      <w:r w:rsidR="00870B1E">
        <w:t>seventeen features based on ten locations.</w:t>
      </w:r>
      <w:r w:rsidR="00885AF5">
        <w:t xml:space="preserve"> The authors </w:t>
      </w:r>
      <w:r w:rsidR="00742F15">
        <w:t>found that when predicting a</w:t>
      </w:r>
      <w:r w:rsidR="00885AF5">
        <w:t xml:space="preserve"> Boolean attribute</w:t>
      </w:r>
      <w:r w:rsidR="00742F15">
        <w:t>,</w:t>
      </w:r>
      <w:r w:rsidR="00885AF5">
        <w:t xml:space="preserve"> such as</w:t>
      </w:r>
      <w:r w:rsidR="00742F15">
        <w:t xml:space="preserve"> the presence of</w:t>
      </w:r>
      <w:r w:rsidR="00885AF5">
        <w:t xml:space="preserve"> </w:t>
      </w:r>
      <w:r w:rsidR="00E2315E">
        <w:t xml:space="preserve">fog </w:t>
      </w:r>
      <w:r w:rsidR="00742F15">
        <w:t>or</w:t>
      </w:r>
      <w:r w:rsidR="00E2315E">
        <w:t xml:space="preserve"> snow</w:t>
      </w:r>
      <w:r w:rsidR="00742F15">
        <w:t>,</w:t>
      </w:r>
      <w:r w:rsidR="00E2315E">
        <w:t xml:space="preserve"> they could achieve accuracies of 96.6% and greater.</w:t>
      </w:r>
      <w:r w:rsidR="00742F15">
        <w:t xml:space="preserve"> </w:t>
      </w:r>
    </w:p>
    <w:p w:rsidR="005647EB" w:rsidRDefault="005647EB" w:rsidP="00737639">
      <w:pPr>
        <w:spacing w:line="360" w:lineRule="auto"/>
        <w:jc w:val="both"/>
      </w:pPr>
    </w:p>
    <w:p w:rsidR="00422C22" w:rsidRDefault="00422C22" w:rsidP="00737639">
      <w:pPr>
        <w:spacing w:line="360" w:lineRule="auto"/>
        <w:jc w:val="both"/>
      </w:pPr>
      <w:r>
        <w:fldChar w:fldCharType="begin"/>
      </w:r>
      <w:r w:rsidR="00A02F74">
        <w:instrText xml:space="preserve"> ADDIN ZOTERO_ITEM CSL_CITATION {"citationID":"gAsYmw9k","properties":{"formattedCitation":"(Petre, no date)","plainCitation":"(Petre, no date)","dontUpdate":true,"noteIndex":0},"citationItems":[{"id":263,"uris":["http://zotero.org/users/4597499/items/5ZIDZHEF"],"uri":["http://zotero.org/users/4597499/items/5ZIDZHEF"],"itemData":{"id":263,"type":"article-journal","title":"A Decision Tree for Weather Prediction","page":"6","source":"Zotero","abstract":"A decision tree represents a decision support tool very often used because it is simple to understand and interpret. Classification and Regression Trees - CART - is a technique formed by a collection of rules based on values of certain variables in the modelling data set. This paper presents a small application of CART for whether prediction. It had been chosen the data collection registered over Hong Kong. The data was recorded between 2002 and 2005. To build the decision tree we used a free data mining software available under the GNU General Public License– Weka. Then, there are presented the decision tree, the results and the statistical information about the data used to generate the decision model.","language":"en","author":[{"family":"Petre","given":"Elia Georgiana"}]}}],"schema":"https://github.com/citation-style-language/schema/raw/master/csl-citation.json"} </w:instrText>
      </w:r>
      <w:r>
        <w:fldChar w:fldCharType="separate"/>
      </w:r>
      <w:r w:rsidR="005E748B">
        <w:rPr>
          <w:noProof/>
        </w:rPr>
        <w:t>(Petre, n.d.)</w:t>
      </w:r>
      <w:r>
        <w:fldChar w:fldCharType="end"/>
      </w:r>
      <w:r w:rsidR="005E748B">
        <w:t xml:space="preserve"> uses a decision tree for temperature prediction modelled as a classification problem where the output temperatures </w:t>
      </w:r>
      <w:r w:rsidR="006C7622">
        <w:t>are transformed</w:t>
      </w:r>
      <w:r w:rsidR="005E748B">
        <w:t xml:space="preserve"> in</w:t>
      </w:r>
      <w:r w:rsidR="006C7622">
        <w:t>to</w:t>
      </w:r>
      <w:r w:rsidR="005E748B">
        <w:t xml:space="preserve"> certain ranges determined by the author. The author uses data collected from 2002 to 2005 for Hong Kong.</w:t>
      </w:r>
      <w:r w:rsidR="000F266C">
        <w:t xml:space="preserve"> The </w:t>
      </w:r>
      <w:r w:rsidR="007C5A25">
        <w:t>model</w:t>
      </w:r>
      <w:r w:rsidR="00CC784E">
        <w:t xml:space="preserve"> is evaluated</w:t>
      </w:r>
      <w:r w:rsidR="000F266C">
        <w:t xml:space="preserve"> </w:t>
      </w:r>
      <w:r w:rsidR="00CC784E">
        <w:t xml:space="preserve"> </w:t>
      </w:r>
      <w:r w:rsidR="000F266C">
        <w:t>under numerous classification metrics for each of the</w:t>
      </w:r>
      <w:r w:rsidR="006C7622">
        <w:t xml:space="preserve"> temperature range classes. The</w:t>
      </w:r>
      <w:r w:rsidR="000F266C">
        <w:t xml:space="preserve"> system resulted in training accuracies of 83.33%. Unfortunately the author did</w:t>
      </w:r>
      <w:r w:rsidR="006C7622">
        <w:t xml:space="preserve"> not</w:t>
      </w:r>
      <w:r w:rsidR="000F266C">
        <w:t xml:space="preserve"> evaluate the trained model on an independent test set meaning the true significance o</w:t>
      </w:r>
      <w:r w:rsidR="006C7622">
        <w:t>f the model can not be determin</w:t>
      </w:r>
      <w:r w:rsidR="000F266C">
        <w:t>ed.</w:t>
      </w:r>
    </w:p>
    <w:p w:rsidR="00A332BB" w:rsidRDefault="00A332BB" w:rsidP="00737639">
      <w:pPr>
        <w:spacing w:line="360" w:lineRule="auto"/>
        <w:jc w:val="both"/>
      </w:pPr>
    </w:p>
    <w:p w:rsidR="00A332BB" w:rsidRDefault="00A02F74" w:rsidP="00737639">
      <w:pPr>
        <w:spacing w:line="360" w:lineRule="auto"/>
        <w:jc w:val="both"/>
      </w:pPr>
      <w:r>
        <w:fldChar w:fldCharType="begin"/>
      </w:r>
      <w:r>
        <w:instrText xml:space="preserve"> ADDIN ZOTERO_ITEM CSL_CITATION {"citationID":"F5oh13B7","properties":{"formattedCitation":"(Al\\uc0\\u173{}Roby and Alaa M, 2011)","plainCitation":"(Al­Roby and Alaa M, 2011)","noteIndex":0},"citationItems":[{"id":265,"uris":["http://zotero.org/users/4597499/items/5FGN6CVE"],"uri":["http://zotero.org/users/4597499/items/5FGN6CVE"],"itemData":{"id":265,"type":"article-journal","title":"Data Mining Techniques for Wind Speed Analysis","page":"6","volume":"2","issue":"1","source":"Zotero","abstract":"Weather Data Mining is a form of Data mining concerned with finding hidden patterns inside largely available meteorological data, so that the information retrieved can be transformed into usable knowledge. In this paper we used meteorological data mining to analyze wind speed behavior. The data was recorded between 2004 to November 2006 daily historical data by meteorological station of Gaza. After preprocessing the data, we applied data mining techniques: association rules, classification, cluster and outlier analysis. From these four tasks, we found the most appropriate of these techniques to be applied on weather data is classification task, especially the neural networks method because the nature of the data is time series.","language":"en","author":[{"family":"Al­Roby","given":"Marwa F"},{"family":"Alaa M","given":". El­Halees"}],"issued":{"date-parts":[["2011"]]}}}],"schema":"https://github.com/citation-style-language/schema/raw/master/csl-citation.json"} </w:instrText>
      </w:r>
      <w:r>
        <w:fldChar w:fldCharType="separate"/>
      </w:r>
      <w:r w:rsidRPr="00A02F74">
        <w:rPr>
          <w:lang w:val="en-US"/>
        </w:rPr>
        <w:t>(Al­Roby and Alaa M, 2011)</w:t>
      </w:r>
      <w:r>
        <w:fldChar w:fldCharType="end"/>
      </w:r>
      <w:r>
        <w:t xml:space="preserve"> </w:t>
      </w:r>
      <w:r w:rsidR="008938B1">
        <w:t>performed numerous data mining techniques to determine wind speed, which was again treated as a classification problem.</w:t>
      </w:r>
      <w:r w:rsidR="00D53AFC">
        <w:t xml:space="preserve"> The authors used </w:t>
      </w:r>
      <w:r w:rsidR="006C4145">
        <w:t xml:space="preserve">ten years of </w:t>
      </w:r>
      <w:r w:rsidR="00D53AFC">
        <w:t xml:space="preserve">historical </w:t>
      </w:r>
      <w:r w:rsidR="006C4145">
        <w:t xml:space="preserve">daily </w:t>
      </w:r>
      <w:r w:rsidR="00D53AFC">
        <w:t xml:space="preserve">data for use in their case study. </w:t>
      </w:r>
      <w:r w:rsidR="005F5828">
        <w:t>The authors perform some interesting transformations of the data so each observation contains the windspeed v</w:t>
      </w:r>
      <w:r w:rsidR="00056E12">
        <w:t xml:space="preserve">alues for the previous two days. Following this the target column of windspeed is </w:t>
      </w:r>
      <w:r w:rsidR="00A90A3E">
        <w:t>discretized</w:t>
      </w:r>
      <w:r w:rsidR="00056E12">
        <w:t>.</w:t>
      </w:r>
      <w:r w:rsidR="008274B3">
        <w:t xml:space="preserve"> The authors approach the problem using multiple techniques such as association rule mining, classification and clustering.</w:t>
      </w:r>
      <w:r w:rsidR="0004085D">
        <w:t xml:space="preserve"> In terms of classifying future wind speeds, the authors use two algorithms KNN and a feed forward neural network. The authors note that KNN and the feed forward neural network reach 62.70% and 67.37% accuracy respectively.</w:t>
      </w:r>
    </w:p>
    <w:p w:rsidR="006B4E9E" w:rsidRDefault="006B4E9E" w:rsidP="00737639">
      <w:pPr>
        <w:spacing w:line="360" w:lineRule="auto"/>
        <w:jc w:val="both"/>
      </w:pPr>
    </w:p>
    <w:p w:rsidR="006B4E9E" w:rsidRDefault="00D86CF8" w:rsidP="00737639">
      <w:pPr>
        <w:spacing w:line="360" w:lineRule="auto"/>
        <w:jc w:val="both"/>
      </w:pPr>
      <w:r>
        <w:t xml:space="preserve">Similarly </w:t>
      </w:r>
      <w:r>
        <w:fldChar w:fldCharType="begin"/>
      </w:r>
      <w:r w:rsidR="008C3987">
        <w:instrText xml:space="preserve"> ADDIN ZOTERO_ITEM CSL_CITATION {"citationID":"4OMKzUOH","properties":{"formattedCitation":"(Kohail and El-Halees, 2011)","plainCitation":"(Kohail and El-Halees, 2011)","noteIndex":0},"citationItems":[{"id":267,"uris":["http://zotero.org/users/4597499/items/E2W9DRRH"],"uri":["http://zotero.org/users/4597499/items/E2W9DRRH"],"itemData":{"id":267,"type":"article-journal","title":"Implementation of Data Mining Techniques for Meteorological Data Analysis","page":"5","volume":"1","issue":"3","source":"Zotero","abstract":"Meteorological data mining is a form of data mining concerned with finding hidden patterns inside largely available meteorological data, so that the information retrieved can be transformed into usable knowledge. Weather is one of the meteorological data that is rich by important knowledge. In this paper we try to extract useful knowledge from weather daily historical data collected locally at Gaza Strip city. The data include nine years period [1977-1985]. After data preprocessing, we apply outlier analysis, clustering, prediction, classification and association rules mining techniques. For each mining technique, we present the extracted knowledge and describe its importance in meteorological field.","ISSN":"2223-4985","language":"en","author":[{"family":"Kohail","given":"Sarah N"},{"family":"El-Halees","given":"Alaa M"}],"issued":{"date-parts":[["2011"]]}}}],"schema":"https://github.com/citation-style-language/schema/raw/master/csl-citation.json"} </w:instrText>
      </w:r>
      <w:r>
        <w:fldChar w:fldCharType="separate"/>
      </w:r>
      <w:r w:rsidR="00F35C3E">
        <w:rPr>
          <w:noProof/>
        </w:rPr>
        <w:t>(Kohail and El-Halees, 2011)</w:t>
      </w:r>
      <w:r>
        <w:fldChar w:fldCharType="end"/>
      </w:r>
      <w:r w:rsidR="00F35C3E">
        <w:t xml:space="preserve"> perform numerous data mining techniques on weather data from 1977 to 1985.</w:t>
      </w:r>
      <w:r w:rsidR="00F66B9D">
        <w:t xml:space="preserve"> The techniques performed include outlier analysis, clustering, numerical prediction, classification and association rule mining.</w:t>
      </w:r>
      <w:r w:rsidR="00ED47F1">
        <w:t xml:space="preserve"> The authors perform an interesting operation</w:t>
      </w:r>
      <w:r w:rsidR="00EB7E04">
        <w:t xml:space="preserve"> called linear interpolation which is used to fill in missing values between </w:t>
      </w:r>
      <w:r w:rsidR="00E206C5">
        <w:t xml:space="preserve">a </w:t>
      </w:r>
      <w:r w:rsidR="00EB7E04">
        <w:t xml:space="preserve">known </w:t>
      </w:r>
      <w:r w:rsidR="00E206C5">
        <w:t xml:space="preserve">amount of </w:t>
      </w:r>
      <w:r w:rsidR="00EB7E04">
        <w:t>data points</w:t>
      </w:r>
      <w:r w:rsidR="00A84874">
        <w:t xml:space="preserve"> by fitting a polynomial curve to the data</w:t>
      </w:r>
      <w:r w:rsidR="00EB7E04">
        <w:t>. This operation is often used to fill in missing data in time series problems.</w:t>
      </w:r>
      <w:r w:rsidR="00DC0670">
        <w:t xml:space="preserve"> Like </w:t>
      </w:r>
      <w:r w:rsidR="00DC0670">
        <w:fldChar w:fldCharType="begin"/>
      </w:r>
      <w:r w:rsidR="00DC0670">
        <w:instrText xml:space="preserve"> ADDIN ZOTERO_ITEM CSL_CITATION {"citationID":"iPnDfvuk","properties":{"formattedCitation":"(Al\\uc0\\u173{}Roby and Alaa M, 2011)","plainCitation":"(Al­Roby and Alaa M, 2011)","noteIndex":0},"citationItems":[{"id":265,"uris":["http://zotero.org/users/4597499/items/5FGN6CVE"],"uri":["http://zotero.org/users/4597499/items/5FGN6CVE"],"itemData":{"id":265,"type":"article-journal","title":"Data Mining Techniques for Wind Speed Analysis","page":"6","volume":"2","issue":"1","source":"Zotero","abstract":"Weather Data Mining is a form of Data mining concerned with finding hidden patterns inside largely available meteorological data, so that the information retrieved can be transformed into usable knowledge. In this paper we used meteorological data mining to analyze wind speed behavior. The data was recorded between 2004 to November 2006 daily historical data by meteorological station of Gaza. After preprocessing the data, we applied data mining techniques: association rules, classification, cluster and outlier analysis. From these four tasks, we found the most appropriate of these techniques to be applied on weather data is classification task, especially the neural networks method because the nature of the data is time series.","language":"en","author":[{"family":"Al­Roby","given":"Marwa F"},{"family":"Alaa M","given":". El­Halees"}],"issued":{"date-parts":[["2011"]]}}}],"schema":"https://github.com/citation-style-language/schema/raw/master/csl-citation.json"} </w:instrText>
      </w:r>
      <w:r w:rsidR="00DC0670">
        <w:fldChar w:fldCharType="separate"/>
      </w:r>
      <w:r w:rsidR="00DC0670" w:rsidRPr="00DC0670">
        <w:rPr>
          <w:lang w:val="en-US"/>
        </w:rPr>
        <w:t>(Al­Roby and Alaa M, 2011)</w:t>
      </w:r>
      <w:r w:rsidR="00DC0670">
        <w:fldChar w:fldCharType="end"/>
      </w:r>
      <w:r w:rsidR="00DC0670">
        <w:t xml:space="preserve">, the authors create three new variables in the dataset that represent the previous three days </w:t>
      </w:r>
      <w:r w:rsidR="00DC0670">
        <w:lastRenderedPageBreak/>
        <w:t>temperatures, for each observation.</w:t>
      </w:r>
      <w:r w:rsidR="00717DED">
        <w:t xml:space="preserve"> After performing</w:t>
      </w:r>
      <w:r w:rsidR="0004354D">
        <w:t xml:space="preserve"> an</w:t>
      </w:r>
      <w:r w:rsidR="00717DED">
        <w:t xml:space="preserve"> outlier analysis</w:t>
      </w:r>
      <w:r w:rsidR="0004354D">
        <w:t>, the results</w:t>
      </w:r>
      <w:r w:rsidR="00717DED">
        <w:t xml:space="preserve"> </w:t>
      </w:r>
      <w:r w:rsidR="0004354D">
        <w:t>indicate</w:t>
      </w:r>
      <w:r w:rsidR="00717DED">
        <w:t xml:space="preserve"> </w:t>
      </w:r>
      <w:r w:rsidR="0004354D">
        <w:t>that the outliers contain</w:t>
      </w:r>
      <w:r w:rsidR="00717DED">
        <w:t xml:space="preserve"> both real and </w:t>
      </w:r>
      <w:r w:rsidR="0004354D">
        <w:t>input error observations. Instead of removing the incorrect observations</w:t>
      </w:r>
      <w:r w:rsidR="008623BE">
        <w:t xml:space="preserve"> only</w:t>
      </w:r>
      <w:r w:rsidR="0004354D">
        <w:t>, the authors decided to remove all outliers.</w:t>
      </w:r>
    </w:p>
    <w:p w:rsidR="00425C32" w:rsidRDefault="00425C32" w:rsidP="00737639">
      <w:pPr>
        <w:spacing w:line="360" w:lineRule="auto"/>
        <w:jc w:val="both"/>
      </w:pPr>
    </w:p>
    <w:p w:rsidR="00425C32" w:rsidRDefault="00425C32" w:rsidP="00737639">
      <w:pPr>
        <w:spacing w:line="360" w:lineRule="auto"/>
        <w:jc w:val="both"/>
      </w:pPr>
      <w:r>
        <w:t xml:space="preserve">In terms of </w:t>
      </w:r>
      <w:r w:rsidR="009B1EBF">
        <w:t>prediction</w:t>
      </w:r>
      <w:r>
        <w:t xml:space="preserve"> </w:t>
      </w:r>
      <w:r>
        <w:fldChar w:fldCharType="begin"/>
      </w:r>
      <w:r w:rsidR="008C3987">
        <w:instrText xml:space="preserve"> ADDIN ZOTERO_ITEM CSL_CITATION {"citationID":"1ElYTmJ4","properties":{"formattedCitation":"(Kohail and El-Halees, 2011)","plainCitation":"(Kohail and El-Halees, 2011)","noteIndex":0},"citationItems":[{"id":267,"uris":["http://zotero.org/users/4597499/items/E2W9DRRH"],"uri":["http://zotero.org/users/4597499/items/E2W9DRRH"],"itemData":{"id":267,"type":"article-journal","title":"Implementation of Data Mining Techniques for Meteorological Data Analysis","page":"5","volume":"1","issue":"3","source":"Zotero","abstract":"Meteorological data mining is a form of data mining concerned with finding hidden patterns inside largely available meteorological data, so that the information retrieved can be transformed into usable knowledge. Weather is one of the meteorological data that is rich by important knowledge. In this paper we try to extract useful knowledge from weather daily historical data collected locally at Gaza Strip city. The data include nine years period [1977-1985]. After data preprocessing, we apply outlier analysis, clustering, prediction, classification and association rules mining techniques. For each mining technique, we present the extracted knowledge and describe its importance in meteorological field.","ISSN":"2223-4985","language":"en","author":[{"family":"Kohail","given":"Sarah N"},{"family":"El-Halees","given":"Alaa M"}],"issued":{"date-parts":[["2011"]]}}}],"schema":"https://github.com/citation-style-language/schema/raw/master/csl-citation.json"} </w:instrText>
      </w:r>
      <w:r>
        <w:fldChar w:fldCharType="separate"/>
      </w:r>
      <w:r w:rsidR="009B1EBF">
        <w:rPr>
          <w:noProof/>
        </w:rPr>
        <w:t>(Kohail and El-Halees, 2011)</w:t>
      </w:r>
      <w:r>
        <w:fldChar w:fldCharType="end"/>
      </w:r>
      <w:r w:rsidR="009B1EBF">
        <w:t xml:space="preserve"> use an </w:t>
      </w:r>
      <w:r w:rsidR="005422EF">
        <w:t>ANN</w:t>
      </w:r>
      <w:r w:rsidR="009B1EBF">
        <w:t xml:space="preserve"> and least median squares linear regression to predict daily average temperature. This results in the ANN having a lower correlation coefficient between the actual and predicated temperatures. The authors also perform daily temperature prediction from a classification perspective using four models. Like previous studies, the data is discretized so temperatures are classed as cold, warm or hot. The algorithms used are Naïve Bayes, KNN, decision trees and an ANN.</w:t>
      </w:r>
      <w:r w:rsidR="00773A8E">
        <w:t xml:space="preserve"> The individual accuracies range from 81.40% to 85.77% where the best accuracy was produced by the ANN.</w:t>
      </w:r>
    </w:p>
    <w:p w:rsidR="00620F6C" w:rsidRDefault="00620F6C" w:rsidP="00737639">
      <w:pPr>
        <w:spacing w:line="360" w:lineRule="auto"/>
        <w:jc w:val="both"/>
      </w:pPr>
    </w:p>
    <w:p w:rsidR="00E06059" w:rsidRDefault="00620F6C" w:rsidP="00737639">
      <w:pPr>
        <w:spacing w:line="360" w:lineRule="auto"/>
        <w:jc w:val="both"/>
      </w:pPr>
      <w:r w:rsidRPr="00742AA4">
        <w:fldChar w:fldCharType="begin"/>
      </w:r>
      <w:r w:rsidR="008C3987">
        <w:instrText xml:space="preserve"> ADDIN ZOTERO_ITEM CSL_CITATION {"citationID":"eYbmWL2f","properties":{"formattedCitation":"(PAL {\\i{}et al.}, no date)","plainCitation":"(PAL et al., no date)","dontUpdate":true,"noteIndex":0},"citationItems":[{"id":270,"uris":["http://zotero.org/users/4597499/items/RXAAYXHU"],"uri":["http://zotero.org/users/4597499/items/RXAAYXHU"],"itemData":{"id":270,"type":"article-journal","title":"Short Term Prediction of Atmospheric Temperature using Neural Networks","page":"1","source":"Zotero","abstract":"In this paper, a neural network based forecasting model for the maximum and the minimum temperature for the ground level is proposed. A backpropagation method of gradient-decent learning in multi-layer perceptron (MLP) type of neural network with only one hidden layer is considered. This network consists of 25 input nodes and two output nodes. The network is trained with a varying number of nodes in the hidden layer using a set of training sample and each of them is tested with a set of test sample. It accepts previous two consecutive days information (such as pressures, temperatures, relative humidities, etc.) as inputs for the estimation of the maximum and the minimum temperature as output. The network with 20 or less neurons in the hidden layer is found to be \"optimum\" and it produces an error within </w:instrText>
      </w:r>
      <w:r w:rsidR="008C3987">
        <w:instrText xml:space="preserve">2° C for 80% of test cases.","author":[{"family":"PAL","given":"S"},{"family":"DAS","given":"J"},{"family":"SENGUPTA","given":"P"},{"family":"BANERJEE","given":"S K"}]}}],"schema":"https://github.com/citation-style-language/schema/raw/master/csl-citation.json"} </w:instrText>
      </w:r>
      <w:r w:rsidRPr="00742AA4">
        <w:fldChar w:fldCharType="separate"/>
      </w:r>
      <w:r w:rsidR="001B41E8" w:rsidRPr="00742AA4">
        <w:rPr>
          <w:lang w:val="en-US"/>
        </w:rPr>
        <w:t xml:space="preserve">(PAL </w:t>
      </w:r>
      <w:r w:rsidR="001B41E8" w:rsidRPr="00742AA4">
        <w:rPr>
          <w:iCs/>
          <w:lang w:val="en-US"/>
        </w:rPr>
        <w:t>et al.</w:t>
      </w:r>
      <w:r w:rsidR="001B41E8" w:rsidRPr="00742AA4">
        <w:rPr>
          <w:lang w:val="en-US"/>
        </w:rPr>
        <w:t>, n.d.)</w:t>
      </w:r>
      <w:r w:rsidRPr="00742AA4">
        <w:fldChar w:fldCharType="end"/>
      </w:r>
      <w:r w:rsidR="001B41E8" w:rsidRPr="00742AA4">
        <w:t xml:space="preserve"> </w:t>
      </w:r>
      <w:r w:rsidR="00114C6D" w:rsidRPr="00742AA4">
        <w:t>outline how they used</w:t>
      </w:r>
      <w:r w:rsidR="00261C8F">
        <w:t xml:space="preserve"> a back-</w:t>
      </w:r>
      <w:r w:rsidR="001B41E8" w:rsidRPr="00742AA4">
        <w:t>propagated ANN to predict minimum and maximum ground level temperatures. The authors perform some basic feature engineering by shifting the data so it includes measurements from the previous two days like many of the</w:t>
      </w:r>
      <w:r w:rsidR="004E38F3" w:rsidRPr="00742AA4">
        <w:t xml:space="preserve"> previous</w:t>
      </w:r>
      <w:r w:rsidR="001B41E8" w:rsidRPr="00742AA4">
        <w:t xml:space="preserve"> authors have already done.</w:t>
      </w:r>
      <w:r w:rsidR="001F524F" w:rsidRPr="00742AA4">
        <w:t xml:space="preserve"> By doing this, the ANN should be able to look at the effects of previous weather events on each observation.</w:t>
      </w:r>
      <w:r w:rsidR="00114C6D" w:rsidRPr="00742AA4">
        <w:t xml:space="preserve"> </w:t>
      </w:r>
      <w:r w:rsidR="00742AA4" w:rsidRPr="00742AA4">
        <w:t>The authors found that the optimal ANN had an error rate of 2</w:t>
      </w:r>
      <w:r w:rsidR="00742AA4" w:rsidRPr="00742AA4">
        <w:rPr>
          <w:bCs/>
          <w:color w:val="000000"/>
          <w:shd w:val="clear" w:color="auto" w:fill="FFFFFF"/>
        </w:rPr>
        <w:t xml:space="preserve"> °C</w:t>
      </w:r>
      <w:r w:rsidR="00742AA4">
        <w:rPr>
          <w:bCs/>
          <w:color w:val="000000"/>
          <w:shd w:val="clear" w:color="auto" w:fill="FFFFFF"/>
        </w:rPr>
        <w:t xml:space="preserve"> 80% of the time.</w:t>
      </w:r>
    </w:p>
    <w:p w:rsidR="00114C6D" w:rsidRDefault="00114C6D" w:rsidP="00737639">
      <w:pPr>
        <w:spacing w:line="360" w:lineRule="auto"/>
        <w:jc w:val="both"/>
      </w:pPr>
    </w:p>
    <w:p w:rsidR="00805ACC" w:rsidRDefault="0056602D" w:rsidP="00737639">
      <w:pPr>
        <w:spacing w:line="360" w:lineRule="auto"/>
        <w:jc w:val="both"/>
      </w:pPr>
      <w:r>
        <w:fldChar w:fldCharType="begin"/>
      </w:r>
      <w:r w:rsidR="008C3987">
        <w:instrText xml:space="preserve"> ADDIN ZOTERO_ITEM CSL_CITATION {"citationID":"dCJyAeHR","properties":{"formattedCitation":"(Nagalakshmi, Usha and Ramanathan, 2013)","plainCitation":"(Nagalakshmi, Usha and Ramanathan, 2013)","dontUpdate":true,"noteIndex":0},"citationItems":[{"id":272,"uris":["http://zotero.org/users/4597499/items/ACMHRYVF"],"uri":["http://zotero.org/users/4597499/items/ACMHRYVF"],"itemData":{"id":272,"type":"article-journal","title":"International Journal of Advance Research in Computer Science and Management Studies","page":"9","source":"Zotero","abstract":"There are several applications for Machine Learning (ML), the most significant of which is data mining. It is used to discover the hidden patterns from large volume of raw data. Data mining can be classified into supervised learning (classification and prediction) and unsupervised learning (clustering, association rules etc.,). The ultimate goal of data mining is prediction and predictive data mining is the most common type of data mining. The chaotic nature of the atmosphere, Weather prediction is a difficult process and a demanding task for researchers. The prediction of atmospheric parameter is becoming more important to protect life and property, climate monitoring, drought detection, severe weather prediction, agriculture and production, planning in energy industry, aviation industry communication, pollution, economy and business decisions etc.. In this paper, a brief survey about various data mining techniques used for weather prediction and their accuracy is discussed. Also the various potential predictors used for obtaining better prediction accuracy are discussed.","ISSN":"2321-7782","language":"en","author":[{"family":"Nagalakshmi","given":"R."},{"family":"Usha","given":"M."},{"family":"Ramanathan","given":"RM. A. N."}],"issued":{"date-parts":[["2013"]]}}}],"schema":"https://github.com/citation-style-language/schema/raw/master/csl-citation.json"} </w:instrText>
      </w:r>
      <w:r>
        <w:fldChar w:fldCharType="separate"/>
      </w:r>
      <w:r>
        <w:rPr>
          <w:noProof/>
        </w:rPr>
        <w:t>(Nagalakshmi et al</w:t>
      </w:r>
      <w:r w:rsidR="00654017">
        <w:rPr>
          <w:noProof/>
        </w:rPr>
        <w:t>.</w:t>
      </w:r>
      <w:r>
        <w:rPr>
          <w:noProof/>
        </w:rPr>
        <w:t>, 2013)</w:t>
      </w:r>
      <w:r>
        <w:fldChar w:fldCharType="end"/>
      </w:r>
      <w:r w:rsidR="00293B51">
        <w:t xml:space="preserve"> provide a description of existing papers and provide some recommendations for future works. The authors note that a radial based function network was the best form of ANN but they also say to get the best results overall an ensemble approach should be used</w:t>
      </w:r>
      <w:r w:rsidR="001B754B">
        <w:t>.</w:t>
      </w:r>
      <w:r w:rsidR="00500D41">
        <w:t xml:space="preserve"> Interestingly meteorologists use an ensemble approach when determining the optimal forecast</w:t>
      </w:r>
      <w:r w:rsidR="00F105A2">
        <w:t xml:space="preserve"> using their existing statistical numerical weather prediction methods </w:t>
      </w:r>
      <w:r w:rsidR="00655073">
        <w:fldChar w:fldCharType="begin"/>
      </w:r>
      <w:r w:rsidR="008C3987">
        <w:instrText xml:space="preserve"> ADDIN ZOTERO_ITEM CSL_CITATION {"citationID":"HeXsEnEq","properties":{"formattedCitation":"(Flynn, no date)","plainCitation":"(Flynn, no date)","dontUpdate":true,"noteIndex":0},"citationItems":[{"id":273,"uris":["http://zotero.org/users/4597499/items/QY7IAXEC"],"uri":["http://zotero.org/users/4597499/items/QY7IAXEC"],"itemData":{"id":273,"type":"webpage","title":"Forecasts in retrospect: A history of Numerical Weather Prediction | MetService Blog","URL":"https://blog.metservice.com/HistoryNWP","author":[{"family":"Flynn","given":"Claire"}],"accessed":{"date-parts":[["2018",5,17]]}}}],"schema":"https://github.com/citation-style-language/schema/raw/master/csl-citation.json"} </w:instrText>
      </w:r>
      <w:r w:rsidR="00655073">
        <w:fldChar w:fldCharType="separate"/>
      </w:r>
      <w:r w:rsidR="00655073">
        <w:rPr>
          <w:noProof/>
        </w:rPr>
        <w:t>(Flynn, n.d.)</w:t>
      </w:r>
      <w:r w:rsidR="00655073">
        <w:fldChar w:fldCharType="end"/>
      </w:r>
      <w:r w:rsidR="00655073">
        <w:t>.</w:t>
      </w:r>
    </w:p>
    <w:p w:rsidR="00DF631F" w:rsidRDefault="00DF631F" w:rsidP="00737639">
      <w:pPr>
        <w:spacing w:line="360" w:lineRule="auto"/>
        <w:jc w:val="both"/>
      </w:pPr>
    </w:p>
    <w:p w:rsidR="00DF631F" w:rsidRDefault="0062391B" w:rsidP="00737639">
      <w:pPr>
        <w:spacing w:line="360" w:lineRule="auto"/>
        <w:jc w:val="both"/>
      </w:pPr>
      <w:r>
        <w:fldChar w:fldCharType="begin"/>
      </w:r>
      <w:r>
        <w:instrText xml:space="preserve"> ADDIN ZOTERO_ITEM CSL_CITATION {"citationID":"kYl6aRoB","properties":{"formattedCitation":"(De and Debnath, 2009)","plainCitation":"(De and Debnath, 2009)","noteIndex":0},"citationItems":[{"id":276,"uris":["http://zotero.org/users/4597499/items/YDPHIX9S"],"uri":["http://zotero.org/users/4597499/items/YDPHIX9S"],"itemData":{"id":276,"type":"article-journal","title":"Artificial Neural Network Based Prediction of Maximum and Minimum Temperature in the Summer Monsoon Months over India","container-title":"Applied Physics Research","volume":"1","issue":"2","source":"Crossref","abstract":"In the present paper, Artificial Neural Network has been adopted to forecast the maximum and minimum temperature monsoon months. The temperature of June, July, August has been predicted with the help of January to May temperature. In both the cases, maximum and minimum temperature is greatly predicted in the month of August. In the largest part of the cases, prediction error lies below 5%.","URL":"http://www.ccsenet.org/journal/index.php/apr/article/view/4176","DOI":"10.5539/apr.v1n2p37","ISSN":"1916-9647, 1916-9639","language":"en","author":[{"family":"De","given":"S. S."},{"family":"Debnath","given":"A."}],"issued":{"date-parts":[["2009",10,19]]},"accessed":{"date-parts":[["2018",5,17]]}}}],"schema":"https://github.com/citation-style-language/schema/raw/master/csl-citation.json"} </w:instrText>
      </w:r>
      <w:r>
        <w:fldChar w:fldCharType="separate"/>
      </w:r>
      <w:r>
        <w:rPr>
          <w:noProof/>
        </w:rPr>
        <w:t>(De and Debnath, 2009)</w:t>
      </w:r>
      <w:r>
        <w:fldChar w:fldCharType="end"/>
      </w:r>
      <w:r w:rsidR="003B43D7">
        <w:t xml:space="preserve"> use</w:t>
      </w:r>
      <w:r w:rsidR="00C10B6A">
        <w:t xml:space="preserve"> three</w:t>
      </w:r>
      <w:r>
        <w:t xml:space="preserve"> </w:t>
      </w:r>
      <w:r w:rsidR="002B4904">
        <w:t>back</w:t>
      </w:r>
      <w:r w:rsidR="00261C8F">
        <w:t>-</w:t>
      </w:r>
      <w:r w:rsidR="002B4904">
        <w:t xml:space="preserve">propagated </w:t>
      </w:r>
      <w:r>
        <w:t>ANN</w:t>
      </w:r>
      <w:r w:rsidR="003B43D7">
        <w:t>’s</w:t>
      </w:r>
      <w:r w:rsidR="002A238E">
        <w:t xml:space="preserve"> </w:t>
      </w:r>
      <w:r w:rsidR="00F707A2">
        <w:t>to predict minimum and maximum temperature in the months of June, July and August</w:t>
      </w:r>
      <w:r w:rsidR="0084255F">
        <w:t>. The ANN</w:t>
      </w:r>
      <w:r w:rsidR="00C10B6A">
        <w:t>’s were</w:t>
      </w:r>
      <w:r w:rsidR="0084255F">
        <w:t xml:space="preserve"> trained on data from the months of </w:t>
      </w:r>
      <w:r w:rsidR="00961727">
        <w:t>December</w:t>
      </w:r>
      <w:r w:rsidR="0084255F">
        <w:t xml:space="preserve"> to May. The authors note that the ANN</w:t>
      </w:r>
      <w:r w:rsidR="002B4904">
        <w:t xml:space="preserve"> for predicting</w:t>
      </w:r>
      <w:r w:rsidR="00C10B6A">
        <w:t xml:space="preserve"> Augusts temperatures</w:t>
      </w:r>
      <w:r w:rsidR="0084255F">
        <w:t xml:space="preserve"> was very accurate </w:t>
      </w:r>
      <w:r w:rsidR="00C10B6A">
        <w:t>with</w:t>
      </w:r>
      <w:r w:rsidR="0084255F">
        <w:t xml:space="preserve"> a prediction error of approximately 5%.</w:t>
      </w:r>
    </w:p>
    <w:p w:rsidR="0081401E" w:rsidRDefault="0081401E" w:rsidP="00737639">
      <w:pPr>
        <w:spacing w:line="360" w:lineRule="auto"/>
        <w:jc w:val="both"/>
      </w:pPr>
    </w:p>
    <w:p w:rsidR="0081401E" w:rsidRDefault="0081401E" w:rsidP="00737639">
      <w:pPr>
        <w:spacing w:line="360" w:lineRule="auto"/>
        <w:jc w:val="both"/>
      </w:pPr>
      <w:r>
        <w:fldChar w:fldCharType="begin"/>
      </w:r>
      <w:r w:rsidR="008C3987">
        <w:instrText xml:space="preserve"> ADDIN ZOTERO_ITEM CSL_CITATION {"citationID":"1RkjeVgc","properties":{"formattedCitation":"(Maqsood, Khan and Abraham, 2004)","plainCitation":"(Maqsood, Khan and Abraham, 2004)","dontUpdate":true,"noteIndex":0},"citationItems":[{"id":278,"uris":["http://zotero.org/users/4597499/items/QB37UWVZ"],"uri":["http://zotero.org/users/4597499/items/QB37UWVZ"],"itemData":{"id":278,"type":"article-journal","title":"An ensemble of neural networks for weather forecasting","container-title":"Neural Computing and Applications","volume":"13","issue":"2","source":"Crossref","abstract":"This study presents the applicability of an ensemble of artiﬁcial neural networks (ANNs) and learning paradigms for weather forecasting in southern Saskatchewan, Canada. The proposed ensemble method for weather forecasting has advantages over other techniques like linear combination. Generally, the output of an ensemble is a weighted sum, which are weightﬁxed, with the weights being determined from the training or validation data. In the proposed approach, weights are determined dynamically from the respective certainties of the network outputs. The more certain a network seems to be of its decision, the higher the weight. The proposed ensemble model performance is contrasted with multi-layered perceptron network (MLPN), Elman recurrent neural network (ERNN), radial basis function network (RBFN), Hopﬁeld model (HFM) predictive models and regression techniques. The data of temperature, wind speed and relative humidity are used to train and test the di</w:instrText>
      </w:r>
      <w:r w:rsidR="008C3987">
        <w:rPr>
          <w:rFonts w:ascii="Cambria Math" w:hAnsi="Cambria Math" w:cs="Cambria Math"/>
        </w:rPr>
        <w:instrText>ﬀ</w:instrText>
      </w:r>
      <w:r w:rsidR="008C3987">
        <w:instrText xml:space="preserve">erent models. With each model, 24-h-ahead forecasts are made for the winter, spring, summer and fall seasons. Moreover, the performance and reliability of the seven models are then evaluated by a number of statistical measures. Among the direct approaches employed, empirical results indicate that HFM is relatively less accurate and RBFN is relatively more reliable for the weather forecasting problem. In comparison, the ensemble of neural networks produced the most accurate forecasts.","URL":"http://link.springer.com/10.1007/s00521-004-0413-4","DOI":"10.1007/s00521-004-0413-4","ISSN":"0941-0643, 1433-3058","language":"en","author":[{"family":"Maqsood","given":"Imran"},{"family":"Khan","given":"MuhammadRiaz"},{"family":"Abraham","given":"Ajith"}],"issued":{"date-parts":[["2004",6]]},"accessed":{"date-parts":[["2018",5,18]]}}}],"schema":"https://github.com/citation-style-language/schema/raw/master/csl-citation.json"} </w:instrText>
      </w:r>
      <w:r>
        <w:fldChar w:fldCharType="separate"/>
      </w:r>
      <w:r>
        <w:rPr>
          <w:noProof/>
        </w:rPr>
        <w:t>(Maqsood et al., 2004)</w:t>
      </w:r>
      <w:r>
        <w:fldChar w:fldCharType="end"/>
      </w:r>
      <w:r w:rsidR="00DE29B7">
        <w:t xml:space="preserve"> use an ensemble approach to predict weather forecasts 24 hours ahead.</w:t>
      </w:r>
      <w:r w:rsidR="003308E5">
        <w:t xml:space="preserve"> </w:t>
      </w:r>
      <w:r w:rsidR="007533BC">
        <w:t xml:space="preserve">The predicted weather forecast consists of temperature, wind speed and humidity. </w:t>
      </w:r>
      <w:r w:rsidR="003308E5">
        <w:t xml:space="preserve">The authors ensemble consists of a multi-layered perceptron (MLP), Elman recurrent neural network </w:t>
      </w:r>
      <w:r w:rsidR="003308E5">
        <w:lastRenderedPageBreak/>
        <w:t>(ERNN), radial basis function network (RBFN) and Hopfield Model (HFM).</w:t>
      </w:r>
      <w:r w:rsidR="00FC2859">
        <w:t xml:space="preserve"> The authors train the models on hourly data based on all four seasons but use an interesting validation strategy where they remove one extreme weather observation from each season and place them in their test set.</w:t>
      </w:r>
      <w:r w:rsidR="007533BC">
        <w:t xml:space="preserve"> The authors compare the models on an individual basis and as part of </w:t>
      </w:r>
      <w:r w:rsidR="00A33B23">
        <w:t>two</w:t>
      </w:r>
      <w:r w:rsidR="007533BC">
        <w:t xml:space="preserve"> ensemble</w:t>
      </w:r>
      <w:r w:rsidR="00A33B23">
        <w:t xml:space="preserve"> methods</w:t>
      </w:r>
      <w:r w:rsidR="007533BC">
        <w:t>.</w:t>
      </w:r>
      <w:r w:rsidR="001C4EDD">
        <w:t xml:space="preserve"> The fist ensemble method uses a weighted average to determine the result whereas the second ensemble model uses a winner takes all approach.</w:t>
      </w:r>
      <w:r w:rsidR="007533BC">
        <w:t xml:space="preserve"> RBFN was deemed to be the best individual model in terms of accuracy and training time.</w:t>
      </w:r>
      <w:r w:rsidR="00AE255D">
        <w:t xml:space="preserve"> Regarding the ensemble approach, the authors found the winner takes all ensemble to have the smaller prediction error of the two.</w:t>
      </w:r>
    </w:p>
    <w:p w:rsidR="00EC7EBF" w:rsidRDefault="00EC7EBF" w:rsidP="00737639">
      <w:pPr>
        <w:spacing w:line="360" w:lineRule="auto"/>
        <w:jc w:val="both"/>
      </w:pPr>
    </w:p>
    <w:p w:rsidR="00805ACC" w:rsidRDefault="0016171D" w:rsidP="00737639">
      <w:pPr>
        <w:spacing w:line="360" w:lineRule="auto"/>
        <w:jc w:val="both"/>
      </w:pPr>
      <w:r>
        <w:fldChar w:fldCharType="begin"/>
      </w:r>
      <w:r>
        <w:instrText xml:space="preserve"> ADDIN ZOTERO_ITEM CSL_CITATION {"citationID":"303EIdFL","properties":{"formattedCitation":"(Radhika and Shashi, 2009)","plainCitation":"(Radhika and Shashi, 2009)","noteIndex":0},"citationItems":[{"id":280,"uris":["http://zotero.org/users/4597499/items/5767IN22"],"uri":["http://zotero.org/users/4597499/items/5767IN22"],"itemData":{"id":280,"type":"article-journal","title":"Atmospheric Temperature Prediction using Support Vector Machines","container-title":"International Journal of Computer Theory and Engineering","page":"55-58","source":"Crossref","abstract":"Weather prediction is a challenging task for researchers and has drawn a lot of research interest in the recent years. Literature studies have shown that machine learning techniques achieved better performance than traditional statistical methods. This paper presents an application of Support Vector Machines (SVMs) for weather prediction. Time series data of daily maximum temperature at a location is analyzed to predict the maximum temperature of the next day at that location based on the daily maximum temperatures for a span of previous n days referred to as order of the input. Performance of the system is observed over various spans of 2 to 10 days by using optimal values of the kernel function. Non linear regression method is found to be suitable to train the SVM for this application. The results are compared with Multi Layer Perceptron (MLP) trained with back-propagation algorithm and the performance of SVM is found to be consistently better.","DOI":"10.7763/IJCTE.2009.V1.9","ISSN":"17938201","language":"en","author":[{"family":"Radhika","given":"Y."},{"family":"Shashi","given":"M."}],"issued":{"date-parts":[["2009"]]}}}],"schema":"https://github.com/citation-style-language/schema/raw/master/csl-citation.json"} </w:instrText>
      </w:r>
      <w:r>
        <w:fldChar w:fldCharType="separate"/>
      </w:r>
      <w:r>
        <w:rPr>
          <w:noProof/>
        </w:rPr>
        <w:t>(Radhika and Shashi, 2009)</w:t>
      </w:r>
      <w:r>
        <w:fldChar w:fldCharType="end"/>
      </w:r>
      <w:r>
        <w:t xml:space="preserve"> use </w:t>
      </w:r>
      <w:r w:rsidR="0038263D">
        <w:t>an SVM</w:t>
      </w:r>
      <w:r>
        <w:t xml:space="preserve"> to predict maximum atmospheric temperature 24 hours ahead.</w:t>
      </w:r>
      <w:r w:rsidR="001E4D13">
        <w:t xml:space="preserve"> The authors compare the results of an SVM  to the results achieved by a back-propagated MLP.</w:t>
      </w:r>
      <w:r w:rsidR="00076F0C">
        <w:t xml:space="preserve"> </w:t>
      </w:r>
      <w:r w:rsidR="00BE5B4F">
        <w:t>Data</w:t>
      </w:r>
      <w:r w:rsidR="00FC2169">
        <w:t xml:space="preserve"> spanning</w:t>
      </w:r>
      <w:r w:rsidR="002F64FD">
        <w:t xml:space="preserve"> from 2003 to 2007</w:t>
      </w:r>
      <w:r w:rsidR="00BE5B4F">
        <w:t xml:space="preserve"> was used</w:t>
      </w:r>
      <w:r w:rsidR="002F64FD">
        <w:t xml:space="preserve"> to train the models</w:t>
      </w:r>
      <w:r w:rsidR="004F1C0A">
        <w:t>.</w:t>
      </w:r>
      <w:r w:rsidR="002F64FD">
        <w:t xml:space="preserve"> </w:t>
      </w:r>
      <w:r w:rsidR="004F1C0A">
        <w:t xml:space="preserve">Data </w:t>
      </w:r>
      <w:r w:rsidR="002F64FD">
        <w:t>from January to July</w:t>
      </w:r>
      <w:r w:rsidR="004F1C0A">
        <w:t xml:space="preserve"> in</w:t>
      </w:r>
      <w:r w:rsidR="002F64FD">
        <w:t xml:space="preserve"> 2008 </w:t>
      </w:r>
      <w:r w:rsidR="004F1C0A">
        <w:t>is treated as the</w:t>
      </w:r>
      <w:r w:rsidR="002F64FD">
        <w:t xml:space="preserve"> test data.</w:t>
      </w:r>
      <w:r w:rsidR="00945EFB">
        <w:t xml:space="preserve"> Unlike previous studies that have used linear interpolation to fill in missing values, the authors populate empty cells with the average temperature for that specific month. The authors found that the SVM consistently performed better than the MLP at predicting the maximum temperature for the following day.</w:t>
      </w:r>
    </w:p>
    <w:p w:rsidR="00DC0418" w:rsidRDefault="00DC0418" w:rsidP="00737639">
      <w:pPr>
        <w:spacing w:line="360" w:lineRule="auto"/>
        <w:jc w:val="both"/>
      </w:pPr>
    </w:p>
    <w:p w:rsidR="00DC0418" w:rsidRDefault="00C26085" w:rsidP="00737639">
      <w:pPr>
        <w:spacing w:line="360" w:lineRule="auto"/>
        <w:jc w:val="both"/>
      </w:pPr>
      <w:r>
        <w:fldChar w:fldCharType="begin"/>
      </w:r>
      <w:r w:rsidR="005764AD">
        <w:instrText xml:space="preserve"> ADDIN ZOTERO_ITEM CSL_CITATION {"citationID":"lRgX66rZ","properties":{"formattedCitation":"(Wang and Sheng, 2010)","plainCitation":"(Wang and Sheng, 2010)","noteIndex":0},"citationItems":[{"id":284,"uris":["http://zotero.org/users/4597499/items/7UP9F6LG"],"uri":["http://zotero.org/users/4597499/items/7UP9F6LG"],"itemData":{"id":284,"type":"paper-conference","title":"Rainfall Prediction Using Generalized Regression Neural Network: Case Study Zhengzhou","publisher":"IEEE","page":"1265-1268","source":"Crossref","abstract":"Although many models have been developed for prediction and forecasting of time series in various engineering fields, there is no perfect model to forecast hydrologic time series. In recent decades, Artificial Neural Networks (ANNs) have been very common for prediction and forecasting of hydrologic time series because of their practicality in applications. In this paper, we propose the application of generalized regression neural network (GRNN) model to predict annual rainfall in Zhengzhou. The results prove that GRNN has more advantage in fitting and prediction compared with back propagation (BP) neural network and stepwise regression analysis methods. The simulation results of GRNN for annual rainfall is better than that of BP neural network. And the accuracy of the prediction results is higher than that of BP neural network. The stepwise regression method is inferior to both of them in the accuracy of simulation and prediction results. In short, GRNN network structure is simple, calculate rapidly and stability. Compared with the traditional linear model and BP neural networks, the GRNN has smaller prediction error.","URL":"http://ieeexplore.ieee.org/document/5709512/","DOI":"10.1109/ICCIS.2010.312","ISBN":"978-1-4244-8814-8","shortTitle":"Rainfall Prediction Using Generalized Regression Neural Network","language":"en","author":[{"family":"Wang","given":"Zhi-liang"},{"family":"Sheng","given":"Hui-hua"}],"issued":{"date-parts":[["2010",12]]},"accessed":{"date-parts":[["2018",5,18]]}}}],"schema":"https://github.com/citation-style-language/schema/raw/master/csl-citation.json"} </w:instrText>
      </w:r>
      <w:r>
        <w:fldChar w:fldCharType="separate"/>
      </w:r>
      <w:r w:rsidR="005764AD">
        <w:rPr>
          <w:noProof/>
        </w:rPr>
        <w:t>(Wang and Sheng, 2010)</w:t>
      </w:r>
      <w:r>
        <w:fldChar w:fldCharType="end"/>
      </w:r>
      <w:r w:rsidR="005764AD">
        <w:t xml:space="preserve"> compare a generalised regression neural network </w:t>
      </w:r>
      <w:r w:rsidR="00B5776F">
        <w:t xml:space="preserve">which is similar to an RBFN, </w:t>
      </w:r>
      <w:r w:rsidR="005764AD">
        <w:t>with a back-propagated neural network for</w:t>
      </w:r>
      <w:r w:rsidR="00C36103">
        <w:t xml:space="preserve"> long term</w:t>
      </w:r>
      <w:r w:rsidR="005764AD">
        <w:t xml:space="preserve"> rainfall prediction</w:t>
      </w:r>
      <w:r w:rsidR="00C36103">
        <w:t xml:space="preserve"> between the years 1955 and 2009</w:t>
      </w:r>
      <w:r w:rsidR="005764AD">
        <w:t>.</w:t>
      </w:r>
      <w:r w:rsidR="00AB4350">
        <w:t xml:space="preserve"> The authors state that one of the main challenges with rainfall prediction is its characteristic of being non-linear over time.</w:t>
      </w:r>
      <w:r w:rsidR="00983DCF">
        <w:t xml:space="preserve"> The generalised regression model </w:t>
      </w:r>
      <w:r w:rsidR="00E76003">
        <w:t>is determined as the superior of the two, as it consistently has a lower mean standard error (MSE) than the back-propagated neural network.</w:t>
      </w:r>
    </w:p>
    <w:p w:rsidR="003D03CB" w:rsidRDefault="003D03CB" w:rsidP="00737639">
      <w:pPr>
        <w:spacing w:line="360" w:lineRule="auto"/>
        <w:jc w:val="both"/>
      </w:pPr>
    </w:p>
    <w:p w:rsidR="003D03CB" w:rsidRDefault="003D03CB" w:rsidP="00737639">
      <w:pPr>
        <w:spacing w:line="360" w:lineRule="auto"/>
        <w:jc w:val="both"/>
      </w:pPr>
      <w:r>
        <w:fldChar w:fldCharType="begin"/>
      </w:r>
      <w:r>
        <w:instrText xml:space="preserve"> ADDIN ZOTERO_ITEM CSL_CITATION {"citationID":"DqlVGgcX","properties":{"formattedCitation":"(Gumaste and Kadam, 2016)","plainCitation":"(Gumaste and Kadam, 2016)","noteIndex":0},"citationItems":[{"id":286,"uris":["http://zotero.org/users/4597499/items/2A2ZBY9M"],"uri":["http://zotero.org/users/4597499/items/2A2ZBY9M"],"itemData":{"id":286,"type":"paper-conference","title":"Future weather prediction using genetic algorithm and FFT for smart farming","publisher":"IEEE","page":"1-6","source":"Crossref","URL":"http://ieeexplore.ieee.org/document/7860028/","DOI":"10.1109/ICCUBEA.2016.7860028","ISBN":"978-1-5090-3291-4","language":"en","author":[{"family":"Gumaste","given":"Sneha S."},{"family":"Kadam","given":"Anilkumar J."}],"issued":{"date-parts":[["2016",8]]},"accessed":{"date-parts":[["2018",5,18]]}}}],"schema":"https://github.com/citation-style-language/schema/raw/master/csl-citation.json"} </w:instrText>
      </w:r>
      <w:r>
        <w:fldChar w:fldCharType="separate"/>
      </w:r>
      <w:r>
        <w:rPr>
          <w:noProof/>
        </w:rPr>
        <w:t>(Gumaste and Kadam, 2016)</w:t>
      </w:r>
      <w:r>
        <w:fldChar w:fldCharType="end"/>
      </w:r>
      <w:r>
        <w:t xml:space="preserve"> </w:t>
      </w:r>
      <w:r w:rsidR="00351BA7">
        <w:t>propose</w:t>
      </w:r>
      <w:r>
        <w:t xml:space="preserve"> a weather prediction system using a genetic algorithm and fast Fourier transform (FFT)</w:t>
      </w:r>
      <w:r w:rsidR="00351BA7">
        <w:t xml:space="preserve"> aimed at </w:t>
      </w:r>
      <w:r w:rsidR="009E7591">
        <w:t>assisting the agricultural community. In essence the proposed system implements the genetic algorithm alongside FFT to observe previous weather events for the same day in previous years</w:t>
      </w:r>
      <w:r w:rsidR="00903372">
        <w:t>,</w:t>
      </w:r>
      <w:r w:rsidR="009E7591">
        <w:t xml:space="preserve"> by taking averages</w:t>
      </w:r>
      <w:r w:rsidR="00591CA4">
        <w:t xml:space="preserve"> of these past values</w:t>
      </w:r>
      <w:r w:rsidR="009E7591">
        <w:t xml:space="preserve"> and comparing them to the actual outcome</w:t>
      </w:r>
      <w:r w:rsidR="00591CA4">
        <w:t>s</w:t>
      </w:r>
      <w:r w:rsidR="009E7591">
        <w:t>.</w:t>
      </w:r>
    </w:p>
    <w:p w:rsidR="00053616" w:rsidRDefault="00053616" w:rsidP="00737639">
      <w:pPr>
        <w:spacing w:line="360" w:lineRule="auto"/>
        <w:jc w:val="both"/>
      </w:pPr>
    </w:p>
    <w:p w:rsidR="00053616" w:rsidRDefault="00053616" w:rsidP="00737639">
      <w:pPr>
        <w:spacing w:line="360" w:lineRule="auto"/>
        <w:jc w:val="both"/>
      </w:pPr>
      <w:r>
        <w:t xml:space="preserve">An interesting </w:t>
      </w:r>
      <w:r w:rsidR="009C2EAC">
        <w:t>plant</w:t>
      </w:r>
      <w:r>
        <w:t xml:space="preserve"> </w:t>
      </w:r>
      <w:r w:rsidR="009C2EAC">
        <w:t>monitoring</w:t>
      </w:r>
      <w:r>
        <w:t xml:space="preserve"> system is created by </w:t>
      </w:r>
      <w:r>
        <w:fldChar w:fldCharType="begin"/>
      </w:r>
      <w:r w:rsidR="008C3987">
        <w:instrText xml:space="preserve"> ADDIN ZOTERO_ITEM CSL_CITATION {"citationID":"44qk41tX","properties":{"formattedCitation":"(Kurniawan, Jati and Azmi, 2017)","plainCitation":"(Kurniawan, Jati and Azmi, 2017)","dontUpdate":true,"noteIndex":0},"citationItems":[{"id":288,"uris":["http://zotero.org/users/4597499/items/G3GNZ742"],"uri":["http://zotero.org/users/4597499/items/G3GNZ742"],"itemData":{"id":288,"type":"paper-conference","title":"Weather prediction based on fuzzy logic algorithm for supporting general farming automation system","publisher":"IEEE","page":"152-157","source":"Crossref","abstract":"Many automation and monitoring systems in agriculture do not have a calculation system for watering based on weather. Of these issues, will be discussed weather prediction system using fuzzy logic algorithm for supporting General Farming Automation. The weather calculation system works by taking a weather prediction data from the Weather Service Provider (WSP). Furthermore, it also retrieves soil moisture sensor value and rainfall sensor value. After that, the system will calculate using fuzzy logic algorithm whether the plant should be watered or not. The weather calculation system will help the performance of the General Farming Automation Control System in order to work automatically. So, the plants still obtain water and nutrients intake are not excessive.","URL":"http://ieeexplore.ieee.org/document/8068431/","DOI":"10.1109/ICA.2017.8068431","ISBN":"978-1-5386-0349-9","language":"en","author":[{"family":"Kurniawan","given":"Aris Pujud"},{"family":"Jati","given":"Agung Nugroho"},{"family":"Azmi","given":"Fairuz"}],"issued":{"date-parts":[["2017",8]]},"accessed":{"date-parts":[["2018",5,18]]}}}],"schema":"https://github.com/citation-style-language/schema/raw/master/csl-citation.json"} </w:instrText>
      </w:r>
      <w:r>
        <w:fldChar w:fldCharType="separate"/>
      </w:r>
      <w:r>
        <w:rPr>
          <w:noProof/>
        </w:rPr>
        <w:t>(Kurniawan et al., 2017)</w:t>
      </w:r>
      <w:r>
        <w:fldChar w:fldCharType="end"/>
      </w:r>
      <w:r w:rsidR="00B2015C">
        <w:t xml:space="preserve"> for use in</w:t>
      </w:r>
      <w:r w:rsidR="009C2EAC">
        <w:t xml:space="preserve"> the agricultural sector</w:t>
      </w:r>
      <w:r w:rsidR="008427C6">
        <w:t xml:space="preserve">. Through </w:t>
      </w:r>
      <w:r w:rsidR="0017713B">
        <w:t>the use of</w:t>
      </w:r>
      <w:r w:rsidR="008427C6">
        <w:t xml:space="preserve"> past weather data and </w:t>
      </w:r>
      <w:r w:rsidR="0017713B">
        <w:t>data obtained from</w:t>
      </w:r>
      <w:r w:rsidR="008427C6">
        <w:t xml:space="preserve"> sensors for soil moisture levels for ex</w:t>
      </w:r>
      <w:r w:rsidR="00E80122">
        <w:t>ample, the authors created a</w:t>
      </w:r>
      <w:r w:rsidR="008427C6">
        <w:t xml:space="preserve"> system that determined whether a plant would need irrigation or not.</w:t>
      </w:r>
      <w:r w:rsidR="00E663F7">
        <w:t xml:space="preserve"> The authors </w:t>
      </w:r>
      <w:r w:rsidR="00A05B97">
        <w:t xml:space="preserve">implement a system which uses fuzzy logic to </w:t>
      </w:r>
      <w:r w:rsidR="00A05B97">
        <w:lastRenderedPageBreak/>
        <w:t xml:space="preserve">determine the </w:t>
      </w:r>
      <w:r w:rsidR="001A4C6B">
        <w:t>weather. The system is tested 33</w:t>
      </w:r>
      <w:r w:rsidR="00A05B97">
        <w:t xml:space="preserve"> times in comparison to weather recordings from external sources. On all occasions the system is</w:t>
      </w:r>
      <w:r w:rsidR="001A4C6B">
        <w:t xml:space="preserve"> </w:t>
      </w:r>
      <w:r w:rsidR="00E2613A">
        <w:t>claimed</w:t>
      </w:r>
      <w:r w:rsidR="001A4C6B">
        <w:t xml:space="preserve"> as being</w:t>
      </w:r>
      <w:r w:rsidR="00A05B97">
        <w:t xml:space="preserve"> 100% accurate.</w:t>
      </w:r>
    </w:p>
    <w:p w:rsidR="000B757A" w:rsidRDefault="000B757A" w:rsidP="00737639">
      <w:pPr>
        <w:spacing w:line="360" w:lineRule="auto"/>
        <w:jc w:val="both"/>
      </w:pPr>
    </w:p>
    <w:p w:rsidR="000B757A" w:rsidRDefault="000B757A" w:rsidP="00737639">
      <w:pPr>
        <w:spacing w:line="360" w:lineRule="auto"/>
        <w:jc w:val="both"/>
      </w:pPr>
      <w:r>
        <w:fldChar w:fldCharType="begin"/>
      </w:r>
      <w:r w:rsidR="008C3987">
        <w:instrText xml:space="preserve"> ADDIN ZOTERO_ITEM CSL_CITATION {"citationID":"z3WnKJrP","properties":{"formattedCitation":"(Pandey, Agrawal and Agrawal, 2017)","plainCitation":"(Pandey, Agrawal and Agrawal, 2017)","dontUpdate":true,"noteIndex":0},"citationItems":[{"id":290,"uris":["http://zotero.org/users/4597499/items/ZDISTEYR"],"uri":["http://zotero.org/users/4597499/items/ZDISTEYR"],"itemData":{"id":290,"type":"paper-conference","title":"A hadoop based weather prediction model for classification of weather data","publisher":"IEEE","page":"1-5","source":"Crossref","abstract":"Big Data is spreading vastly in the industry. Most of the industries want to have the records of not only the work they do but also are eager to know the taste of the consumer. Big Data is becoming relative to almost all aspects of human activity from just recording events to research, design, production and digital services or products delivery to the final consumer. In this work, application of big data is investigated in the field of weather prediction. The weather prediction data is generated from various sources such as radar, ships, ground observation etc. It contains certain useful and useless information for prediction of weather data and in the form of unstructured data. Further, in this work, Hadoop framework is applied to process this unstructured data. The word count algorithm is being used to find the overall condition of that day. Further fuzzy logic (FL) and artificial neural network fuzzy interface system (ANFIS) methods are investigated for accurate prediction of weather data on the basis of mean square error. Experimental results show that the ANFIS method gives more accurate results in comparison to other methods being compared.","URL":"http://ieeexplore.ieee.org/document/8117862/","DOI":"10.1109/ICECCT.2017.8117862","ISBN":"978-1-5090-3239-6","language":"en","author":[{"family":"Pandey","given":"A. K."},{"family":"Agrawal","given":"C. P."},{"family":"Agrawal","given":"Meena"}],"issued":{"date-parts":[["2017",2]]},"accessed":{"date-parts":[["2018",5,18]]}}}],"schema":"https://github.com/citation-style-language/schema/raw/master/csl-citation.json"} </w:instrText>
      </w:r>
      <w:r>
        <w:fldChar w:fldCharType="separate"/>
      </w:r>
      <w:r w:rsidR="00BC3358">
        <w:rPr>
          <w:noProof/>
        </w:rPr>
        <w:t>(Pandey et al., 2017)</w:t>
      </w:r>
      <w:r>
        <w:fldChar w:fldCharType="end"/>
      </w:r>
      <w:r w:rsidR="00BC3358">
        <w:t xml:space="preserve"> implement an </w:t>
      </w:r>
      <w:r w:rsidR="00B6313A">
        <w:t>adaptive</w:t>
      </w:r>
      <w:r w:rsidR="00BC3358">
        <w:t xml:space="preserve"> </w:t>
      </w:r>
      <w:r w:rsidR="00B6313A">
        <w:t>neuro</w:t>
      </w:r>
      <w:r w:rsidR="00BC3358">
        <w:t xml:space="preserve"> fuzzy inference system (ANFIS) to perform</w:t>
      </w:r>
      <w:r w:rsidR="00967367">
        <w:t xml:space="preserve"> weather classification</w:t>
      </w:r>
      <w:r w:rsidR="00BC3358">
        <w:t>. As the system is using fuzzy logic, the problem is treated as a</w:t>
      </w:r>
      <w:r w:rsidR="00A70EC5">
        <w:t xml:space="preserve"> multi-class</w:t>
      </w:r>
      <w:r w:rsidR="00BC3358">
        <w:t xml:space="preserve"> classification task.</w:t>
      </w:r>
      <w:r w:rsidR="00FB490A">
        <w:t xml:space="preserve"> The authors take an unusual approach to cleaning the dataset by applying the wordcount program from Hadoop on the dataset.</w:t>
      </w:r>
      <w:r w:rsidR="0006454F">
        <w:t xml:space="preserve"> The ANFIS model achieves a relatively low MSE of approximately 1.42 indicating it is a reasonable model.</w:t>
      </w:r>
    </w:p>
    <w:p w:rsidR="00F15803" w:rsidRDefault="00F15803" w:rsidP="00737639">
      <w:pPr>
        <w:spacing w:line="360" w:lineRule="auto"/>
        <w:jc w:val="both"/>
      </w:pPr>
    </w:p>
    <w:p w:rsidR="00C21CB6" w:rsidRDefault="00C21CB6" w:rsidP="00737639">
      <w:pPr>
        <w:spacing w:line="360" w:lineRule="auto"/>
        <w:jc w:val="both"/>
      </w:pPr>
      <w:r>
        <w:fldChar w:fldCharType="begin"/>
      </w:r>
      <w:r>
        <w:instrText xml:space="preserve"> ADDIN ZOTERO_ITEM CSL_CITATION {"citationID":"4b6e9pgm","properties":{"formattedCitation":"(Saha and Chauhan, 2017)","plainCitation":"(Saha and Chauhan, 2017)","noteIndex":0},"citationItems":[{"id":292,"uris":["http://zotero.org/users/4597499/items/5NW3U94I"],"uri":["http://zotero.org/users/4597499/items/5NW3U94I"],"itemData":{"id":292,"type":"paper-conference","title":"Numerical weather prediction using nonlinear auto regressive network for the Manaus region, Brazil","publisher":"IEEE","page":"1-4","source":"Crossref","abstract":"Weather prediction plays a very significant role in defining the various atmospheric changes that has been occurring from time immemorial over the surface of the earth. These changes, though gradual; their impacts are sudden. Amongst the parameters, temperature, wind speed and humidity are few of the significant ones. A model based on Non-linear Auto Regressive networks using Back Propagation Algorithm is trained using past data to predict numerical values for the future. The proposed algorithm tries to perform Temporal Regression using input weather data of the Manaus city over the years- 1970-2015. To check the performance, MSE, RMSE and NRMSE are tabulated. Results are also tabulated against variation in the ratio of training data: validating data: test data. Performance is found to improve when a larger ratio is used to train and validate the network.","URL":"http://ieeexplore.ieee.org/document/8245061/","DOI":"10.1109/IPACT.2017.8245061","ISBN":"978-1-5090-5682-8","language":"en","author":[{"family":"Saha","given":"Geetali"},{"family":"Chauhan","given":"Narendra"}],"issued":{"date-parts":[["2017",4]]},"accessed":{"date-parts":[["2018",5,18]]}}}],"schema":"https://github.com/citation-style-language/schema/raw/master/csl-citation.json"} </w:instrText>
      </w:r>
      <w:r>
        <w:fldChar w:fldCharType="separate"/>
      </w:r>
      <w:r>
        <w:rPr>
          <w:noProof/>
        </w:rPr>
        <w:t>(Saha and Chauhan, 2017)</w:t>
      </w:r>
      <w:r>
        <w:fldChar w:fldCharType="end"/>
      </w:r>
      <w:r>
        <w:t xml:space="preserve"> </w:t>
      </w:r>
      <w:r w:rsidR="001B239C">
        <w:t>attempt to predict low temperature, high temperature, humidity and wind speed using a non-linear autoregressive neural network.</w:t>
      </w:r>
      <w:r w:rsidR="008671F0">
        <w:t xml:space="preserve"> The data used in this study is based on daily observations over a time span of 45 years.</w:t>
      </w:r>
      <w:r w:rsidR="007F1CB9">
        <w:t xml:space="preserve"> As the model was evaluated using multiple metrics, the authors noted that the optimal number of hidden</w:t>
      </w:r>
      <w:r w:rsidR="00C337C5">
        <w:t xml:space="preserve"> neurons ranged between 3 and 5 for each of the </w:t>
      </w:r>
      <w:r w:rsidR="003D759E">
        <w:t>targets.</w:t>
      </w:r>
    </w:p>
    <w:p w:rsidR="008329CC" w:rsidRDefault="008329CC" w:rsidP="00737639">
      <w:pPr>
        <w:spacing w:line="360" w:lineRule="auto"/>
        <w:jc w:val="both"/>
      </w:pPr>
    </w:p>
    <w:p w:rsidR="008329CC" w:rsidRDefault="00CB2247" w:rsidP="00737639">
      <w:pPr>
        <w:spacing w:line="360" w:lineRule="auto"/>
        <w:jc w:val="both"/>
      </w:pPr>
      <w:r w:rsidRPr="004C7E02">
        <w:fldChar w:fldCharType="begin"/>
      </w:r>
      <w:r w:rsidR="004C7E02" w:rsidRPr="004C7E02">
        <w:instrText xml:space="preserve"> ADDIN ZOTERO_ITEM CSL_CITATION {"citationID":"FBAsdzz9","properties":{"formattedCitation":"(Qu Xiaoyun {\\i{}et al.}, 2016)","plainCitation":"(Qu Xiaoyun et al., 2016)","noteIndex":0},"citationItems":[{"id":348,"uris":["http://zotero.org/users/4597499/items/5MJNRIW7"],"uri":["http://zotero.org/users/4597499/items/5MJNRIW7"],"itemData":{"id":348,"type":"paper-conference","title":"Short-term prediction of wind power based on deep Long Short-Term Memory","publisher":"IEEE","page":"1148-1152","source":"Crossref","abstract":"This paper proposes a wind power prediction model based on the Long Short-Term Memory model, one of the deep learning method. Deep learning conforms to the trend of big data and has powerful capability of learning and generalization for mass data. Principal component analysis (peA) is used to choose input samples and reduce the dimensions of the input variables of the LSTM prediction model based on numerical weather prediction(NWP) data. Simulation results show that, compared with BP neural network and support vector machine(SVM) model, the LSTM prediction model has higher prediction accuracy and greater potential for engineering applications. It is effective to apply the Long Short-Term Memory model to the field of wind power prediction.","URL":"http://ieeexplore.ieee.org/document/7779672/","DOI":"10.1109/APPEEC.2016.7779672","ISBN":"978-1-5090-5418-3","language":"en","author":[{"literal":"Qu Xiaoyun"},{"literal":"Kang Xiaoning"},{"literal":"Zhang Chao"},{"literal":"Jiang Shuai"},{"literal":"Ma Xiuda"}],"issued":{"date-parts":[["2016",10]]},"accessed":{"date-parts":[["2018",5,28]]}}}],"schema":"https://github.com/citation-style-language/schema/raw/master/csl-citation.json"} </w:instrText>
      </w:r>
      <w:r w:rsidRPr="004C7E02">
        <w:fldChar w:fldCharType="separate"/>
      </w:r>
      <w:r w:rsidR="004C7E02" w:rsidRPr="004C7E02">
        <w:rPr>
          <w:lang w:val="en-US"/>
        </w:rPr>
        <w:t xml:space="preserve">(Qu Xiaoyun </w:t>
      </w:r>
      <w:r w:rsidR="004C7E02" w:rsidRPr="004C7E02">
        <w:rPr>
          <w:iCs/>
          <w:lang w:val="en-US"/>
        </w:rPr>
        <w:t>et al.</w:t>
      </w:r>
      <w:r w:rsidR="004C7E02" w:rsidRPr="004C7E02">
        <w:rPr>
          <w:lang w:val="en-US"/>
        </w:rPr>
        <w:t>, 2016)</w:t>
      </w:r>
      <w:r w:rsidRPr="004C7E02">
        <w:fldChar w:fldCharType="end"/>
      </w:r>
      <w:r w:rsidR="004C7E02">
        <w:t xml:space="preserve"> compare a</w:t>
      </w:r>
      <w:r w:rsidR="00DD1998">
        <w:t>n</w:t>
      </w:r>
      <w:r w:rsidR="004C7E02">
        <w:t xml:space="preserve"> SVM to a Long Short Term Memory (LSTM) neural network for </w:t>
      </w:r>
      <w:r w:rsidR="00C173F9">
        <w:t xml:space="preserve">next day </w:t>
      </w:r>
      <w:r w:rsidR="004C7E02">
        <w:t>wind power prediction. Principal component analysis (PCA) is used as a dimensionality reduction technique in this study which finds the directions of maximum variance within the data.</w:t>
      </w:r>
      <w:r w:rsidR="00F71419">
        <w:t xml:space="preserve"> </w:t>
      </w:r>
      <w:r w:rsidR="00147770">
        <w:t>Generally when PCA is used the dataset contains a lot of features. In this case the original dataset contained five features, and after the PCA transformation only two components are used as input</w:t>
      </w:r>
      <w:r w:rsidR="00F71419">
        <w:t>.</w:t>
      </w:r>
      <w:r w:rsidR="006B3207">
        <w:t xml:space="preserve"> The authors determine that these components are</w:t>
      </w:r>
      <w:r w:rsidR="00193C11">
        <w:t xml:space="preserve"> related to wind speed and direction. </w:t>
      </w:r>
      <w:r w:rsidR="00872A96">
        <w:t xml:space="preserve">The authors compare the results of the LSTM with raw NWP input and PCA input. </w:t>
      </w:r>
      <w:r w:rsidR="006034DC">
        <w:t>The results showed that the LSTM neural network</w:t>
      </w:r>
      <w:r w:rsidR="00872A96">
        <w:t xml:space="preserve"> with PCA had a lower normalised RMSE</w:t>
      </w:r>
      <w:r w:rsidR="006034DC">
        <w:t>.</w:t>
      </w:r>
      <w:r w:rsidR="00101E42">
        <w:t xml:space="preserve"> When compared with the SVM’s output, the PCA LSTM neural network performed significantly better.</w:t>
      </w:r>
    </w:p>
    <w:p w:rsidR="00F043E9" w:rsidRDefault="00F043E9" w:rsidP="00737639">
      <w:pPr>
        <w:spacing w:line="360" w:lineRule="auto"/>
        <w:jc w:val="both"/>
      </w:pPr>
    </w:p>
    <w:p w:rsidR="00EF7047" w:rsidRDefault="006731B4" w:rsidP="00737639">
      <w:pPr>
        <w:spacing w:line="360" w:lineRule="auto"/>
        <w:jc w:val="both"/>
      </w:pPr>
      <w:r w:rsidRPr="008C4640">
        <w:fldChar w:fldCharType="begin"/>
      </w:r>
      <w:r w:rsidR="008C4640" w:rsidRPr="008C4640">
        <w:instrText xml:space="preserve"> ADDIN ZOTERO_ITEM CSL_CITATION {"citationID":"R3N3T619","properties":{"formattedCitation":"(Nurunnahar {\\i{}et al.}, 2017)","plainCitation":"(Nurunnahar et al., 2017)","noteIndex":0},"citationItems":[{"id":352,"uris":["http://zotero.org/users/4597499/items/ITFW7CKS"],"uri":["http://zotero.org/users/4597499/items/ITFW7CKS"],"itemData":{"id":352,"type":"paper-conference","title":"A short term wind speed forcasting using SVR and BP-ANN: A comparative analysis","container-title":"2017 20th International Conference of Computer and Information Technology (ICCIT)","page":"1-6","source":"IEEE Xplore","event":"2017 20th International Conference of Computer and Information Technology (ICCIT)","abstract":"Forecasting wind speed is a very important part in weather forecasting. Because of the nonlinear behaviors of nature and climate changes, wind speed prediction becomes a challenging task, particularly country like Bangladesh where lots of areas are costal and season changes in frequent. This study is done to make an attempt to predict the wind speed using two very potential and wide frames of statistical data mining and machine learning approaches; Support Vector Regression (SVR) and Artificial Neural Network (ANN) with back propagation technique. 7years (2008-2014) historical dataset of wind speed of Chittagong costal area were collected from Bangladesh meteorological division (BMD) for undertaking the experiment. Leaky ReLu function was applied as the rectifier to the input data to control the thresholds and activations of neurons in MLP. The aim of this study was to propose a model that can predict short term wind speed with maximum accuracy. Finally, after considerable amount of experimentations the outcome from this study is; our proposed SVR and ANN models are able to predict wind speed with more than 99% accuracy in short term prediction. Moreover, ANN can outperform SVR in some situations with highest 99.80% accuracy. But SVR models are best suited for overall wind speed forecasting in different horizons with highest 99.60% accuracy. These results outperform the performances of previous recent works that are mentioned in literature review and reference sections of this paper.","DOI":"10.1109/ICCITECHN.2017.8281802","shortTitle":"A short term wind speed forcasting using SVR and BP-ANN","author":[{"family":"Nurunnahar","given":"S."},{"family":"Talukdar","given":"D. B."},{"family":"Rasel","given":"R. I."},{"family":"Sultana","given":"N."}],"issued":{"date-parts":[["2017",12]]}}}],"schema":"https://github.com/citation-style-language/schema/raw/master/csl-citation.json"} </w:instrText>
      </w:r>
      <w:r w:rsidRPr="008C4640">
        <w:fldChar w:fldCharType="separate"/>
      </w:r>
      <w:r w:rsidR="008C4640" w:rsidRPr="008C4640">
        <w:rPr>
          <w:lang w:val="en-US"/>
        </w:rPr>
        <w:t xml:space="preserve">(Nurunnahar </w:t>
      </w:r>
      <w:r w:rsidR="008C4640" w:rsidRPr="008C4640">
        <w:rPr>
          <w:iCs/>
          <w:lang w:val="en-US"/>
        </w:rPr>
        <w:t>et al.</w:t>
      </w:r>
      <w:r w:rsidR="008C4640" w:rsidRPr="008C4640">
        <w:rPr>
          <w:lang w:val="en-US"/>
        </w:rPr>
        <w:t>, 2017)</w:t>
      </w:r>
      <w:r w:rsidRPr="008C4640">
        <w:fldChar w:fldCharType="end"/>
      </w:r>
      <w:r w:rsidR="008C4640">
        <w:t xml:space="preserve"> implement wind speed prediction using Support Vector Regression</w:t>
      </w:r>
      <w:r w:rsidR="004E485D">
        <w:t xml:space="preserve"> (SVR)</w:t>
      </w:r>
      <w:r w:rsidR="008C4640">
        <w:t xml:space="preserve"> and back-propagated ANN’s.</w:t>
      </w:r>
      <w:r w:rsidR="00F46820">
        <w:t xml:space="preserve"> The authors performed quite an extensive study by building multiple models for each algorithm to provide forecasts for different time intervals.</w:t>
      </w:r>
      <w:r w:rsidR="00046E7C">
        <w:t xml:space="preserve"> A sliding window validation strategy was used which is specific to time series prediction. In principle for each training iteration the training set increases</w:t>
      </w:r>
      <w:r w:rsidR="00E51001">
        <w:t xml:space="preserve"> in size</w:t>
      </w:r>
      <w:r w:rsidR="00046E7C">
        <w:t>.</w:t>
      </w:r>
      <w:r w:rsidR="003926CE">
        <w:t xml:space="preserve"> As the dataset used in this study was sparse, the Leaky ReLu function was used to replace the zero’s with some value</w:t>
      </w:r>
      <w:r w:rsidR="00C60797">
        <w:t>s</w:t>
      </w:r>
      <w:r w:rsidR="003926CE">
        <w:t xml:space="preserve"> that did not disturb the existing relationship in the data.</w:t>
      </w:r>
      <w:r w:rsidR="00310FC1">
        <w:t xml:space="preserve"> </w:t>
      </w:r>
      <w:r w:rsidR="00C87CDA">
        <w:t>In terms of feature engineering</w:t>
      </w:r>
      <w:r w:rsidR="00310FC1">
        <w:t xml:space="preserve"> a relatively straightforward approach was taken where the average</w:t>
      </w:r>
      <w:r w:rsidR="00885C23">
        <w:t>,</w:t>
      </w:r>
      <w:r w:rsidR="00310FC1">
        <w:t xml:space="preserve"> minimum and maximum </w:t>
      </w:r>
      <w:r w:rsidR="00310FC1">
        <w:lastRenderedPageBreak/>
        <w:t xml:space="preserve">wind speeds were included, although the timescale these features </w:t>
      </w:r>
      <w:r w:rsidR="00342E47">
        <w:t xml:space="preserve">related to </w:t>
      </w:r>
      <w:r w:rsidR="00310FC1">
        <w:t>was not supplied.</w:t>
      </w:r>
      <w:r w:rsidR="004E485D">
        <w:t xml:space="preserve"> The results of this study were superb. Bearing in mind that the authors created models for 1, 3, 5, 7, 10 and 15 day ahead forecasts, SVR </w:t>
      </w:r>
      <w:r w:rsidR="00740E3F">
        <w:t>had accuracies ranging from 90.10% to 99.60%. In this case the 99.60% represented 3 day ahead forecasts. The back-propagated ANN’s on the other hand had accuracies ranging from 64.90% to 99.80%. In this scenario the accuracy score of 99.80% represented a 5 day ahead forecast.</w:t>
      </w:r>
    </w:p>
    <w:p w:rsidR="00CE20F9" w:rsidRDefault="00CE20F9" w:rsidP="00737639">
      <w:pPr>
        <w:spacing w:line="360" w:lineRule="auto"/>
        <w:jc w:val="both"/>
      </w:pPr>
    </w:p>
    <w:p w:rsidR="00CE20F9" w:rsidRDefault="00CE20F9" w:rsidP="00737639">
      <w:pPr>
        <w:spacing w:line="360" w:lineRule="auto"/>
        <w:jc w:val="both"/>
      </w:pPr>
      <w:r>
        <w:fldChar w:fldCharType="begin"/>
      </w:r>
      <w:r w:rsidR="00B720BB">
        <w:instrText xml:space="preserve"> ADDIN ZOTERO_ITEM CSL_CITATION {"citationID":"oJDLibEH","properties":{"formattedCitation":"(Sanusi and Corne, 2015)","plainCitation":"(Sanusi and Corne, 2015)","noteIndex":0},"citationItems":[{"id":354,"uris":["http://zotero.org/users/4597499/items/BPMXX7YB"],"uri":["http://zotero.org/users/4597499/items/BPMXX7YB"],"itemData":{"id":354,"type":"paper-conference","title":"Feature selection for accurate short-term forecasting of local wind-speed","container-title":"2015 IEEE 8th International Workshop on Computational Intelligence and Applications (IWCIA)","page":"121-126","source":"IEEE Xplore","event":"2015 IEEE 8th International Workshop on Computational Intelligence and Applications (IWCIA)","abstract":"There is increasing demand for accurate short-term forecasting of weather conditions at specified locations. This demand arises partly from the growing numbers of renewable energy facilities. In order successfully to integrate renewable energy supplies with grid sources, the short term (e.g. next 24 hrs) output profile of the renewable system needs to be forecast as accurately as possible, to avoid over-reliance on fossil fuels at times when renewables are available, and to avoid deficit in supply when they aren't. In particular, the inherent variability in wind-speed poses an additional challenge. Several approaches for wind-speed forecasting have previously been developed, ranging from simple time series analysis to the use of a combination of global weather forecasting, computational fluid dynamics and machine learning methods. For localized forecasting, statistical methods that rely on historical location data come to the forefront. Recent such work (building localized forecast models with multivariate linear regression) has found that accuracy can gain significantly by learning from multiple types of local weather features. Here, we build on that work by investigating the potential benefits of simple additional `derived' features, such as the gradient in wind-speed or other variables. Following extensive experimentation using data from sites in Nigeria (primarily), Scotland and Italy, we conclude that the ideal forecasting model for a given location will use a judicious combination of direct and derived features.","DOI":"10.1109/IWCIA.2015.7449474","author":[{"family":"Sanusi","given":"U."},{"family":"Corne","given":"D."}],"issued":{"date-parts":[["2015",11]]}}}],"schema":"https://github.com/citation-style-language/schema/raw/master/csl-citation.json"} </w:instrText>
      </w:r>
      <w:r>
        <w:fldChar w:fldCharType="separate"/>
      </w:r>
      <w:r w:rsidR="00B720BB">
        <w:rPr>
          <w:noProof/>
        </w:rPr>
        <w:t>(Sanusi and Corne, 2015)</w:t>
      </w:r>
      <w:r>
        <w:fldChar w:fldCharType="end"/>
      </w:r>
      <w:r w:rsidR="00B720BB">
        <w:t xml:space="preserve"> address the topics of feature selection and feature engineering for short term wind speed forecasting.</w:t>
      </w:r>
      <w:r w:rsidR="00400C65">
        <w:t xml:space="preserve"> The authors look at the effect of derived features on the overall outcome, i.e. the difference in wind speed </w:t>
      </w:r>
      <w:r w:rsidR="006A19E0">
        <w:t>between the current and previous timestep.</w:t>
      </w:r>
      <w:r w:rsidR="003208BC">
        <w:t xml:space="preserve"> The authors found that using derived features</w:t>
      </w:r>
      <w:r w:rsidR="00397D5E">
        <w:t xml:space="preserve"> on data with a 10 minute timestep</w:t>
      </w:r>
      <w:r w:rsidR="003208BC">
        <w:t xml:space="preserve"> did not improve the performance of the models in this scenario. This could be due to the increase in dimensionality causing an increase in model complexity.</w:t>
      </w:r>
      <w:r w:rsidR="00397D5E">
        <w:t xml:space="preserve"> Numerous experiments using different time intervals were used. As the time intervals increased, the influence of the </w:t>
      </w:r>
      <w:r w:rsidR="00B5328D">
        <w:t>derived features also increased although this influence was not considered overly significant.</w:t>
      </w:r>
    </w:p>
    <w:p w:rsidR="00A70EB8" w:rsidRPr="008C4640" w:rsidRDefault="00A70EB8" w:rsidP="00737639">
      <w:pPr>
        <w:spacing w:line="360" w:lineRule="auto"/>
        <w:jc w:val="both"/>
      </w:pPr>
    </w:p>
    <w:p w:rsidR="00F84853" w:rsidRPr="00F84853" w:rsidRDefault="00F84853" w:rsidP="00F84853">
      <w:pPr>
        <w:pStyle w:val="Heading2"/>
        <w:numPr>
          <w:ilvl w:val="1"/>
          <w:numId w:val="1"/>
        </w:numPr>
        <w:spacing w:line="360" w:lineRule="auto"/>
        <w:jc w:val="both"/>
        <w:rPr>
          <w:rFonts w:ascii="Times New Roman" w:hAnsi="Times New Roman" w:cs="Times New Roman"/>
          <w:sz w:val="28"/>
          <w:szCs w:val="28"/>
        </w:rPr>
      </w:pPr>
      <w:bookmarkStart w:id="17" w:name="_Toc517185140"/>
      <w:r w:rsidRPr="00F84853">
        <w:rPr>
          <w:rFonts w:ascii="Times New Roman" w:hAnsi="Times New Roman" w:cs="Times New Roman"/>
          <w:sz w:val="28"/>
          <w:szCs w:val="28"/>
        </w:rPr>
        <w:t>Current Numerical Weather Prediction Systems</w:t>
      </w:r>
      <w:bookmarkEnd w:id="17"/>
    </w:p>
    <w:p w:rsidR="00F043E9" w:rsidRDefault="00CF6076" w:rsidP="0077029E">
      <w:pPr>
        <w:spacing w:line="360" w:lineRule="auto"/>
        <w:jc w:val="both"/>
        <w:rPr>
          <w:lang w:val="en-GB"/>
        </w:rPr>
      </w:pPr>
      <w:r>
        <w:rPr>
          <w:lang w:val="en-GB"/>
        </w:rPr>
        <w:t>As one could imagine numerical weather prediction (NWP) is a vast and complicated field.</w:t>
      </w:r>
      <w:r w:rsidR="00646D19">
        <w:rPr>
          <w:lang w:val="en-GB"/>
        </w:rPr>
        <w:t xml:space="preserve"> The principle of NWP was realized by an English </w:t>
      </w:r>
      <w:r w:rsidR="00495134">
        <w:rPr>
          <w:lang w:val="en-GB"/>
        </w:rPr>
        <w:t>meteorologist</w:t>
      </w:r>
      <w:r w:rsidR="00646D19">
        <w:rPr>
          <w:lang w:val="en-GB"/>
        </w:rPr>
        <w:t>, Lewis Fry Richardson</w:t>
      </w:r>
      <w:r w:rsidR="00495134">
        <w:rPr>
          <w:lang w:val="en-GB"/>
        </w:rPr>
        <w:t xml:space="preserve"> </w:t>
      </w:r>
      <w:r w:rsidR="00495134">
        <w:rPr>
          <w:lang w:val="en-GB"/>
        </w:rPr>
        <w:fldChar w:fldCharType="begin"/>
      </w:r>
      <w:r w:rsidR="008C3987">
        <w:rPr>
          <w:lang w:val="en-GB"/>
        </w:rPr>
        <w:instrText xml:space="preserve"> ADDIN ZOTERO_ITEM CSL_CITATION {"citationID":"JBqwWJv4","properties":{"formattedCitation":"(Flynn, no date)","plainCitation":"(Flynn, no date)","dontUpdate":true,"noteIndex":0},"citationItems":[{"id":273,"uris":["http://zotero.org/users/4597499/items/QY7IAXEC"],"uri":["http://zotero.org/users/4597499/items/QY7IAXEC"],"itemData":{"id":273,"type":"webpage","title":"Forecasts in retrospect: A history of Numerical Weather Prediction | MetService Blog","URL":"https://blog.metservice.com/HistoryNWP","author":[{"family":"Flynn","given":"Claire"}],"accessed":{"date-parts":[["2018",5,17]]}}}],"schema":"https://github.com/citation-style-language/schema/raw/master/csl-citation.json"} </w:instrText>
      </w:r>
      <w:r w:rsidR="00495134">
        <w:rPr>
          <w:lang w:val="en-GB"/>
        </w:rPr>
        <w:fldChar w:fldCharType="separate"/>
      </w:r>
      <w:r w:rsidR="00495134">
        <w:rPr>
          <w:noProof/>
          <w:lang w:val="en-GB"/>
        </w:rPr>
        <w:t>(Flynn, n.d.)</w:t>
      </w:r>
      <w:r w:rsidR="00495134">
        <w:rPr>
          <w:lang w:val="en-GB"/>
        </w:rPr>
        <w:fldChar w:fldCharType="end"/>
      </w:r>
      <w:r w:rsidR="0085289A">
        <w:rPr>
          <w:lang w:val="en-GB"/>
        </w:rPr>
        <w:t>. The system implemented by Richardson was fundamentally based on using past data, although a very small amount, to predict the air pressure in the next six hours. The fact that even the earliest attempts at NWP used past data to perform predictions highlights the need for incorporating data analysis techniques, both descriptive and predictive, into modern NWP systems.</w:t>
      </w:r>
      <w:r w:rsidR="00485EB3">
        <w:rPr>
          <w:lang w:val="en-GB"/>
        </w:rPr>
        <w:t xml:space="preserve"> The calculations required to make a prediction took six weeks further highlighting the complexity of the task at hand.</w:t>
      </w:r>
    </w:p>
    <w:p w:rsidR="00D043AB" w:rsidRDefault="00D043AB" w:rsidP="00F043E9">
      <w:pPr>
        <w:spacing w:line="360" w:lineRule="auto"/>
        <w:jc w:val="both"/>
        <w:rPr>
          <w:lang w:val="en-GB"/>
        </w:rPr>
      </w:pPr>
    </w:p>
    <w:p w:rsidR="00D043AB" w:rsidRDefault="000B3B94" w:rsidP="00F043E9">
      <w:pPr>
        <w:spacing w:line="360" w:lineRule="auto"/>
        <w:jc w:val="both"/>
        <w:rPr>
          <w:lang w:val="en-GB"/>
        </w:rPr>
      </w:pPr>
      <w:r>
        <w:rPr>
          <w:lang w:val="en-GB"/>
        </w:rPr>
        <w:t>NWP is used in order to get approximations of the atmosphere in numerical format, as the name suggests</w:t>
      </w:r>
      <w:r w:rsidR="004A5611">
        <w:rPr>
          <w:lang w:val="en-GB"/>
        </w:rPr>
        <w:t xml:space="preserve"> </w:t>
      </w:r>
      <w:r w:rsidR="004A5611">
        <w:rPr>
          <w:lang w:val="en-GB"/>
        </w:rPr>
        <w:fldChar w:fldCharType="begin"/>
      </w:r>
      <w:r w:rsidR="008C3987">
        <w:rPr>
          <w:lang w:val="en-GB"/>
        </w:rPr>
        <w:instrText xml:space="preserve"> ADDIN ZOTERO_ITEM CSL_CITATION {"citationID":"AhEhqL7a","properties":{"formattedCitation":"(Coiffier, 2011)","plainCitation":"(Coiffier, 2011)","noteIndex":0},"citationItems":[{"id":328,"uris":["http://zotero.org/users/4597499/items/ZWSQPB6W"],"uri":["http://zotero.org/users/4597499/items/ZWSQPB6W"],"itemData":{"id":328,"type":"book","title":"Fundamentals of Numerical Weather Prediction","publisher":"Cambridge University Press","number-of-pages":"363","source":"Google Books","abstract":"Numerical models have become essential tools in environmental science, particularly in weather forecasting and climate prediction. This book provides a comprehensive overview of the techniques used in these fields, with emphasis on the design of the most recent numerical models of the atmosphere. It presents a short history of numerical weather prediction and its evolution, before describing the various model equations and how to solve them numerically. It outlines the main elements of a meteorological forecast suite, and the theory is illustrated throughout with practical examples of operational models and parameterizations of physical processes. This book is founded on the author's many years of experience, as a scientist at Météo-France and teaching university-level courses. It is a practical and accessible textbook for graduate courses and a handy resource for researchers and professionals in atmospheric physics, meteorology and climatology, as well as the related disciplines of fluid dynamics, hydrology and oceanography.","URL":"https://books.google.ie/books?id=vY29h_Bvqk0C&amp;printsec=frontcover&amp;source=gbs_atb#v=onepage&amp;q&amp;f=false","ISBN":"978-1-139-50270-2","note":"Google-Books-ID: vY29h_Bvqk0C","language":"en","author":[{"family":"Coiffier","given":"Jean"}],"issued":{"date-parts":[["2011",12,1]]},"accessed":{"date-parts":[["2018",1,6]]}}}],"schema":"https://github.com/citation-style-language/schema/raw/master/csl-citation.json"} </w:instrText>
      </w:r>
      <w:r w:rsidR="004A5611">
        <w:rPr>
          <w:lang w:val="en-GB"/>
        </w:rPr>
        <w:fldChar w:fldCharType="separate"/>
      </w:r>
      <w:r w:rsidR="004A5611">
        <w:rPr>
          <w:noProof/>
          <w:lang w:val="en-GB"/>
        </w:rPr>
        <w:t>(Coiffier, 2011)</w:t>
      </w:r>
      <w:r w:rsidR="004A5611">
        <w:rPr>
          <w:lang w:val="en-GB"/>
        </w:rPr>
        <w:fldChar w:fldCharType="end"/>
      </w:r>
      <w:r>
        <w:rPr>
          <w:lang w:val="en-GB"/>
        </w:rPr>
        <w:t>.</w:t>
      </w:r>
      <w:r w:rsidR="004A5611">
        <w:rPr>
          <w:lang w:val="en-GB"/>
        </w:rPr>
        <w:t xml:space="preserve"> </w:t>
      </w:r>
      <w:r w:rsidR="00B2627E">
        <w:rPr>
          <w:lang w:val="en-GB"/>
        </w:rPr>
        <w:t xml:space="preserve"> The equations used to get these approximations are beyond the scope of this document but are strongly linked to fluid mechanics.</w:t>
      </w:r>
      <w:r w:rsidR="00E225CB">
        <w:rPr>
          <w:lang w:val="en-GB"/>
        </w:rPr>
        <w:t xml:space="preserve"> A model of the atmosphere is formed</w:t>
      </w:r>
      <w:r w:rsidR="00DF5403">
        <w:rPr>
          <w:lang w:val="en-GB"/>
        </w:rPr>
        <w:t xml:space="preserve"> using these calculations which is then discretised, so the model no longer reflects the continuous variables. This process reflects the series of actions some of the aforementioned data mining applications have taken to make weather prediction a classification problem rather </w:t>
      </w:r>
      <w:r w:rsidR="00DF5403">
        <w:rPr>
          <w:lang w:val="en-GB"/>
        </w:rPr>
        <w:lastRenderedPageBreak/>
        <w:t>than a regression problem.</w:t>
      </w:r>
      <w:r w:rsidR="00125B4B">
        <w:rPr>
          <w:lang w:val="en-GB"/>
        </w:rPr>
        <w:t xml:space="preserve"> Although the NWP systems </w:t>
      </w:r>
      <w:r w:rsidR="00470E51">
        <w:rPr>
          <w:lang w:val="en-GB"/>
        </w:rPr>
        <w:t xml:space="preserve">are still predicting </w:t>
      </w:r>
      <w:r w:rsidR="00125B4B">
        <w:rPr>
          <w:lang w:val="en-GB"/>
        </w:rPr>
        <w:t>a numeric value, the range of values is restricted in a sense.</w:t>
      </w:r>
    </w:p>
    <w:p w:rsidR="00047CC3" w:rsidRDefault="00047CC3" w:rsidP="00F043E9">
      <w:pPr>
        <w:spacing w:line="360" w:lineRule="auto"/>
        <w:jc w:val="both"/>
        <w:rPr>
          <w:lang w:val="en-GB"/>
        </w:rPr>
      </w:pPr>
    </w:p>
    <w:p w:rsidR="00047CC3" w:rsidRDefault="00047CC3" w:rsidP="00F043E9">
      <w:pPr>
        <w:spacing w:line="360" w:lineRule="auto"/>
        <w:jc w:val="both"/>
        <w:rPr>
          <w:lang w:val="en-GB"/>
        </w:rPr>
      </w:pPr>
      <w:r>
        <w:rPr>
          <w:lang w:val="en-GB"/>
        </w:rPr>
        <w:t>In essence NWP is based on modelling the atmosphere</w:t>
      </w:r>
      <w:r w:rsidR="00F83721">
        <w:rPr>
          <w:lang w:val="en-GB"/>
        </w:rPr>
        <w:t xml:space="preserve"> which is treated as a fluid, hence why it is strongly linked to fluid mechanics. As NWP is considered an initial value problem, the success of a forecast as largely related to the accuracy of the initial values used to represent the atmospheres current state.</w:t>
      </w:r>
    </w:p>
    <w:p w:rsidR="00141AF7" w:rsidRDefault="00141AF7" w:rsidP="00F043E9">
      <w:pPr>
        <w:spacing w:line="360" w:lineRule="auto"/>
        <w:jc w:val="both"/>
        <w:rPr>
          <w:lang w:val="en-GB"/>
        </w:rPr>
      </w:pPr>
    </w:p>
    <w:p w:rsidR="001E509A" w:rsidRDefault="00DF6B44" w:rsidP="001E509A">
      <w:pPr>
        <w:spacing w:line="360" w:lineRule="auto"/>
        <w:jc w:val="both"/>
        <w:rPr>
          <w:lang w:val="en-GB"/>
        </w:rPr>
      </w:pPr>
      <w:r>
        <w:rPr>
          <w:lang w:val="en-GB"/>
        </w:rPr>
        <w:t xml:space="preserve">Improving weather prediction is highly correlated with improving NWP processes </w:t>
      </w:r>
      <w:r w:rsidR="00141AF7">
        <w:rPr>
          <w:lang w:val="en-GB"/>
        </w:rPr>
        <w:fldChar w:fldCharType="begin"/>
      </w:r>
      <w:r>
        <w:rPr>
          <w:lang w:val="en-GB"/>
        </w:rPr>
        <w:instrText xml:space="preserve"> ADDIN ZOTERO_ITEM CSL_CITATION {"citationID":"v1HxV9cR","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sidR="00141AF7">
        <w:rPr>
          <w:lang w:val="en-GB"/>
        </w:rPr>
        <w:fldChar w:fldCharType="separate"/>
      </w:r>
      <w:r>
        <w:rPr>
          <w:noProof/>
          <w:lang w:val="en-GB"/>
        </w:rPr>
        <w:t>(Shuman, 1978)</w:t>
      </w:r>
      <w:r w:rsidR="00141AF7">
        <w:rPr>
          <w:lang w:val="en-GB"/>
        </w:rPr>
        <w:fldChar w:fldCharType="end"/>
      </w:r>
      <w:r>
        <w:rPr>
          <w:lang w:val="en-GB"/>
        </w:rPr>
        <w:t>.</w:t>
      </w:r>
      <w:r w:rsidR="008B7C64">
        <w:rPr>
          <w:lang w:val="en-GB"/>
        </w:rPr>
        <w:t xml:space="preserve"> The atmosphere and its </w:t>
      </w:r>
      <w:r w:rsidR="00FC2C2B">
        <w:rPr>
          <w:lang w:val="en-GB"/>
        </w:rPr>
        <w:t>constituents are at the heart of NWP.</w:t>
      </w:r>
      <w:r w:rsidR="00CA1F9C">
        <w:rPr>
          <w:lang w:val="en-GB"/>
        </w:rPr>
        <w:t xml:space="preserve"> Rainfall is possibly the most important weather factor from an </w:t>
      </w:r>
      <w:r w:rsidR="00343A2C">
        <w:rPr>
          <w:lang w:val="en-GB"/>
        </w:rPr>
        <w:t>individual’s</w:t>
      </w:r>
      <w:r w:rsidR="00CA1F9C">
        <w:rPr>
          <w:lang w:val="en-GB"/>
        </w:rPr>
        <w:t xml:space="preserve"> perspective.</w:t>
      </w:r>
      <w:r w:rsidR="00343A2C">
        <w:rPr>
          <w:lang w:val="en-GB"/>
        </w:rPr>
        <w:t xml:space="preserve"> Rainfall is largely</w:t>
      </w:r>
      <w:r w:rsidR="002F2344">
        <w:rPr>
          <w:lang w:val="en-GB"/>
        </w:rPr>
        <w:t xml:space="preserve"> related</w:t>
      </w:r>
      <w:r w:rsidR="00343A2C">
        <w:rPr>
          <w:lang w:val="en-GB"/>
        </w:rPr>
        <w:t xml:space="preserve"> with the radiative properties of oceans and seas.</w:t>
      </w:r>
      <w:r w:rsidR="001313A8">
        <w:rPr>
          <w:lang w:val="en-GB"/>
        </w:rPr>
        <w:t xml:space="preserve"> As heat takes longer to dissipate from a body of water than a mass of land</w:t>
      </w:r>
      <w:r w:rsidR="003A659F">
        <w:rPr>
          <w:lang w:val="en-GB"/>
        </w:rPr>
        <w:t>, evaporation can continue for longer over a body of water. This increase in evaporation over oceans leads to large quantities of clouds that become dense with water</w:t>
      </w:r>
      <w:r w:rsidR="008F5EA0">
        <w:rPr>
          <w:lang w:val="en-GB"/>
        </w:rPr>
        <w:t xml:space="preserve"> vapour</w:t>
      </w:r>
      <w:r w:rsidR="003A659F">
        <w:rPr>
          <w:lang w:val="en-GB"/>
        </w:rPr>
        <w:t>. As these cloud systems are pushed in certain directions by the prevailing winds, the cloud systems make landfall.</w:t>
      </w:r>
      <w:r w:rsidR="001E509A">
        <w:rPr>
          <w:lang w:val="en-GB"/>
        </w:rPr>
        <w:t xml:space="preserve"> When these clouds, dense with water vapour, meet the configuration of the earth’s surface, rainfall occurs. </w:t>
      </w:r>
    </w:p>
    <w:p w:rsidR="00CE7959" w:rsidRDefault="00CE7959" w:rsidP="00F043E9">
      <w:pPr>
        <w:spacing w:line="360" w:lineRule="auto"/>
        <w:jc w:val="both"/>
        <w:rPr>
          <w:lang w:val="en-GB"/>
        </w:rPr>
      </w:pPr>
    </w:p>
    <w:p w:rsidR="00B54C37" w:rsidRDefault="009864E5" w:rsidP="00F043E9">
      <w:pPr>
        <w:spacing w:line="360" w:lineRule="auto"/>
        <w:jc w:val="both"/>
        <w:rPr>
          <w:lang w:val="en-GB"/>
        </w:rPr>
      </w:pPr>
      <w:r>
        <w:rPr>
          <w:lang w:val="en-GB"/>
        </w:rPr>
        <w:t>By utilising NWP processes to model atmospheric conditions</w:t>
      </w:r>
      <w:r w:rsidR="005F1D83">
        <w:rPr>
          <w:lang w:val="en-GB"/>
        </w:rPr>
        <w:t xml:space="preserve"> these weather phenomena can be forecasted in advance.</w:t>
      </w:r>
      <w:r w:rsidR="00E56513">
        <w:rPr>
          <w:lang w:val="en-GB"/>
        </w:rPr>
        <w:t xml:space="preserve"> </w:t>
      </w:r>
      <w:r w:rsidR="00E56513">
        <w:rPr>
          <w:lang w:val="en-GB"/>
        </w:rPr>
        <w:fldChar w:fldCharType="begin"/>
      </w:r>
      <w:r w:rsidR="00E56513">
        <w:rPr>
          <w:lang w:val="en-GB"/>
        </w:rPr>
        <w:instrText xml:space="preserve"> ADDIN ZOTERO_ITEM CSL_CITATION {"citationID":"jUK6IZxa","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sidR="00E56513">
        <w:rPr>
          <w:lang w:val="en-GB"/>
        </w:rPr>
        <w:fldChar w:fldCharType="separate"/>
      </w:r>
      <w:r w:rsidR="00E56513">
        <w:rPr>
          <w:noProof/>
          <w:lang w:val="en-GB"/>
        </w:rPr>
        <w:t>(Shuman, 1978)</w:t>
      </w:r>
      <w:r w:rsidR="00E56513">
        <w:rPr>
          <w:lang w:val="en-GB"/>
        </w:rPr>
        <w:fldChar w:fldCharType="end"/>
      </w:r>
      <w:r w:rsidR="00E56513">
        <w:rPr>
          <w:lang w:val="en-GB"/>
        </w:rPr>
        <w:t xml:space="preserve"> outlines that heating and friction are important for determining a</w:t>
      </w:r>
      <w:r w:rsidR="00FD40ED">
        <w:rPr>
          <w:lang w:val="en-GB"/>
        </w:rPr>
        <w:t>n atmospheric</w:t>
      </w:r>
      <w:r w:rsidR="00E56513">
        <w:rPr>
          <w:lang w:val="en-GB"/>
        </w:rPr>
        <w:t xml:space="preserve"> forecast which extends a week in advance.</w:t>
      </w:r>
      <w:r w:rsidR="008565BF">
        <w:rPr>
          <w:lang w:val="en-GB"/>
        </w:rPr>
        <w:t xml:space="preserve"> Interestingly the author gives</w:t>
      </w:r>
      <w:r w:rsidR="00E12773">
        <w:rPr>
          <w:lang w:val="en-GB"/>
        </w:rPr>
        <w:t xml:space="preserve"> an overview of what they perceive to be the most influential features of NWP systems; three of the five are related to advances in technology.</w:t>
      </w:r>
      <w:r w:rsidR="00094CDE">
        <w:rPr>
          <w:lang w:val="en-GB"/>
        </w:rPr>
        <w:t xml:space="preserve"> The effectiveness of technological advances on NWP systems is further highlighted when the author states that these advances are heavily reliant on progress in computational domains.</w:t>
      </w:r>
    </w:p>
    <w:p w:rsidR="00CF78BE" w:rsidRDefault="00CF78BE" w:rsidP="00F043E9">
      <w:pPr>
        <w:spacing w:line="360" w:lineRule="auto"/>
        <w:jc w:val="both"/>
        <w:rPr>
          <w:lang w:val="en-GB"/>
        </w:rPr>
      </w:pPr>
    </w:p>
    <w:p w:rsidR="00CF78BE" w:rsidRDefault="00CF78BE" w:rsidP="00F043E9">
      <w:pPr>
        <w:spacing w:line="360" w:lineRule="auto"/>
        <w:jc w:val="both"/>
        <w:rPr>
          <w:lang w:val="en-GB"/>
        </w:rPr>
      </w:pPr>
      <w:r>
        <w:rPr>
          <w:lang w:val="en-GB"/>
        </w:rPr>
        <w:t>The main analysis of this document, both descriptive and predictive, will be based on hourly data obtained from Met Éireann. Hence this section will continue by looking at the NWP processes and models employed by Met Éireann in their weather forecasting systems.</w:t>
      </w:r>
    </w:p>
    <w:p w:rsidR="00CF78BE" w:rsidRDefault="00CF78BE" w:rsidP="00F043E9">
      <w:pPr>
        <w:spacing w:line="360" w:lineRule="auto"/>
        <w:jc w:val="both"/>
        <w:rPr>
          <w:lang w:val="en-GB"/>
        </w:rPr>
      </w:pPr>
    </w:p>
    <w:p w:rsidR="00CF78BE" w:rsidRDefault="00AB4BAE" w:rsidP="00F043E9">
      <w:pPr>
        <w:spacing w:line="360" w:lineRule="auto"/>
        <w:jc w:val="both"/>
        <w:rPr>
          <w:lang w:val="en-GB"/>
        </w:rPr>
      </w:pPr>
      <w:r>
        <w:rPr>
          <w:lang w:val="en-GB"/>
        </w:rPr>
        <w:t>Fortunately</w:t>
      </w:r>
      <w:r w:rsidR="00723FAA">
        <w:rPr>
          <w:lang w:val="en-GB"/>
        </w:rPr>
        <w:t>,</w:t>
      </w:r>
      <w:r>
        <w:rPr>
          <w:lang w:val="en-GB"/>
        </w:rPr>
        <w:t xml:space="preserve"> Met Éireann provide a brief overview of their entire weather forecasting process </w:t>
      </w:r>
      <w:r w:rsidR="003D34E6">
        <w:rPr>
          <w:lang w:val="en-GB"/>
        </w:rPr>
        <w:fldChar w:fldCharType="begin"/>
      </w:r>
      <w:r w:rsidR="008C3987">
        <w:rPr>
          <w:lang w:val="en-GB"/>
        </w:rPr>
        <w:instrText xml:space="preserve"> ADDIN ZOTERO_ITEM CSL_CITATION {"citationID":"rRhV8LdI","properties":{"formattedCitation":"({\\i{}How Met \\uc0\\u201{}ireann produces a forecast - Met \\uc0\\u201{}ireann - The Irish Meteorological Service}, no date)","plainCitation":"(How Met Éireann produces a forecast - Met Éireann - The Irish Meteorological Service, no date)","dontUpdate":true,"noteIndex":0},"citationItems":[{"id":323,"uris":["http://zotero.org/users/4597499/items/2Q7UMNKW"],"uri":["http://zotero.org/users/4597499/items/2Q7UMNKW"],"itemData":{"id":323,"type":"webpage","title":"How Met Éireann produces a forecast - Met Éireann - The Irish Meteorological Service","abstract":"Met Éireann, the Irish National Meteorological Service, is the leading provider of weather information and related services for Ireland.","URL":"https://www.met.ie/education/how-met-eireann-produces-a-forecast","language":"en","accessed":{"date-parts":[["2018",5,21]]}}}],"schema":"https://github.com/citation-style-language/schema/raw/master/csl-citation.json"} </w:instrText>
      </w:r>
      <w:r w:rsidR="003D34E6">
        <w:rPr>
          <w:lang w:val="en-GB"/>
        </w:rPr>
        <w:fldChar w:fldCharType="separate"/>
      </w:r>
      <w:r w:rsidR="003D34E6" w:rsidRPr="003D34E6">
        <w:rPr>
          <w:lang w:val="en-US"/>
        </w:rPr>
        <w:t>(</w:t>
      </w:r>
      <w:r w:rsidR="003D34E6" w:rsidRPr="003D34E6">
        <w:rPr>
          <w:i/>
          <w:iCs/>
          <w:lang w:val="en-US"/>
        </w:rPr>
        <w:t>How Met Éireann produces a forecast - Met Éireann - The Irish Meteorological Service</w:t>
      </w:r>
      <w:r w:rsidR="003D34E6">
        <w:rPr>
          <w:lang w:val="en-US"/>
        </w:rPr>
        <w:t>, n.d.</w:t>
      </w:r>
      <w:r w:rsidR="003D34E6" w:rsidRPr="003D34E6">
        <w:rPr>
          <w:lang w:val="en-US"/>
        </w:rPr>
        <w:t>)</w:t>
      </w:r>
      <w:r w:rsidR="003D34E6">
        <w:rPr>
          <w:lang w:val="en-GB"/>
        </w:rPr>
        <w:fldChar w:fldCharType="end"/>
      </w:r>
      <w:r w:rsidR="00CF78BE">
        <w:rPr>
          <w:lang w:val="en-GB"/>
        </w:rPr>
        <w:t>. As is the case with all NWP systems, the first step is to collect observations of current and past weather</w:t>
      </w:r>
      <w:r w:rsidR="0085040F">
        <w:rPr>
          <w:lang w:val="en-GB"/>
        </w:rPr>
        <w:t xml:space="preserve"> conditions</w:t>
      </w:r>
      <w:r w:rsidR="00CF78BE">
        <w:rPr>
          <w:lang w:val="en-GB"/>
        </w:rPr>
        <w:t>. Following this</w:t>
      </w:r>
      <w:r w:rsidR="00D41467">
        <w:rPr>
          <w:lang w:val="en-GB"/>
        </w:rPr>
        <w:t>,</w:t>
      </w:r>
      <w:r w:rsidR="00CF78BE">
        <w:rPr>
          <w:lang w:val="en-GB"/>
        </w:rPr>
        <w:t xml:space="preserve"> the process enters the data assimilation stage.</w:t>
      </w:r>
      <w:r w:rsidR="001E0FF9">
        <w:rPr>
          <w:lang w:val="en-GB"/>
        </w:rPr>
        <w:t xml:space="preserve"> Numerous </w:t>
      </w:r>
      <w:r w:rsidR="001E0FF9">
        <w:rPr>
          <w:lang w:val="en-GB"/>
        </w:rPr>
        <w:lastRenderedPageBreak/>
        <w:t xml:space="preserve">papers referred to in this document, such as </w:t>
      </w:r>
      <w:r w:rsidR="001E0FF9">
        <w:rPr>
          <w:lang w:val="en-GB"/>
        </w:rPr>
        <w:fldChar w:fldCharType="begin"/>
      </w:r>
      <w:r w:rsidR="001E0FF9">
        <w:rPr>
          <w:lang w:val="en-GB"/>
        </w:rPr>
        <w:instrText xml:space="preserve"> ADDIN ZOTERO_ITEM CSL_CITATION {"citationID":"OlbR1qEx","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sidR="001E0FF9">
        <w:rPr>
          <w:lang w:val="en-GB"/>
        </w:rPr>
        <w:fldChar w:fldCharType="separate"/>
      </w:r>
      <w:r w:rsidR="001E0FF9">
        <w:rPr>
          <w:noProof/>
          <w:lang w:val="en-GB"/>
        </w:rPr>
        <w:t>(Shuman, 1978)</w:t>
      </w:r>
      <w:r w:rsidR="001E0FF9">
        <w:rPr>
          <w:lang w:val="en-GB"/>
        </w:rPr>
        <w:fldChar w:fldCharType="end"/>
      </w:r>
      <w:r w:rsidR="001E0FF9">
        <w:rPr>
          <w:lang w:val="en-GB"/>
        </w:rPr>
        <w:t xml:space="preserve"> , state that NWP is an initial value problem. Therefore</w:t>
      </w:r>
      <w:r w:rsidR="00175441">
        <w:rPr>
          <w:lang w:val="en-GB"/>
        </w:rPr>
        <w:t>,</w:t>
      </w:r>
      <w:r w:rsidR="001E0FF9">
        <w:rPr>
          <w:lang w:val="en-GB"/>
        </w:rPr>
        <w:t xml:space="preserve"> Met Éireann use the data assimilation stage to compare previous forecasts with the actual observations.</w:t>
      </w:r>
      <w:r w:rsidR="0064158C">
        <w:rPr>
          <w:lang w:val="en-GB"/>
        </w:rPr>
        <w:t xml:space="preserve"> This process of data assimilation is very similar to </w:t>
      </w:r>
      <w:r w:rsidR="00950B0D">
        <w:rPr>
          <w:lang w:val="en-GB"/>
        </w:rPr>
        <w:t>model training</w:t>
      </w:r>
      <w:r w:rsidR="0064158C">
        <w:rPr>
          <w:lang w:val="en-GB"/>
        </w:rPr>
        <w:t xml:space="preserve"> techniques in the data science world. In essence when creating a predictive model,</w:t>
      </w:r>
      <w:r w:rsidR="00950B0D">
        <w:rPr>
          <w:lang w:val="en-GB"/>
        </w:rPr>
        <w:t xml:space="preserve"> an initial model is created with basic parameters and a subset of the data. When the model is run and evaluated </w:t>
      </w:r>
      <w:r w:rsidR="00880D7D">
        <w:rPr>
          <w:lang w:val="en-GB"/>
        </w:rPr>
        <w:t xml:space="preserve">under some performance metric </w:t>
      </w:r>
      <w:r w:rsidR="00950B0D">
        <w:rPr>
          <w:lang w:val="en-GB"/>
        </w:rPr>
        <w:t>it is often re</w:t>
      </w:r>
      <w:r w:rsidR="00880D7D">
        <w:rPr>
          <w:lang w:val="en-GB"/>
        </w:rPr>
        <w:t>-</w:t>
      </w:r>
      <w:r w:rsidR="00950B0D">
        <w:rPr>
          <w:lang w:val="en-GB"/>
        </w:rPr>
        <w:t>run with updated parameters to increase the predictive accuracy of the model which is approximately the purpose of data assimilation.</w:t>
      </w:r>
    </w:p>
    <w:p w:rsidR="001A1724" w:rsidRDefault="001A1724" w:rsidP="00F043E9">
      <w:pPr>
        <w:spacing w:line="360" w:lineRule="auto"/>
        <w:jc w:val="both"/>
        <w:rPr>
          <w:lang w:val="en-GB"/>
        </w:rPr>
      </w:pPr>
    </w:p>
    <w:p w:rsidR="001A1724" w:rsidRDefault="001A1724" w:rsidP="00F043E9">
      <w:pPr>
        <w:spacing w:line="360" w:lineRule="auto"/>
        <w:jc w:val="both"/>
        <w:rPr>
          <w:lang w:val="en-GB"/>
        </w:rPr>
      </w:pPr>
      <w:r>
        <w:rPr>
          <w:lang w:val="en-GB"/>
        </w:rPr>
        <w:t>Given the complexity of NWP and its heavy reliance on computing power, its intriguing to know that forecasters in Met Éireann</w:t>
      </w:r>
      <w:r w:rsidR="00821C3C">
        <w:rPr>
          <w:lang w:val="en-GB"/>
        </w:rPr>
        <w:t xml:space="preserve"> still adopt a manual approach when creating forecasts on certain occasions. Forecasters will sometimes draw charts by hand to determine what the weather observations are indicating </w:t>
      </w:r>
      <w:r w:rsidR="00821C3C" w:rsidRPr="00821C3C">
        <w:rPr>
          <w:lang w:val="en-GB"/>
        </w:rPr>
        <w:fldChar w:fldCharType="begin"/>
      </w:r>
      <w:r w:rsidR="008C3987">
        <w:rPr>
          <w:lang w:val="en-GB"/>
        </w:rPr>
        <w:instrText xml:space="preserve"> ADDIN ZOTERO_ITEM CSL_CITATION {"citationID":"xGx7JLP9","properties":{"formattedCitation":"({\\i{}Forecasting Centre - Met \\uc0\\u201{}ireann - The Irish Meteorological Service}, no date)","plainCitation":"(Forecasting Centre - Met Éireann - The Irish Meteorological Service, no date)","dontUpdate":true,"noteIndex":0},"citationItems":[{"id":337,"uris":["http://zotero.org/users/4597499/items/EWRHD5RP"],"uri":["http://zotero.org/users/4597499/items/EWRHD5RP"],"itemData":{"id":337,"type":"webpage","title":"Forecasting Centre - Met Éireann - The Irish Meteorological Service","abstract":"Met Éireann, the Irish National Meteorological Service, is the leading provider of weather information and related services for Ireland.","URL":"https://www.met.ie/science/forecasting-centre","language":"en","accessed":{"date-parts":[["2018",5,28]]}}}],"schema":"https://github.com/citation-style-language/schema/raw/master/csl-citation.json"} </w:instrText>
      </w:r>
      <w:r w:rsidR="00821C3C" w:rsidRPr="00821C3C">
        <w:rPr>
          <w:lang w:val="en-GB"/>
        </w:rPr>
        <w:fldChar w:fldCharType="separate"/>
      </w:r>
      <w:r w:rsidR="00821C3C" w:rsidRPr="00821C3C">
        <w:rPr>
          <w:lang w:val="en-US"/>
        </w:rPr>
        <w:t>(</w:t>
      </w:r>
      <w:r w:rsidR="00821C3C" w:rsidRPr="00821C3C">
        <w:rPr>
          <w:iCs/>
          <w:lang w:val="en-US"/>
        </w:rPr>
        <w:t>Forecasting Centre - Met Éireann - The Irish Meteorological Service</w:t>
      </w:r>
      <w:r w:rsidR="00821C3C" w:rsidRPr="00821C3C">
        <w:rPr>
          <w:lang w:val="en-US"/>
        </w:rPr>
        <w:t>, n.d.)</w:t>
      </w:r>
      <w:r w:rsidR="00821C3C" w:rsidRPr="00821C3C">
        <w:rPr>
          <w:lang w:val="en-GB"/>
        </w:rPr>
        <w:fldChar w:fldCharType="end"/>
      </w:r>
      <w:r w:rsidR="00821C3C" w:rsidRPr="00821C3C">
        <w:rPr>
          <w:lang w:val="en-GB"/>
        </w:rPr>
        <w:t>.</w:t>
      </w:r>
    </w:p>
    <w:p w:rsidR="00C97FC1" w:rsidRDefault="00C97FC1" w:rsidP="00F043E9">
      <w:pPr>
        <w:spacing w:line="360" w:lineRule="auto"/>
        <w:jc w:val="both"/>
        <w:rPr>
          <w:lang w:val="en-GB"/>
        </w:rPr>
      </w:pPr>
    </w:p>
    <w:p w:rsidR="00C97FC1" w:rsidRDefault="00C97FC1" w:rsidP="00F043E9">
      <w:pPr>
        <w:spacing w:line="360" w:lineRule="auto"/>
        <w:jc w:val="both"/>
        <w:rPr>
          <w:lang w:val="en-GB"/>
        </w:rPr>
      </w:pPr>
      <w:r>
        <w:rPr>
          <w:lang w:val="en-GB"/>
        </w:rPr>
        <w:t>Met Éireann uses a combination of two forecasting models for their weather predictions, HIRLAM</w:t>
      </w:r>
      <w:r w:rsidR="002F38D3">
        <w:rPr>
          <w:lang w:val="en-GB"/>
        </w:rPr>
        <w:t xml:space="preserve"> and HARMONIE.</w:t>
      </w:r>
      <w:r w:rsidR="006D442D">
        <w:rPr>
          <w:lang w:val="en-GB"/>
        </w:rPr>
        <w:t xml:space="preserve"> HIRLAM, which stands for High Resolution Local Area Model, is used to provide short term weather forecasts.</w:t>
      </w:r>
      <w:r w:rsidR="00AB7DA6">
        <w:rPr>
          <w:lang w:val="en-GB"/>
        </w:rPr>
        <w:t xml:space="preserve"> This model has been developed by a number of countries as part of a consortium.</w:t>
      </w:r>
      <w:r w:rsidR="00B4395F">
        <w:rPr>
          <w:lang w:val="en-GB"/>
        </w:rPr>
        <w:t xml:space="preserve"> A medium range forecasting model implemented by the ECMWF is used to provide weather forecasts approximately ten days in advance.</w:t>
      </w:r>
    </w:p>
    <w:p w:rsidR="00647607" w:rsidRDefault="00647607" w:rsidP="00F043E9">
      <w:pPr>
        <w:spacing w:line="360" w:lineRule="auto"/>
        <w:jc w:val="both"/>
        <w:rPr>
          <w:lang w:val="en-GB"/>
        </w:rPr>
      </w:pPr>
    </w:p>
    <w:p w:rsidR="0089768F" w:rsidRDefault="00496F4B" w:rsidP="00F043E9">
      <w:pPr>
        <w:spacing w:line="360" w:lineRule="auto"/>
        <w:jc w:val="both"/>
        <w:rPr>
          <w:lang w:val="en-GB"/>
        </w:rPr>
      </w:pPr>
      <w:r>
        <w:rPr>
          <w:lang w:val="en-GB"/>
        </w:rPr>
        <w:t>When reading about NWP, resolution is a term that surfaces more often than not. The resolution of a weather forecasting model is not necessarily an accuracy measure but an indicator of how localised a weather model can be. Met Eireann’s NWP models for example have a resolution of approximately 2.5km</w:t>
      </w:r>
      <w:r w:rsidR="004E50ED">
        <w:rPr>
          <w:lang w:val="en-GB"/>
        </w:rPr>
        <w:t xml:space="preserve"> </w:t>
      </w:r>
      <w:r w:rsidR="004E50ED" w:rsidRPr="004E50ED">
        <w:rPr>
          <w:lang w:val="en-GB"/>
        </w:rPr>
        <w:fldChar w:fldCharType="begin"/>
      </w:r>
      <w:r w:rsidR="008C3987">
        <w:rPr>
          <w:lang w:val="en-GB"/>
        </w:rPr>
        <w:instrText xml:space="preserve"> ADDIN ZOTERO_ITEM CSL_CITATION {"citationID":"tgKbUutI","properties":{"formattedCitation":"({\\i{}Numerical Weather Prediction - Met \\uc0\\u201{}ireann - The Irish Meteorological Service}, no date)","plainCitation":"(Numerical Weather Prediction - Met Éireann - The Irish Meteorological Service, no date)","dontUpdate":true,"noteIndex":0},"citationItems":[{"id":339,"uris":["http://zotero.org/users/4597499/items/CZP8AKHP"],"uri":["http://zotero.org/users/4597499/items/CZP8AKHP"],"itemData":{"id":339,"type":"webpage","title":"Numerical Weather Prediction - Met Éireann - The Irish Meteorological Service","abstract":"Met Éireann, the Irish National Meteorological Service, is the leading provider of weather information and related services for Ireland.","URL":"https://www.met.ie/science/numerical-weather-prediction","language":"en","accessed":{"date-parts":[["2018",5,28]]}}}],"schema":"https://github.com/citation-style-language/schema/raw/master/csl-citation.json"} </w:instrText>
      </w:r>
      <w:r w:rsidR="004E50ED" w:rsidRPr="004E50ED">
        <w:rPr>
          <w:lang w:val="en-GB"/>
        </w:rPr>
        <w:fldChar w:fldCharType="separate"/>
      </w:r>
      <w:r w:rsidR="004E50ED" w:rsidRPr="004E50ED">
        <w:rPr>
          <w:lang w:val="en-US"/>
        </w:rPr>
        <w:t>(</w:t>
      </w:r>
      <w:r w:rsidR="004E50ED" w:rsidRPr="004E50ED">
        <w:rPr>
          <w:iCs/>
          <w:lang w:val="en-US"/>
        </w:rPr>
        <w:t>Numerical Weather Prediction - Met Éireann - The Irish Meteorological Service</w:t>
      </w:r>
      <w:r w:rsidR="004E50ED" w:rsidRPr="004E50ED">
        <w:rPr>
          <w:lang w:val="en-US"/>
        </w:rPr>
        <w:t xml:space="preserve">, </w:t>
      </w:r>
      <w:r w:rsidR="004E50ED">
        <w:rPr>
          <w:lang w:val="en-US"/>
        </w:rPr>
        <w:t>n.d.</w:t>
      </w:r>
      <w:r w:rsidR="004E50ED" w:rsidRPr="004E50ED">
        <w:rPr>
          <w:lang w:val="en-US"/>
        </w:rPr>
        <w:t>)</w:t>
      </w:r>
      <w:r w:rsidR="004E50ED" w:rsidRPr="004E50ED">
        <w:rPr>
          <w:lang w:val="en-GB"/>
        </w:rPr>
        <w:fldChar w:fldCharType="end"/>
      </w:r>
      <w:r>
        <w:rPr>
          <w:lang w:val="en-GB"/>
        </w:rPr>
        <w:t>.</w:t>
      </w:r>
      <w:r w:rsidR="0019100E">
        <w:rPr>
          <w:lang w:val="en-GB"/>
        </w:rPr>
        <w:t xml:space="preserve"> This means that the model</w:t>
      </w:r>
      <w:r w:rsidR="003C49CC">
        <w:rPr>
          <w:lang w:val="en-GB"/>
        </w:rPr>
        <w:t xml:space="preserve"> </w:t>
      </w:r>
      <w:r w:rsidR="00100366">
        <w:rPr>
          <w:lang w:val="en-GB"/>
        </w:rPr>
        <w:t>split</w:t>
      </w:r>
      <w:r w:rsidR="0019100E">
        <w:rPr>
          <w:lang w:val="en-GB"/>
        </w:rPr>
        <w:t>s</w:t>
      </w:r>
      <w:r w:rsidR="00100366">
        <w:rPr>
          <w:lang w:val="en-GB"/>
        </w:rPr>
        <w:t xml:space="preserve"> the country into grids of 2.5km</w:t>
      </w:r>
      <w:r w:rsidR="00100366">
        <w:rPr>
          <w:vertAlign w:val="superscript"/>
          <w:lang w:val="en-GB"/>
        </w:rPr>
        <w:t>2</w:t>
      </w:r>
      <w:r w:rsidR="00100366">
        <w:rPr>
          <w:lang w:val="en-GB"/>
        </w:rPr>
        <w:t xml:space="preserve"> and then approximate</w:t>
      </w:r>
      <w:r w:rsidR="0019100E">
        <w:rPr>
          <w:lang w:val="en-GB"/>
        </w:rPr>
        <w:t>s</w:t>
      </w:r>
      <w:r w:rsidR="00100366">
        <w:rPr>
          <w:lang w:val="en-GB"/>
        </w:rPr>
        <w:t xml:space="preserve"> the atmospheric conditions for each of those grids.</w:t>
      </w:r>
      <w:r w:rsidR="00EE64B6">
        <w:rPr>
          <w:lang w:val="en-GB"/>
        </w:rPr>
        <w:t xml:space="preserve"> Although this resolution seems quite good from a </w:t>
      </w:r>
      <w:r w:rsidR="00D0305A">
        <w:rPr>
          <w:lang w:val="en-GB"/>
        </w:rPr>
        <w:t>newcomer’s</w:t>
      </w:r>
      <w:r w:rsidR="00EE64B6">
        <w:rPr>
          <w:lang w:val="en-GB"/>
        </w:rPr>
        <w:t xml:space="preserve"> point of view, it is stated that observations would need to be recorded over every couple of meters to have a completely accurate measure of the atmospheric conditions.</w:t>
      </w:r>
      <w:r w:rsidR="008F4F79">
        <w:rPr>
          <w:lang w:val="en-GB"/>
        </w:rPr>
        <w:t xml:space="preserve"> It is also stated that</w:t>
      </w:r>
      <w:r w:rsidR="00751642">
        <w:rPr>
          <w:lang w:val="en-GB"/>
        </w:rPr>
        <w:t>,</w:t>
      </w:r>
      <w:r w:rsidR="008F4F79">
        <w:rPr>
          <w:lang w:val="en-GB"/>
        </w:rPr>
        <w:t xml:space="preserve"> as these recordings are not attainable, </w:t>
      </w:r>
      <w:r w:rsidR="00FB5C7D">
        <w:rPr>
          <w:lang w:val="en-GB"/>
        </w:rPr>
        <w:t>assumptions need to be made. This characteristic again resembles that of any machine learning problem where assumptions need to be made</w:t>
      </w:r>
      <w:r w:rsidR="005C6F57">
        <w:rPr>
          <w:lang w:val="en-GB"/>
        </w:rPr>
        <w:t xml:space="preserve"> about the data and problem being undertaken</w:t>
      </w:r>
      <w:r w:rsidR="00FB5C7D">
        <w:rPr>
          <w:lang w:val="en-GB"/>
        </w:rPr>
        <w:t xml:space="preserve"> in order to perform predictions.</w:t>
      </w:r>
    </w:p>
    <w:p w:rsidR="007C66BA" w:rsidRDefault="007C66BA" w:rsidP="00F043E9">
      <w:pPr>
        <w:spacing w:line="360" w:lineRule="auto"/>
        <w:jc w:val="both"/>
        <w:rPr>
          <w:lang w:val="en-GB"/>
        </w:rPr>
      </w:pPr>
    </w:p>
    <w:p w:rsidR="007C66BA" w:rsidRDefault="007161AF" w:rsidP="00F043E9">
      <w:pPr>
        <w:spacing w:line="360" w:lineRule="auto"/>
        <w:jc w:val="both"/>
        <w:rPr>
          <w:lang w:val="en-GB"/>
        </w:rPr>
      </w:pPr>
      <w:r>
        <w:rPr>
          <w:lang w:val="en-GB"/>
        </w:rPr>
        <w:lastRenderedPageBreak/>
        <w:t xml:space="preserve">Mitigating the errors introduced by making assumptions is crucial in machine learning. This is no different in terms of NWP models. </w:t>
      </w:r>
      <w:r w:rsidR="007C66BA">
        <w:rPr>
          <w:lang w:val="en-GB"/>
        </w:rPr>
        <w:t xml:space="preserve">To avoid the errors introduced by these assumptions an ensemble approach is used whereby </w:t>
      </w:r>
      <w:r w:rsidR="00523D2F">
        <w:rPr>
          <w:lang w:val="en-GB"/>
        </w:rPr>
        <w:t>numerous</w:t>
      </w:r>
      <w:r w:rsidR="00513901">
        <w:rPr>
          <w:lang w:val="en-GB"/>
        </w:rPr>
        <w:t xml:space="preserve"> forecasting</w:t>
      </w:r>
      <w:r w:rsidR="00523D2F">
        <w:rPr>
          <w:lang w:val="en-GB"/>
        </w:rPr>
        <w:t xml:space="preserve"> models are built using a different initial state of the atmosphere for each model.</w:t>
      </w:r>
      <w:r w:rsidR="00280791">
        <w:rPr>
          <w:lang w:val="en-GB"/>
        </w:rPr>
        <w:t xml:space="preserve"> The idea of using an ensemble approach is again common in the machine learning and predictive analytics world whereby numerous models are built using </w:t>
      </w:r>
      <w:r w:rsidR="00D31AB8">
        <w:rPr>
          <w:lang w:val="en-GB"/>
        </w:rPr>
        <w:t xml:space="preserve">the same (with different hyperparameter values) or </w:t>
      </w:r>
      <w:r w:rsidR="00280791">
        <w:rPr>
          <w:lang w:val="en-GB"/>
        </w:rPr>
        <w:t xml:space="preserve">different algorithms. The results of these algorithms are then averaged, </w:t>
      </w:r>
      <w:r w:rsidR="008B124E">
        <w:rPr>
          <w:lang w:val="en-GB"/>
        </w:rPr>
        <w:t>using</w:t>
      </w:r>
      <w:r w:rsidR="00280791">
        <w:rPr>
          <w:lang w:val="en-GB"/>
        </w:rPr>
        <w:t xml:space="preserve"> a weighted average for example, to get an overall result. </w:t>
      </w:r>
    </w:p>
    <w:p w:rsidR="00AE2B41" w:rsidRDefault="00AE2B41" w:rsidP="00F043E9">
      <w:pPr>
        <w:spacing w:line="360" w:lineRule="auto"/>
        <w:jc w:val="both"/>
        <w:rPr>
          <w:lang w:val="en-GB"/>
        </w:rPr>
      </w:pPr>
    </w:p>
    <w:p w:rsidR="00AE2B41" w:rsidRDefault="00AE2B41" w:rsidP="00F043E9">
      <w:pPr>
        <w:spacing w:line="360" w:lineRule="auto"/>
        <w:jc w:val="both"/>
        <w:rPr>
          <w:lang w:val="en-GB"/>
        </w:rPr>
      </w:pPr>
      <w:r>
        <w:rPr>
          <w:lang w:val="en-GB"/>
        </w:rPr>
        <w:fldChar w:fldCharType="begin"/>
      </w:r>
      <w:r>
        <w:rPr>
          <w:lang w:val="en-GB"/>
        </w:rPr>
        <w:instrText xml:space="preserve"> ADDIN ZOTERO_ITEM CSL_CITATION {"citationID":"SvE0L3hi","properties":{"formattedCitation":"(Andersson, 2014)","plainCitation":"(Andersson, 2014)","noteIndex":0},"citationItems":[{"id":341,"uris":["http://zotero.org/users/4597499/items/Q2L2JES7"],"uri":["http://zotero.org/users/4597499/items/Q2L2JES7"],"itemData":{"id":341,"type":"webpage","title":"Medium-range forecasts","container-title":"ECMWF","genre":"Text","abstract":"For the medium-range forecasts an ensemble of 52 individual ensemble members are created twice a day. One member is at a higher spatial resolution than the other members (called the HRES at ECMWF), its initial state is the most accurate estimate of the current conditions and it uses the currently best description of the model physics.","URL":"https://www.ecmwf.int/en/forecasts/documentation-and-support/medium-range-forecasts","language":"en","author":[{"family":"Andersson","given":"Erik"}],"issued":{"date-parts":[["2014",4,16]]},"accessed":{"date-parts":[["2018",5,28]]}}}],"schema":"https://github.com/citation-style-language/schema/raw/master/csl-citation.json"} </w:instrText>
      </w:r>
      <w:r>
        <w:rPr>
          <w:lang w:val="en-GB"/>
        </w:rPr>
        <w:fldChar w:fldCharType="separate"/>
      </w:r>
      <w:r>
        <w:rPr>
          <w:noProof/>
          <w:lang w:val="en-GB"/>
        </w:rPr>
        <w:t>(Andersson, 2014)</w:t>
      </w:r>
      <w:r>
        <w:rPr>
          <w:lang w:val="en-GB"/>
        </w:rPr>
        <w:fldChar w:fldCharType="end"/>
      </w:r>
      <w:r>
        <w:rPr>
          <w:lang w:val="en-GB"/>
        </w:rPr>
        <w:t xml:space="preserve"> states that the ECMWF medium range prediction is based on an ensemble of 52 models.</w:t>
      </w:r>
      <w:r w:rsidR="00E6652C">
        <w:rPr>
          <w:lang w:val="en-GB"/>
        </w:rPr>
        <w:t xml:space="preserve"> One of these models is at a much higher resolution than the other 51 models meaning the initial</w:t>
      </w:r>
      <w:r w:rsidR="00B34ABF">
        <w:rPr>
          <w:lang w:val="en-GB"/>
        </w:rPr>
        <w:t>isation</w:t>
      </w:r>
      <w:r w:rsidR="00E6652C">
        <w:rPr>
          <w:lang w:val="en-GB"/>
        </w:rPr>
        <w:t xml:space="preserve"> values used </w:t>
      </w:r>
      <w:r w:rsidR="00B34ABF">
        <w:rPr>
          <w:lang w:val="en-GB"/>
        </w:rPr>
        <w:t xml:space="preserve">for that model </w:t>
      </w:r>
      <w:r w:rsidR="00E6652C">
        <w:rPr>
          <w:lang w:val="en-GB"/>
        </w:rPr>
        <w:t>are the most accurate description for the current state of the atmosphere.</w:t>
      </w:r>
      <w:r w:rsidR="00534E37">
        <w:rPr>
          <w:lang w:val="en-GB"/>
        </w:rPr>
        <w:t xml:space="preserve"> A second model takes the opposite approach where it uses a much lower resolution than all the rest. This results in an individual model th</w:t>
      </w:r>
      <w:r w:rsidR="0094013C">
        <w:rPr>
          <w:lang w:val="en-GB"/>
        </w:rPr>
        <w:t xml:space="preserve">at has a less accurate but </w:t>
      </w:r>
      <w:r w:rsidR="00534E37">
        <w:rPr>
          <w:lang w:val="en-GB"/>
        </w:rPr>
        <w:t>broad</w:t>
      </w:r>
      <w:r w:rsidR="0094013C">
        <w:rPr>
          <w:lang w:val="en-GB"/>
        </w:rPr>
        <w:t>er</w:t>
      </w:r>
      <w:r w:rsidR="00534E37">
        <w:rPr>
          <w:lang w:val="en-GB"/>
        </w:rPr>
        <w:t xml:space="preserve"> outlook. The remaining models are then initialised with values within the range of the high resolution and low</w:t>
      </w:r>
      <w:r w:rsidR="004D0B22">
        <w:rPr>
          <w:lang w:val="en-GB"/>
        </w:rPr>
        <w:t xml:space="preserve"> resolution model</w:t>
      </w:r>
      <w:r w:rsidR="00CE6724">
        <w:rPr>
          <w:lang w:val="en-GB"/>
        </w:rPr>
        <w:t>s</w:t>
      </w:r>
      <w:r w:rsidR="00534E37">
        <w:rPr>
          <w:lang w:val="en-GB"/>
        </w:rPr>
        <w:t>.</w:t>
      </w:r>
    </w:p>
    <w:p w:rsidR="00452D47" w:rsidRDefault="00452D47" w:rsidP="00F043E9">
      <w:pPr>
        <w:spacing w:line="360" w:lineRule="auto"/>
        <w:jc w:val="both"/>
        <w:rPr>
          <w:lang w:val="en-GB"/>
        </w:rPr>
      </w:pPr>
    </w:p>
    <w:p w:rsidR="00452D47" w:rsidRDefault="00452D47" w:rsidP="00F043E9">
      <w:pPr>
        <w:spacing w:line="360" w:lineRule="auto"/>
        <w:jc w:val="both"/>
        <w:rPr>
          <w:lang w:val="en-GB"/>
        </w:rPr>
      </w:pPr>
      <w:r>
        <w:rPr>
          <w:lang w:val="en-GB"/>
        </w:rPr>
        <w:t>As opposed to the ensemble machine learning approach</w:t>
      </w:r>
      <w:r w:rsidR="00CE5201">
        <w:rPr>
          <w:lang w:val="en-GB"/>
        </w:rPr>
        <w:t>,</w:t>
      </w:r>
      <w:r>
        <w:rPr>
          <w:lang w:val="en-GB"/>
        </w:rPr>
        <w:t xml:space="preserve"> where the results are effectively average</w:t>
      </w:r>
      <w:r w:rsidR="00955A1D">
        <w:rPr>
          <w:lang w:val="en-GB"/>
        </w:rPr>
        <w:t>d</w:t>
      </w:r>
      <w:r>
        <w:rPr>
          <w:lang w:val="en-GB"/>
        </w:rPr>
        <w:t>, the result of ensemble weather forecasting is to provide multiple forecasts that account for the error introduced in making assumptions</w:t>
      </w:r>
      <w:r w:rsidR="00E71CE9">
        <w:rPr>
          <w:lang w:val="en-GB"/>
        </w:rPr>
        <w:t xml:space="preserve"> about the atmosphere</w:t>
      </w:r>
      <w:r w:rsidR="009C4C11">
        <w:rPr>
          <w:lang w:val="en-GB"/>
        </w:rPr>
        <w:t xml:space="preserve"> </w:t>
      </w:r>
      <w:r w:rsidR="00ED720B">
        <w:rPr>
          <w:lang w:val="en-GB"/>
        </w:rPr>
        <w:fldChar w:fldCharType="begin"/>
      </w:r>
      <w:r w:rsidR="00ED720B">
        <w:rPr>
          <w:lang w:val="en-GB"/>
        </w:rPr>
        <w:instrText xml:space="preserve"> ADDIN ZOTERO_ITEM CSL_CITATION {"citationID":"aONBWh9K","properties":{"formattedCitation":"(Jeppesen, 2017)","plainCitation":"(Jeppesen, 2017)","noteIndex":0},"citationItems":[{"id":343,"uris":["http://zotero.org/users/4597499/items/EZAFGY9X"],"uri":["http://zotero.org/users/4597499/items/EZAFGY9X"],"itemData":{"id":343,"type":"webpage","title":"Fact sheet: Ensemble weather forecasting","container-title":"ECMWF","genre":"Text","abstract":"What is ensemble weather forecasting?","URL":"https://www.ecmwf.int/en/about/media-centre/fact-sheet-ensemble-weather-forecasting","shortTitle":"Fact sheet","language":"en","author":[{"family":"Jeppesen","given":"Joanne"}],"issued":{"date-parts":[["2017",3,16]]},"accessed":{"date-parts":[["2018",5,28]]}}}],"schema":"https://github.com/citation-style-language/schema/raw/master/csl-citation.json"} </w:instrText>
      </w:r>
      <w:r w:rsidR="00ED720B">
        <w:rPr>
          <w:lang w:val="en-GB"/>
        </w:rPr>
        <w:fldChar w:fldCharType="separate"/>
      </w:r>
      <w:r w:rsidR="00ED720B">
        <w:rPr>
          <w:noProof/>
          <w:lang w:val="en-GB"/>
        </w:rPr>
        <w:t>(Jeppesen, 2017)</w:t>
      </w:r>
      <w:r w:rsidR="00ED720B">
        <w:rPr>
          <w:lang w:val="en-GB"/>
        </w:rPr>
        <w:fldChar w:fldCharType="end"/>
      </w:r>
      <w:r>
        <w:rPr>
          <w:lang w:val="en-GB"/>
        </w:rPr>
        <w:t>.</w:t>
      </w:r>
      <w:r w:rsidR="009A18DF">
        <w:rPr>
          <w:lang w:val="en-GB"/>
        </w:rPr>
        <w:t xml:space="preserve"> This approach of </w:t>
      </w:r>
      <w:r w:rsidR="009B01D0">
        <w:rPr>
          <w:lang w:val="en-GB"/>
        </w:rPr>
        <w:t xml:space="preserve">producing </w:t>
      </w:r>
      <w:r w:rsidR="009A18DF">
        <w:rPr>
          <w:lang w:val="en-GB"/>
        </w:rPr>
        <w:t>multiple forecasts enables the meteorologists to refrain from making a deterministic forecast which could potentially be incorrect.</w:t>
      </w:r>
      <w:r w:rsidR="002A4CD8">
        <w:rPr>
          <w:lang w:val="en-GB"/>
        </w:rPr>
        <w:t xml:space="preserve"> </w:t>
      </w:r>
      <w:r w:rsidR="0051416F">
        <w:rPr>
          <w:lang w:val="en-GB"/>
        </w:rPr>
        <w:t>The</w:t>
      </w:r>
      <w:r w:rsidR="002A4CD8">
        <w:rPr>
          <w:lang w:val="en-GB"/>
        </w:rPr>
        <w:t xml:space="preserve"> </w:t>
      </w:r>
      <w:r w:rsidR="0051416F">
        <w:rPr>
          <w:lang w:val="en-GB"/>
        </w:rPr>
        <w:t xml:space="preserve">importance of ensemble prediction models is accentuated by </w:t>
      </w:r>
      <w:r w:rsidR="0051416F">
        <w:rPr>
          <w:lang w:val="en-GB"/>
        </w:rPr>
        <w:fldChar w:fldCharType="begin"/>
      </w:r>
      <w:r w:rsidR="0051416F">
        <w:rPr>
          <w:lang w:val="en-GB"/>
        </w:rPr>
        <w:instrText xml:space="preserve"> ADDIN ZOTERO_ITEM CSL_CITATION {"citationID":"aoU4A8M4","properties":{"formattedCitation":"(Barratt, 2017)","plainCitation":"(Barratt, 2017)","noteIndex":0},"citationItems":[{"id":345,"uris":["http://zotero.org/users/4597499/items/HHZHILRK"],"uri":["http://zotero.org/users/4597499/items/HHZHILRK"],"itemData":{"id":345,"type":"webpage","title":"25 years of ensemble forecasting at ECMWF","container-title":"ECMWF","genre":"Text","URL":"https://www.ecmwf.int/en/newsletter/153/meteorology/25-years-ensemble-forecasting-ecmwf","language":"en","author":[{"family":"Barratt","given":"Mark"}],"issued":{"date-parts":[["2017",10,19]]},"accessed":{"date-parts":[["2018",5,28]]}}}],"schema":"https://github.com/citation-style-language/schema/raw/master/csl-citation.json"} </w:instrText>
      </w:r>
      <w:r w:rsidR="0051416F">
        <w:rPr>
          <w:lang w:val="en-GB"/>
        </w:rPr>
        <w:fldChar w:fldCharType="separate"/>
      </w:r>
      <w:r w:rsidR="0051416F">
        <w:rPr>
          <w:noProof/>
          <w:lang w:val="en-GB"/>
        </w:rPr>
        <w:t>(Barratt, 2017)</w:t>
      </w:r>
      <w:r w:rsidR="0051416F">
        <w:rPr>
          <w:lang w:val="en-GB"/>
        </w:rPr>
        <w:fldChar w:fldCharType="end"/>
      </w:r>
      <w:r w:rsidR="0051416F">
        <w:rPr>
          <w:lang w:val="en-GB"/>
        </w:rPr>
        <w:t xml:space="preserve"> </w:t>
      </w:r>
      <w:r w:rsidR="00F64E2A">
        <w:rPr>
          <w:lang w:val="en-GB"/>
        </w:rPr>
        <w:t>whereby ensembles are considered the way forward for accurate weather prediction.</w:t>
      </w:r>
    </w:p>
    <w:p w:rsidR="001129CE" w:rsidRDefault="001129CE" w:rsidP="00F043E9">
      <w:pPr>
        <w:spacing w:line="360" w:lineRule="auto"/>
        <w:jc w:val="both"/>
        <w:rPr>
          <w:lang w:val="en-GB"/>
        </w:rPr>
      </w:pPr>
    </w:p>
    <w:p w:rsidR="0089768F" w:rsidRDefault="0089768F" w:rsidP="00F84853">
      <w:pPr>
        <w:pStyle w:val="Heading3"/>
        <w:numPr>
          <w:ilvl w:val="2"/>
          <w:numId w:val="1"/>
        </w:numPr>
        <w:rPr>
          <w:rFonts w:ascii="Times New Roman" w:hAnsi="Times New Roman" w:cs="Times New Roman"/>
          <w:sz w:val="28"/>
          <w:szCs w:val="28"/>
        </w:rPr>
      </w:pPr>
      <w:bookmarkStart w:id="18" w:name="_Toc517185141"/>
      <w:r w:rsidRPr="0002011C">
        <w:rPr>
          <w:rFonts w:ascii="Times New Roman" w:hAnsi="Times New Roman" w:cs="Times New Roman"/>
          <w:sz w:val="28"/>
          <w:szCs w:val="28"/>
        </w:rPr>
        <w:t>Numerical Weather Prediction Computing Power</w:t>
      </w:r>
      <w:bookmarkEnd w:id="18"/>
    </w:p>
    <w:p w:rsidR="00F84853" w:rsidRPr="00F84853" w:rsidRDefault="00F84853" w:rsidP="00F84853"/>
    <w:p w:rsidR="0089768F" w:rsidRDefault="00C8337C" w:rsidP="00F043E9">
      <w:pPr>
        <w:spacing w:line="360" w:lineRule="auto"/>
        <w:jc w:val="both"/>
        <w:rPr>
          <w:lang w:val="en-GB"/>
        </w:rPr>
      </w:pPr>
      <w:r>
        <w:rPr>
          <w:lang w:val="en-GB"/>
        </w:rPr>
        <w:t xml:space="preserve">As outlined by </w:t>
      </w:r>
      <w:r>
        <w:rPr>
          <w:lang w:val="en-GB"/>
        </w:rPr>
        <w:fldChar w:fldCharType="begin"/>
      </w:r>
      <w:r w:rsidR="00751F56">
        <w:rPr>
          <w:lang w:val="en-GB"/>
        </w:rPr>
        <w:instrText xml:space="preserve"> ADDIN ZOTERO_ITEM CSL_CITATION {"citationID":"t76api1M","properties":{"formattedCitation":"(Shuman, 1978)","plainCitation":"(Shuman, 1978)","noteIndex":0},"citationItems":[{"id":322,"uris":["http://zotero.org/users/4597499/items/54WNWVDU"],"uri":["http://zotero.org/users/4597499/items/54WNWVDU"],"itemData":{"id":322,"type":"article-journal","title":"Numerical weather Prediction","page":"13","volume":"59","issue":"1","source":"Zotero","abstract":"This article is addressed to the layman with a science education. It is thus not addressed specifically to the meteorologist, but it contains certain information about the weather services, and the impact of numerical weather prediction on them, that I believe will interest those in the meteorological community who have not had close associations with the service side of our house.","language":"en","author":[{"family":"Shuman","given":"Frederick G"}],"issued":{"date-parts":[["1978"]]}}}],"schema":"https://github.com/citation-style-language/schema/raw/master/csl-citation.json"} </w:instrText>
      </w:r>
      <w:r>
        <w:rPr>
          <w:lang w:val="en-GB"/>
        </w:rPr>
        <w:fldChar w:fldCharType="separate"/>
      </w:r>
      <w:r w:rsidR="00751F56">
        <w:rPr>
          <w:noProof/>
          <w:lang w:val="en-GB"/>
        </w:rPr>
        <w:t>(Shuman, 1978)</w:t>
      </w:r>
      <w:r>
        <w:rPr>
          <w:lang w:val="en-GB"/>
        </w:rPr>
        <w:fldChar w:fldCharType="end"/>
      </w:r>
      <w:r w:rsidR="00751F56">
        <w:rPr>
          <w:lang w:val="en-GB"/>
        </w:rPr>
        <w:t xml:space="preserve"> increases in computing power is largely associated with advances in NWP. Even by today’s standards, basic CPU’s alone are not sufficient for weather forecasting. Continuous developments of GPU’s has allowed problems which are largely concerned with complex calculations to become more mainstream.</w:t>
      </w:r>
      <w:r w:rsidR="00476F4F">
        <w:rPr>
          <w:lang w:val="en-GB"/>
        </w:rPr>
        <w:t xml:space="preserve"> The reasons that GPU’s have enabled this is their innate ability to perform linear algebraic calculations anywhere from 10 to 100 times faster than CPU’s. This</w:t>
      </w:r>
      <w:r w:rsidR="008B3735">
        <w:rPr>
          <w:lang w:val="en-GB"/>
        </w:rPr>
        <w:t>,</w:t>
      </w:r>
      <w:r w:rsidR="00476F4F">
        <w:rPr>
          <w:lang w:val="en-GB"/>
        </w:rPr>
        <w:t xml:space="preserve"> combined with their ability to parallelise operations makes them an optimal solution in any computing </w:t>
      </w:r>
      <w:r w:rsidR="008B3735">
        <w:rPr>
          <w:lang w:val="en-GB"/>
        </w:rPr>
        <w:t>intensive operation.</w:t>
      </w:r>
    </w:p>
    <w:p w:rsidR="000B563F" w:rsidRDefault="000B563F" w:rsidP="00F043E9">
      <w:pPr>
        <w:spacing w:line="360" w:lineRule="auto"/>
        <w:jc w:val="both"/>
        <w:rPr>
          <w:lang w:val="en-GB"/>
        </w:rPr>
      </w:pPr>
    </w:p>
    <w:p w:rsidR="000B563F" w:rsidRDefault="00A51F82" w:rsidP="00F043E9">
      <w:pPr>
        <w:spacing w:line="360" w:lineRule="auto"/>
        <w:jc w:val="both"/>
        <w:rPr>
          <w:lang w:val="en-GB"/>
        </w:rPr>
      </w:pPr>
      <w:r>
        <w:rPr>
          <w:lang w:val="en-GB"/>
        </w:rPr>
        <w:fldChar w:fldCharType="begin"/>
      </w:r>
      <w:r w:rsidR="008C3987">
        <w:rPr>
          <w:lang w:val="en-GB"/>
        </w:rPr>
        <w:instrText xml:space="preserve"> ADDIN ZOTERO_ITEM CSL_CITATION {"citationID":"XRcAopJL","properties":{"formattedCitation":"(MICHALAKES and VACHHARAJANI, 2008)","plainCitation":"(MICHALAKES and VACHHARAJANI, 2008)","dontUpdate":true,"noteIndex":0},"citationItems":[{"id":327,"uris":["http://zotero.org/users/4597499/items/2TQBC4QP"],"uri":["http://zotero.org/users/4597499/items/2TQBC4QP"],"itemData":{"id":327,"type":"article-journal","title":"GPU ACCELERATION OF NUMERICAL WEATHER PREDICTION","page":"18","source":"Zotero","abstract":"Weather and climate prediction software has enjoyed the beneﬁts of exponentially increasing processor power for almost 50 years. Even with the advent of large-scale parallelism in weather models, much of the performance increase has come from increasing processor speed rather than increased parallelism. This free ride is nearly over. Recent results also indicate that simply increasing the use of large-scale parallelism will prove ine</w:instrText>
      </w:r>
      <w:r w:rsidR="008C3987">
        <w:rPr>
          <w:rFonts w:ascii="Cambria Math" w:hAnsi="Cambria Math" w:cs="Cambria Math"/>
          <w:lang w:val="en-GB"/>
        </w:rPr>
        <w:instrText>ﬀ</w:instrText>
      </w:r>
      <w:r w:rsidR="008C3987">
        <w:rPr>
          <w:lang w:val="en-GB"/>
        </w:rPr>
        <w:instrText xml:space="preserve">ective for many scenarios. We present an alternative method of scaling model performance by exploiting emerging architectures using the ﬁne-grain parallelism once used in vector machines. The paper shows the promise of this approach by demonstrating a nearly 8× speedup for a computationally intensive portion of the Weather Research and Forecast (WRF) model on a variety of NVIDIA Graphics Processing Units (GPU). This change alone speeds up the whole weather model by 1.23×.","language":"en","author":[{"family":"MICHALAKES","given":"JOHN"},{"family":"VACHHARAJANI","given":"MANISH"}],"issued":{"date-parts":[["2008"]]}}}],"schema":"https://github.com/citation-style-language/schema/raw/master/csl-citation.json"} </w:instrText>
      </w:r>
      <w:r>
        <w:rPr>
          <w:lang w:val="en-GB"/>
        </w:rPr>
        <w:fldChar w:fldCharType="separate"/>
      </w:r>
      <w:r>
        <w:rPr>
          <w:noProof/>
          <w:lang w:val="en-GB"/>
        </w:rPr>
        <w:t>(Michalakes and Vachharajani, 2008)</w:t>
      </w:r>
      <w:r>
        <w:rPr>
          <w:lang w:val="en-GB"/>
        </w:rPr>
        <w:fldChar w:fldCharType="end"/>
      </w:r>
      <w:r>
        <w:rPr>
          <w:lang w:val="en-GB"/>
        </w:rPr>
        <w:t xml:space="preserve"> d</w:t>
      </w:r>
      <w:r w:rsidR="006F1865">
        <w:rPr>
          <w:lang w:val="en-GB"/>
        </w:rPr>
        <w:t>emonstrate the power of GPU’s by running a computationally intensive NWP program on multiple GPU’s and provide and analysis of the results in comparison to a traditional high</w:t>
      </w:r>
      <w:r w:rsidR="007142F9">
        <w:rPr>
          <w:lang w:val="en-GB"/>
        </w:rPr>
        <w:t>-</w:t>
      </w:r>
      <w:r w:rsidR="006F1865">
        <w:rPr>
          <w:lang w:val="en-GB"/>
        </w:rPr>
        <w:t>powered CPU based system.</w:t>
      </w:r>
      <w:r w:rsidR="0052609E">
        <w:rPr>
          <w:lang w:val="en-GB"/>
        </w:rPr>
        <w:t xml:space="preserve"> </w:t>
      </w:r>
      <w:r w:rsidR="007142F9">
        <w:rPr>
          <w:lang w:val="en-GB"/>
        </w:rPr>
        <w:t>The authors experiment was run on a cluster containing 64 CPU-GPU pairs.</w:t>
      </w:r>
      <w:r w:rsidR="0083125B">
        <w:rPr>
          <w:lang w:val="en-GB"/>
        </w:rPr>
        <w:t xml:space="preserve"> The authors found that incorporating GPU’</w:t>
      </w:r>
      <w:r w:rsidR="004F3BF6">
        <w:rPr>
          <w:lang w:val="en-GB"/>
        </w:rPr>
        <w:t xml:space="preserve">s into a system decreased computation time by orders of magnitude. </w:t>
      </w:r>
      <w:r w:rsidR="0052609E">
        <w:rPr>
          <w:lang w:val="en-GB"/>
        </w:rPr>
        <w:t xml:space="preserve">Interestingly the </w:t>
      </w:r>
      <w:r w:rsidR="00B065E2">
        <w:rPr>
          <w:lang w:val="en-GB"/>
        </w:rPr>
        <w:t>NWP models used by Met Éireann are run on supercomputer</w:t>
      </w:r>
      <w:r w:rsidR="002063F2">
        <w:rPr>
          <w:lang w:val="en-GB"/>
        </w:rPr>
        <w:t>s</w:t>
      </w:r>
      <w:r w:rsidR="00B065E2">
        <w:rPr>
          <w:lang w:val="en-GB"/>
        </w:rPr>
        <w:t xml:space="preserve"> that contain multiple high powered GPU’s further highlighting the scale of NWP problems.</w:t>
      </w:r>
    </w:p>
    <w:p w:rsidR="00717D4D" w:rsidRDefault="00717D4D" w:rsidP="00F043E9">
      <w:pPr>
        <w:spacing w:line="360" w:lineRule="auto"/>
        <w:jc w:val="both"/>
        <w:rPr>
          <w:lang w:val="en-GB"/>
        </w:rPr>
      </w:pPr>
    </w:p>
    <w:p w:rsidR="00717D4D" w:rsidRDefault="00717D4D" w:rsidP="00717D4D">
      <w:pPr>
        <w:spacing w:line="360" w:lineRule="auto"/>
        <w:jc w:val="both"/>
        <w:rPr>
          <w:lang w:val="en-GB"/>
        </w:rPr>
      </w:pPr>
      <w:r>
        <w:rPr>
          <w:lang w:val="en-GB"/>
        </w:rPr>
        <w:fldChar w:fldCharType="begin"/>
      </w:r>
      <w:r w:rsidR="00005D29">
        <w:rPr>
          <w:lang w:val="en-GB"/>
        </w:rPr>
        <w:instrText xml:space="preserve"> ADDIN ZOTERO_ITEM CSL_CITATION {"citationID":"9ZQGP5al","properties":{"formattedCitation":"(Coiffier, 2011)","plainCitation":"(Coiffier, 2011)","noteIndex":0},"citationItems":[{"id":328,"uris":["http://zotero.org/users/4597499/items/ZWSQPB6W"],"uri":["http://zotero.org/users/4597499/items/ZWSQPB6W"],"itemData":{"id":328,"type":"book","title":"Fundamentals of Numerical Weather Prediction","publisher":"Cambridge University Press","number-of-pages":"363","source":"Google Books","abstract":"Numerical models have become essential tools in environmental science, particularly in weather forecasting and climate prediction. This book provides a comprehensive overview of the techniques used in these fields, with emphasis on the design of the most recent numerical models of the atmosphere. It presents a short history of numerical weather prediction and its evolution, before describing the various model equations and how to solve them numerically. It outlines the main elements of a meteorological forecast suite, and the theory is illustrated throughout with practical examples of operational models and parameterizations of physical processes. This book is founded on the author's many years of experience, as a scientist at Météo-France and teaching university-level courses. It is a practical and accessible textbook for graduate courses and a handy resource for researchers and professionals in atmospheric physics, meteorology and climatology, as well as the related disciplines of fluid dynamics, hydrology and oceanography.","URL":"https://books.google.ie/books?id=vY29h_Bvqk0C&amp;printsec=frontcover&amp;source=gbs_atb#v=onepage&amp;q&amp;f=false","ISBN":"978-1-139-50270-2","note":"Google-Books-ID: vY29h_Bvqk0C","language":"en","author":[{"family":"Coiffier","given":"Jean"}],"issued":{"date-parts":[["2011",12,1]]},"accessed":{"date-parts":[["2018",6,1]]}}}],"schema":"https://github.com/citation-style-language/schema/raw/master/csl-citation.json"} </w:instrText>
      </w:r>
      <w:r>
        <w:rPr>
          <w:lang w:val="en-GB"/>
        </w:rPr>
        <w:fldChar w:fldCharType="separate"/>
      </w:r>
      <w:r>
        <w:rPr>
          <w:noProof/>
          <w:lang w:val="en-GB"/>
        </w:rPr>
        <w:t>(Coiffier, 2011)</w:t>
      </w:r>
      <w:r>
        <w:rPr>
          <w:lang w:val="en-GB"/>
        </w:rPr>
        <w:fldChar w:fldCharType="end"/>
      </w:r>
      <w:r>
        <w:rPr>
          <w:lang w:val="en-GB"/>
        </w:rPr>
        <w:t xml:space="preserve"> outlines the scale of the calculations and computational requirements to make a 24 hour forecast using the ARPEGE model that is used by the French. The computer used in this system is powerful enough to create a 24 hour forecast in under 15 minutes.</w:t>
      </w:r>
    </w:p>
    <w:p w:rsidR="00717D4D" w:rsidRPr="00CF78BE" w:rsidRDefault="00717D4D" w:rsidP="00F043E9">
      <w:pPr>
        <w:spacing w:line="360" w:lineRule="auto"/>
        <w:jc w:val="both"/>
        <w:rPr>
          <w:lang w:val="en-GB"/>
        </w:rPr>
      </w:pPr>
    </w:p>
    <w:p w:rsidR="004E7D9C" w:rsidRDefault="004E7D9C">
      <w:r>
        <w:br w:type="page"/>
      </w:r>
    </w:p>
    <w:p w:rsidR="00E95201" w:rsidRDefault="00E95201" w:rsidP="00E95201">
      <w:pPr>
        <w:pStyle w:val="Heading1"/>
        <w:numPr>
          <w:ilvl w:val="0"/>
          <w:numId w:val="1"/>
        </w:numPr>
        <w:spacing w:line="360" w:lineRule="auto"/>
        <w:jc w:val="both"/>
        <w:rPr>
          <w:rFonts w:ascii="Times New Roman" w:hAnsi="Times New Roman" w:cs="Times New Roman"/>
          <w:sz w:val="28"/>
          <w:szCs w:val="28"/>
        </w:rPr>
      </w:pPr>
      <w:bookmarkStart w:id="19" w:name="_Toc517185142"/>
      <w:r w:rsidRPr="00E95201">
        <w:rPr>
          <w:rFonts w:ascii="Times New Roman" w:hAnsi="Times New Roman" w:cs="Times New Roman"/>
          <w:sz w:val="28"/>
          <w:szCs w:val="28"/>
        </w:rPr>
        <w:lastRenderedPageBreak/>
        <w:t>Methodology</w:t>
      </w:r>
      <w:bookmarkEnd w:id="19"/>
    </w:p>
    <w:p w:rsidR="00856058" w:rsidRDefault="00856058" w:rsidP="00856058">
      <w:pPr>
        <w:spacing w:line="360" w:lineRule="auto"/>
        <w:jc w:val="both"/>
        <w:rPr>
          <w:lang w:val="en-GB"/>
        </w:rPr>
      </w:pPr>
      <w:r>
        <w:rPr>
          <w:lang w:val="en-GB"/>
        </w:rPr>
        <w:t xml:space="preserve">The purpose of this section of the document is to outline the </w:t>
      </w:r>
      <w:r w:rsidR="00CB4BC3">
        <w:rPr>
          <w:lang w:val="en-GB"/>
        </w:rPr>
        <w:t xml:space="preserve">technologies and </w:t>
      </w:r>
      <w:r>
        <w:rPr>
          <w:lang w:val="en-GB"/>
        </w:rPr>
        <w:t>techniques that will be applied to the data in an attempt to generate weather predictions as outlined below</w:t>
      </w:r>
      <w:r w:rsidR="008E0096">
        <w:rPr>
          <w:lang w:val="en-GB"/>
        </w:rPr>
        <w:t xml:space="preserve"> in </w:t>
      </w:r>
      <w:hyperlink w:anchor="Cluster Analysis" w:history="1">
        <w:r w:rsidR="008E0096" w:rsidRPr="00D800DF">
          <w:rPr>
            <w:rStyle w:val="Hyperlink"/>
            <w:lang w:val="en-GB"/>
          </w:rPr>
          <w:t>section 3.2</w:t>
        </w:r>
      </w:hyperlink>
      <w:r w:rsidR="008E0096">
        <w:rPr>
          <w:lang w:val="en-GB"/>
        </w:rPr>
        <w:t xml:space="preserve"> onwards</w:t>
      </w:r>
      <w:r>
        <w:rPr>
          <w:lang w:val="en-GB"/>
        </w:rPr>
        <w:t>.</w:t>
      </w:r>
    </w:p>
    <w:p w:rsidR="00EC4284" w:rsidRDefault="00EC4284" w:rsidP="00856058">
      <w:pPr>
        <w:spacing w:line="360" w:lineRule="auto"/>
        <w:jc w:val="both"/>
        <w:rPr>
          <w:lang w:val="en-GB"/>
        </w:rPr>
      </w:pPr>
    </w:p>
    <w:p w:rsidR="00856058" w:rsidRDefault="00856058" w:rsidP="00E65302">
      <w:pPr>
        <w:pStyle w:val="Heading2"/>
        <w:numPr>
          <w:ilvl w:val="1"/>
          <w:numId w:val="1"/>
        </w:numPr>
        <w:spacing w:line="360" w:lineRule="auto"/>
        <w:jc w:val="both"/>
        <w:rPr>
          <w:rFonts w:ascii="Times New Roman" w:hAnsi="Times New Roman" w:cs="Times New Roman"/>
          <w:sz w:val="28"/>
          <w:szCs w:val="28"/>
        </w:rPr>
      </w:pPr>
      <w:bookmarkStart w:id="20" w:name="_Toc517185143"/>
      <w:r w:rsidRPr="00856058">
        <w:rPr>
          <w:rFonts w:ascii="Times New Roman" w:hAnsi="Times New Roman" w:cs="Times New Roman"/>
          <w:sz w:val="28"/>
          <w:szCs w:val="28"/>
        </w:rPr>
        <w:t xml:space="preserve">Dataset </w:t>
      </w:r>
      <w:r w:rsidR="00EC4284">
        <w:rPr>
          <w:rFonts w:ascii="Times New Roman" w:hAnsi="Times New Roman" w:cs="Times New Roman"/>
          <w:sz w:val="28"/>
          <w:szCs w:val="28"/>
        </w:rPr>
        <w:t>Description</w:t>
      </w:r>
      <w:bookmarkEnd w:id="20"/>
    </w:p>
    <w:p w:rsidR="00E65302" w:rsidRDefault="00E65302" w:rsidP="00E65302">
      <w:pPr>
        <w:spacing w:line="360" w:lineRule="auto"/>
        <w:jc w:val="both"/>
        <w:rPr>
          <w:lang w:val="en-GB"/>
        </w:rPr>
      </w:pPr>
      <w:r>
        <w:rPr>
          <w:lang w:val="en-GB"/>
        </w:rPr>
        <w:t xml:space="preserve">As previously mentioned in section 2, the data used in this study </w:t>
      </w:r>
      <w:r w:rsidR="0020533E">
        <w:rPr>
          <w:lang w:val="en-GB"/>
        </w:rPr>
        <w:t>will</w:t>
      </w:r>
      <w:r w:rsidR="00342659">
        <w:rPr>
          <w:lang w:val="en-GB"/>
        </w:rPr>
        <w:t xml:space="preserve"> be</w:t>
      </w:r>
      <w:r>
        <w:rPr>
          <w:lang w:val="en-GB"/>
        </w:rPr>
        <w:t xml:space="preserve"> programmatically retrieved from the Met Éireann website.</w:t>
      </w:r>
      <w:r w:rsidR="008764CB">
        <w:rPr>
          <w:lang w:val="en-GB"/>
        </w:rPr>
        <w:t xml:space="preserve"> The dataset will consist of the following variables:</w:t>
      </w:r>
    </w:p>
    <w:p w:rsidR="008764CB" w:rsidRPr="007B584B" w:rsidRDefault="006E1190" w:rsidP="006E1190">
      <w:pPr>
        <w:pStyle w:val="ListParagraph"/>
        <w:numPr>
          <w:ilvl w:val="0"/>
          <w:numId w:val="4"/>
        </w:numPr>
        <w:spacing w:line="360" w:lineRule="auto"/>
        <w:jc w:val="both"/>
        <w:rPr>
          <w:lang w:val="en-GB"/>
        </w:rPr>
      </w:pPr>
      <w:r>
        <w:rPr>
          <w:b/>
          <w:lang w:val="en-GB"/>
        </w:rPr>
        <w:t xml:space="preserve">wetb: </w:t>
      </w:r>
      <w:r w:rsidRPr="006E1190">
        <w:rPr>
          <w:lang w:val="en-GB"/>
        </w:rPr>
        <w:t>Wet bulb Air Temperature</w:t>
      </w:r>
      <w:r>
        <w:rPr>
          <w:lang w:val="en-GB"/>
        </w:rPr>
        <w:t xml:space="preserve"> </w:t>
      </w:r>
      <w:r w:rsidRPr="006E1190">
        <w:rPr>
          <w:lang w:val="en-GB"/>
        </w:rPr>
        <w:t>(</w:t>
      </w:r>
      <w:r w:rsidRPr="00F10DAF">
        <w:rPr>
          <w:b/>
          <w:lang w:val="en-GB"/>
        </w:rPr>
        <w:t>°C</w:t>
      </w:r>
      <w:r w:rsidRPr="006E1190">
        <w:rPr>
          <w:lang w:val="en-GB"/>
        </w:rPr>
        <w:t>) is used to measure the extent of cooling as moisture dries on a surface</w:t>
      </w:r>
      <w:r w:rsidR="00FA3B33">
        <w:rPr>
          <w:lang w:val="en-GB"/>
        </w:rPr>
        <w:t xml:space="preserve"> </w:t>
      </w:r>
      <w:r w:rsidR="00FA3B33" w:rsidRPr="007B584B">
        <w:rPr>
          <w:lang w:val="en-GB"/>
        </w:rPr>
        <w:fldChar w:fldCharType="begin"/>
      </w:r>
      <w:r w:rsidR="00FA3B33" w:rsidRPr="007B584B">
        <w:rPr>
          <w:lang w:val="en-GB"/>
        </w:rPr>
        <w:instrText xml:space="preserve"> ADDIN ZOTERO_ITEM CSL_CITATION {"citationID":"14YzzAok","properties":{"formattedCitation":"({\\i{}Temperatures - Dry Bulb/Web Bulb/Dew Point}, no date)","plainCitation":"(Temperatures - Dry Bulb/Web Bulb/Dew Point, no date)","noteIndex":0},"citationItems":[{"id":423,"uris":["http://zotero.org/users/4597499/items/A6PC2WBE"],"uri":["http://zotero.org/users/4597499/items/A6PC2WBE"],"itemData":{"id":423,"type":"webpage","title":"Temperatures - Dry Bulb/Web Bulb/Dew Point","URL":"https://www.weather.gov/source/zhu/ZHU_Training_Page/definitions/dry_wet_bulb_definition/dry_wet_bulb.html","accessed":{"date-parts":[["2018",6,15]]}}}],"schema":"https://github.com/citation-style-language/schema/raw/master/csl-citation.json"} </w:instrText>
      </w:r>
      <w:r w:rsidR="00FA3B33" w:rsidRPr="007B584B">
        <w:rPr>
          <w:lang w:val="en-GB"/>
        </w:rPr>
        <w:fldChar w:fldCharType="separate"/>
      </w:r>
      <w:r w:rsidR="00FA3B33" w:rsidRPr="007B584B">
        <w:rPr>
          <w:lang w:val="en-US"/>
        </w:rPr>
        <w:t>(</w:t>
      </w:r>
      <w:r w:rsidR="00FA3B33" w:rsidRPr="007B584B">
        <w:rPr>
          <w:iCs/>
          <w:lang w:val="en-US"/>
        </w:rPr>
        <w:t>Temperatures - Dry Bulb/Web Bulb/Dew Point</w:t>
      </w:r>
      <w:r w:rsidR="00FA3B33" w:rsidRPr="007B584B">
        <w:rPr>
          <w:lang w:val="en-US"/>
        </w:rPr>
        <w:t>, n.d.)</w:t>
      </w:r>
      <w:r w:rsidR="00FA3B33" w:rsidRPr="007B584B">
        <w:rPr>
          <w:lang w:val="en-GB"/>
        </w:rPr>
        <w:fldChar w:fldCharType="end"/>
      </w:r>
      <w:r w:rsidRPr="007B584B">
        <w:rPr>
          <w:lang w:val="en-GB"/>
        </w:rPr>
        <w:t xml:space="preserve">. </w:t>
      </w:r>
    </w:p>
    <w:p w:rsidR="00487969" w:rsidRPr="007B584B" w:rsidRDefault="006E1190" w:rsidP="00EC4284">
      <w:pPr>
        <w:pStyle w:val="ListParagraph"/>
        <w:numPr>
          <w:ilvl w:val="0"/>
          <w:numId w:val="4"/>
        </w:numPr>
        <w:spacing w:line="360" w:lineRule="auto"/>
        <w:jc w:val="both"/>
        <w:rPr>
          <w:lang w:val="en-GB"/>
        </w:rPr>
      </w:pPr>
      <w:r w:rsidRPr="007B584B">
        <w:rPr>
          <w:b/>
          <w:lang w:val="en-GB"/>
        </w:rPr>
        <w:t>dewpt:</w:t>
      </w:r>
      <w:r w:rsidRPr="007B584B">
        <w:rPr>
          <w:lang w:val="en-GB"/>
        </w:rPr>
        <w:t xml:space="preserve"> Dew point Air Temperature(</w:t>
      </w:r>
      <w:r w:rsidRPr="00F10DAF">
        <w:rPr>
          <w:b/>
          <w:lang w:val="en-GB"/>
        </w:rPr>
        <w:t>°C</w:t>
      </w:r>
      <w:r w:rsidRPr="007B584B">
        <w:rPr>
          <w:lang w:val="en-GB"/>
        </w:rPr>
        <w:t>) is used to determine the temperature at which the air can no longer retain moisture. This figure should always be less than or equal to the value of the actual temperature. If air temperature cools to dew point, or the dew point rises to the current temperature then fog or clouds appear</w:t>
      </w:r>
      <w:r w:rsidR="00487969" w:rsidRPr="007B584B">
        <w:rPr>
          <w:lang w:val="en-GB"/>
        </w:rPr>
        <w:t xml:space="preserve"> </w:t>
      </w:r>
      <w:r w:rsidR="00487969" w:rsidRPr="007B584B">
        <w:rPr>
          <w:lang w:val="en-GB"/>
        </w:rPr>
        <w:fldChar w:fldCharType="begin"/>
      </w:r>
      <w:r w:rsidR="00487969" w:rsidRPr="007B584B">
        <w:rPr>
          <w:lang w:val="en-GB"/>
        </w:rPr>
        <w:instrText xml:space="preserve"> ADDIN ZOTERO_ITEM CSL_CITATION {"citationID":"8eLtFtP3","properties":{"formattedCitation":"({\\i{}Weather Questions &amp; Answers}, 2012)","plainCitation":"(Weather Questions &amp; Answers, 2012)","noteIndex":0},"citationItems":[{"id":420,"uris":["http://zotero.org/users/4597499/items/U75MJCB3"],"uri":["http://zotero.org/users/4597499/items/U75MJCB3"],"itemData":{"id":420,"type":"webpage","title":"Weather Questions &amp; Answers","container-title":"Weather Questions","abstract":"Brief, simplified description of dewpoint temperature.","URL":"http://www.weatherquestions.com","issued":{"date-parts":[["2012",8,16]]},"accessed":{"date-parts":[["2018",6,15]]}}}],"schema":"https://github.com/citation-style-language/schema/raw/master/csl-citation.json"} </w:instrText>
      </w:r>
      <w:r w:rsidR="00487969" w:rsidRPr="007B584B">
        <w:rPr>
          <w:lang w:val="en-GB"/>
        </w:rPr>
        <w:fldChar w:fldCharType="separate"/>
      </w:r>
      <w:r w:rsidR="00487969" w:rsidRPr="007B584B">
        <w:rPr>
          <w:lang w:val="en-US"/>
        </w:rPr>
        <w:t>(</w:t>
      </w:r>
      <w:r w:rsidR="00487969" w:rsidRPr="007B584B">
        <w:rPr>
          <w:iCs/>
          <w:lang w:val="en-US"/>
        </w:rPr>
        <w:t>Weather Questions &amp; Answers</w:t>
      </w:r>
      <w:r w:rsidR="00487969" w:rsidRPr="007B584B">
        <w:rPr>
          <w:lang w:val="en-US"/>
        </w:rPr>
        <w:t>, 2012)</w:t>
      </w:r>
      <w:r w:rsidR="00487969" w:rsidRPr="007B584B">
        <w:rPr>
          <w:lang w:val="en-GB"/>
        </w:rPr>
        <w:fldChar w:fldCharType="end"/>
      </w:r>
      <w:r w:rsidR="00487969" w:rsidRPr="007B584B">
        <w:rPr>
          <w:lang w:val="en-GB"/>
        </w:rPr>
        <w:t>.</w:t>
      </w:r>
    </w:p>
    <w:p w:rsidR="006E1190" w:rsidRPr="00487969" w:rsidRDefault="006E1190" w:rsidP="00EC4284">
      <w:pPr>
        <w:pStyle w:val="ListParagraph"/>
        <w:numPr>
          <w:ilvl w:val="0"/>
          <w:numId w:val="4"/>
        </w:numPr>
        <w:spacing w:line="360" w:lineRule="auto"/>
        <w:jc w:val="both"/>
        <w:rPr>
          <w:lang w:val="en-GB"/>
        </w:rPr>
      </w:pPr>
      <w:r w:rsidRPr="00487969">
        <w:rPr>
          <w:b/>
          <w:lang w:val="en-GB"/>
        </w:rPr>
        <w:t>rhum:</w:t>
      </w:r>
      <w:r w:rsidRPr="00487969">
        <w:rPr>
          <w:lang w:val="en-GB"/>
        </w:rPr>
        <w:t xml:space="preserve"> Relative Humidity describes how close the air is to saturation with moisture</w:t>
      </w:r>
      <w:r w:rsidR="00197A6A">
        <w:rPr>
          <w:lang w:val="en-GB"/>
        </w:rPr>
        <w:t xml:space="preserve"> at a given temperature </w:t>
      </w:r>
      <w:r w:rsidR="00197A6A">
        <w:rPr>
          <w:lang w:val="en-GB"/>
        </w:rPr>
        <w:fldChar w:fldCharType="begin"/>
      </w:r>
      <w:r w:rsidR="00197A6A">
        <w:rPr>
          <w:lang w:val="en-GB"/>
        </w:rPr>
        <w:instrText xml:space="preserve"> ADDIN ZOTERO_ITEM CSL_CITATION {"citationID":"j5owVomK","properties":{"formattedCitation":"(Graham, 2014)","plainCitation":"(Graham, 2014)","noteIndex":0},"citationItems":[{"id":426,"uris":["http://zotero.org/users/4597499/items/RFCFZM38"],"uri":["http://zotero.org/users/4597499/items/RFCFZM38"],"itemData":{"id":426,"type":"webpage","title":"Relative Humidity vs Dewpoint | WeatherWorks","abstract":"This summer has had many days of hot and sticky weather. You may have checked on the humidity, only to find it was at a meager 50%. How could the humidity be so low, when it feels so high? The answer: dewpoint!","URL":"https://www.weatherworksinc.com/humidity-vs-dewpoint, https://www.weatherworksinc.com/node/718","author":[{"family":"Graham","given":"Sherilyn"}],"issued":{"date-parts":[["2014",8,5]]},"accessed":{"date-parts":[["2018",6,16]]}}}],"schema":"https://github.com/citation-style-language/schema/raw/master/csl-citation.json"} </w:instrText>
      </w:r>
      <w:r w:rsidR="00197A6A">
        <w:rPr>
          <w:lang w:val="en-GB"/>
        </w:rPr>
        <w:fldChar w:fldCharType="separate"/>
      </w:r>
      <w:r w:rsidR="00197A6A">
        <w:rPr>
          <w:noProof/>
          <w:lang w:val="en-GB"/>
        </w:rPr>
        <w:t>(Graham, 2014)</w:t>
      </w:r>
      <w:r w:rsidR="00197A6A">
        <w:rPr>
          <w:lang w:val="en-GB"/>
        </w:rPr>
        <w:fldChar w:fldCharType="end"/>
      </w:r>
      <w:r w:rsidRPr="00487969">
        <w:rPr>
          <w:lang w:val="en-GB"/>
        </w:rPr>
        <w:t>. Therefore, a high relative humidity (100%) indicates there’s more moisture in the air.</w:t>
      </w:r>
    </w:p>
    <w:p w:rsidR="00487969" w:rsidRPr="00F10DAF" w:rsidRDefault="006E1190" w:rsidP="00487969">
      <w:pPr>
        <w:pStyle w:val="ListParagraph"/>
        <w:numPr>
          <w:ilvl w:val="0"/>
          <w:numId w:val="4"/>
        </w:numPr>
        <w:spacing w:line="360" w:lineRule="auto"/>
        <w:jc w:val="both"/>
        <w:rPr>
          <w:lang w:val="en-GB"/>
        </w:rPr>
      </w:pPr>
      <w:r w:rsidRPr="006E1190">
        <w:rPr>
          <w:b/>
          <w:lang w:val="en-GB"/>
        </w:rPr>
        <w:t>msl:</w:t>
      </w:r>
      <w:r w:rsidRPr="006E1190">
        <w:rPr>
          <w:lang w:val="en-GB"/>
        </w:rPr>
        <w:t xml:space="preserve"> Mean Sea Level Pressure</w:t>
      </w:r>
      <w:r w:rsidR="00F10DAF">
        <w:rPr>
          <w:lang w:val="en-GB"/>
        </w:rPr>
        <w:t xml:space="preserve"> </w:t>
      </w:r>
      <w:r w:rsidR="00F10DAF" w:rsidRPr="00F10DAF">
        <w:rPr>
          <w:lang w:val="en-GB"/>
        </w:rPr>
        <w:t>(</w:t>
      </w:r>
      <w:r w:rsidR="00F10DAF" w:rsidRPr="00F10DAF">
        <w:rPr>
          <w:b/>
          <w:lang w:val="en-GB"/>
        </w:rPr>
        <w:t>hpa</w:t>
      </w:r>
      <w:r w:rsidR="00F10DAF" w:rsidRPr="00F10DAF">
        <w:rPr>
          <w:lang w:val="en-GB"/>
        </w:rPr>
        <w:t xml:space="preserve">) </w:t>
      </w:r>
      <w:r w:rsidRPr="006E1190">
        <w:rPr>
          <w:lang w:val="en-GB"/>
        </w:rPr>
        <w:t>is the atmospheric p</w:t>
      </w:r>
      <w:r w:rsidRPr="00F10DAF">
        <w:rPr>
          <w:lang w:val="en-GB"/>
        </w:rPr>
        <w:t>ressure recorded at sea.</w:t>
      </w:r>
    </w:p>
    <w:p w:rsidR="00487969" w:rsidRDefault="00487969" w:rsidP="00487969">
      <w:pPr>
        <w:pStyle w:val="ListParagraph"/>
        <w:numPr>
          <w:ilvl w:val="0"/>
          <w:numId w:val="4"/>
        </w:numPr>
        <w:spacing w:line="360" w:lineRule="auto"/>
        <w:jc w:val="both"/>
        <w:rPr>
          <w:lang w:val="en-GB"/>
        </w:rPr>
      </w:pPr>
      <w:r w:rsidRPr="00F10DAF">
        <w:rPr>
          <w:b/>
          <w:lang w:val="en-GB"/>
        </w:rPr>
        <w:t>vappr:</w:t>
      </w:r>
      <w:r w:rsidRPr="00F10DAF">
        <w:rPr>
          <w:lang w:val="en-GB"/>
        </w:rPr>
        <w:t xml:space="preserve"> Vapour Pressure</w:t>
      </w:r>
      <w:r w:rsidR="00F10DAF">
        <w:rPr>
          <w:lang w:val="en-GB"/>
        </w:rPr>
        <w:t xml:space="preserve"> </w:t>
      </w:r>
      <w:r w:rsidRPr="00F10DAF">
        <w:rPr>
          <w:lang w:val="en-GB"/>
        </w:rPr>
        <w:t>(</w:t>
      </w:r>
      <w:r w:rsidRPr="00F10DAF">
        <w:rPr>
          <w:b/>
          <w:lang w:val="en-GB"/>
        </w:rPr>
        <w:t>hpa</w:t>
      </w:r>
      <w:r w:rsidRPr="00F10DAF">
        <w:rPr>
          <w:lang w:val="en-GB"/>
        </w:rPr>
        <w:t>)</w:t>
      </w:r>
      <w:r w:rsidR="00522C2F" w:rsidRPr="00F10DAF">
        <w:rPr>
          <w:lang w:val="en-GB"/>
        </w:rPr>
        <w:t xml:space="preserve"> exerted by water vapour in the air </w:t>
      </w:r>
      <w:r w:rsidR="00522C2F" w:rsidRPr="00F10DAF">
        <w:rPr>
          <w:lang w:val="en-GB"/>
        </w:rPr>
        <w:fldChar w:fldCharType="begin"/>
      </w:r>
      <w:r w:rsidR="00522C2F" w:rsidRPr="00F10DAF">
        <w:rPr>
          <w:lang w:val="en-GB"/>
        </w:rPr>
        <w:instrText xml:space="preserve"> ADDIN ZOTERO_ITEM CSL_CITATION {"citationID":"mW1ZIHUp","properties":{"formattedCitation":"({\\i{}Water Vapour - Met \\uc0\\u201{}ireann - The Irish Meteorological Service}, no date)","plainCitation":"(Water Vapour - Met Éireann - The Irish Meteorological Service, no date)","noteIndex":0},"citationItems":[{"id":428,"uris":["http://zotero.org/users/4597499/items/8U9H3YIR"],"uri":["http://zotero.org/users/4597499/items/8U9H3YIR"],"itemData":{"id":428,"type":"webpage","title":"Water Vapour - Met Éireann - The Irish Meteorological Service","abstract":"Met Éireann, the Irish National Meteorological Service, is the leading provider of weather information and related services for Ireland.","URL":"https://www.met.ie/climate/what-we-measure/water-vapour","language":"en","accessed":{"date-parts":[["2018",6,16]]}}}],"schema":"https://github.com/citation-style-language/schema/raw/master/csl-citation.json"} </w:instrText>
      </w:r>
      <w:r w:rsidR="00522C2F" w:rsidRPr="00F10DAF">
        <w:rPr>
          <w:lang w:val="en-GB"/>
        </w:rPr>
        <w:fldChar w:fldCharType="separate"/>
      </w:r>
      <w:r w:rsidR="00522C2F" w:rsidRPr="00F10DAF">
        <w:rPr>
          <w:lang w:val="en-US"/>
        </w:rPr>
        <w:t>(</w:t>
      </w:r>
      <w:r w:rsidR="00522C2F" w:rsidRPr="00F10DAF">
        <w:rPr>
          <w:iCs/>
          <w:lang w:val="en-US"/>
        </w:rPr>
        <w:t>Water Vapour - Met Éireann - The Irish Meteorological Service</w:t>
      </w:r>
      <w:r w:rsidR="00522C2F" w:rsidRPr="00F10DAF">
        <w:rPr>
          <w:lang w:val="en-US"/>
        </w:rPr>
        <w:t>, n.d.)</w:t>
      </w:r>
      <w:r w:rsidR="00522C2F" w:rsidRPr="00F10DAF">
        <w:rPr>
          <w:lang w:val="en-GB"/>
        </w:rPr>
        <w:fldChar w:fldCharType="end"/>
      </w:r>
      <w:r w:rsidR="000F3487">
        <w:rPr>
          <w:lang w:val="en-GB"/>
        </w:rPr>
        <w:t>.</w:t>
      </w:r>
    </w:p>
    <w:p w:rsidR="00F10DAF" w:rsidRDefault="000F3487" w:rsidP="00487969">
      <w:pPr>
        <w:pStyle w:val="ListParagraph"/>
        <w:numPr>
          <w:ilvl w:val="0"/>
          <w:numId w:val="4"/>
        </w:numPr>
        <w:spacing w:line="360" w:lineRule="auto"/>
        <w:jc w:val="both"/>
        <w:rPr>
          <w:lang w:val="en-GB"/>
        </w:rPr>
      </w:pPr>
      <w:r>
        <w:rPr>
          <w:b/>
          <w:lang w:val="en-GB"/>
        </w:rPr>
        <w:t xml:space="preserve">date: </w:t>
      </w:r>
      <w:r>
        <w:rPr>
          <w:lang w:val="en-GB"/>
        </w:rPr>
        <w:t>Date and Time (</w:t>
      </w:r>
      <w:r w:rsidRPr="000F3487">
        <w:rPr>
          <w:b/>
          <w:lang w:val="en-GB"/>
        </w:rPr>
        <w:t>utc</w:t>
      </w:r>
      <w:r>
        <w:rPr>
          <w:lang w:val="en-GB"/>
        </w:rPr>
        <w:t>).</w:t>
      </w:r>
    </w:p>
    <w:p w:rsidR="000F3487" w:rsidRDefault="000F3487" w:rsidP="00487969">
      <w:pPr>
        <w:pStyle w:val="ListParagraph"/>
        <w:numPr>
          <w:ilvl w:val="0"/>
          <w:numId w:val="4"/>
        </w:numPr>
        <w:spacing w:line="360" w:lineRule="auto"/>
        <w:jc w:val="both"/>
        <w:rPr>
          <w:lang w:val="en-GB"/>
        </w:rPr>
      </w:pPr>
      <w:r>
        <w:rPr>
          <w:b/>
          <w:lang w:val="en-GB"/>
        </w:rPr>
        <w:t xml:space="preserve">rain: </w:t>
      </w:r>
      <w:r>
        <w:rPr>
          <w:lang w:val="en-GB"/>
        </w:rPr>
        <w:t>Rainfall (</w:t>
      </w:r>
      <w:r w:rsidRPr="000F3487">
        <w:rPr>
          <w:b/>
          <w:lang w:val="en-GB"/>
        </w:rPr>
        <w:t>mm</w:t>
      </w:r>
      <w:r>
        <w:rPr>
          <w:lang w:val="en-GB"/>
        </w:rPr>
        <w:t>).</w:t>
      </w:r>
    </w:p>
    <w:p w:rsidR="00C944BE" w:rsidRDefault="00C944BE" w:rsidP="00487969">
      <w:pPr>
        <w:pStyle w:val="ListParagraph"/>
        <w:numPr>
          <w:ilvl w:val="0"/>
          <w:numId w:val="4"/>
        </w:numPr>
        <w:spacing w:line="360" w:lineRule="auto"/>
        <w:jc w:val="both"/>
        <w:rPr>
          <w:lang w:val="en-GB"/>
        </w:rPr>
      </w:pPr>
      <w:r>
        <w:rPr>
          <w:b/>
          <w:lang w:val="en-GB"/>
        </w:rPr>
        <w:t>wdsp:</w:t>
      </w:r>
      <w:r>
        <w:rPr>
          <w:lang w:val="en-GB"/>
        </w:rPr>
        <w:t xml:space="preserve"> Windspeed (</w:t>
      </w:r>
      <w:r>
        <w:rPr>
          <w:b/>
          <w:lang w:val="en-GB"/>
        </w:rPr>
        <w:t>kt</w:t>
      </w:r>
      <w:r>
        <w:rPr>
          <w:lang w:val="en-GB"/>
        </w:rPr>
        <w:t>).</w:t>
      </w:r>
    </w:p>
    <w:p w:rsidR="00C944BE" w:rsidRDefault="00C944BE" w:rsidP="00487969">
      <w:pPr>
        <w:pStyle w:val="ListParagraph"/>
        <w:numPr>
          <w:ilvl w:val="0"/>
          <w:numId w:val="4"/>
        </w:numPr>
        <w:spacing w:line="360" w:lineRule="auto"/>
        <w:jc w:val="both"/>
        <w:rPr>
          <w:lang w:val="en-GB"/>
        </w:rPr>
      </w:pPr>
      <w:r>
        <w:rPr>
          <w:b/>
          <w:lang w:val="en-GB"/>
        </w:rPr>
        <w:t>wddir:</w:t>
      </w:r>
      <w:r>
        <w:rPr>
          <w:lang w:val="en-GB"/>
        </w:rPr>
        <w:t xml:space="preserve"> Wind direction (</w:t>
      </w:r>
      <w:r w:rsidRPr="00C944BE">
        <w:rPr>
          <w:b/>
          <w:lang w:val="en-GB"/>
        </w:rPr>
        <w:t>degrees</w:t>
      </w:r>
      <w:r>
        <w:rPr>
          <w:lang w:val="en-GB"/>
        </w:rPr>
        <w:t>)</w:t>
      </w:r>
      <w:r w:rsidR="00CB5917">
        <w:rPr>
          <w:lang w:val="en-GB"/>
        </w:rPr>
        <w:t>.</w:t>
      </w:r>
    </w:p>
    <w:p w:rsidR="00C944BE" w:rsidRDefault="00C944BE" w:rsidP="00487969">
      <w:pPr>
        <w:pStyle w:val="ListParagraph"/>
        <w:numPr>
          <w:ilvl w:val="0"/>
          <w:numId w:val="4"/>
        </w:numPr>
        <w:spacing w:line="360" w:lineRule="auto"/>
        <w:jc w:val="both"/>
        <w:rPr>
          <w:lang w:val="en-GB"/>
        </w:rPr>
      </w:pPr>
      <w:r>
        <w:rPr>
          <w:b/>
          <w:lang w:val="en-GB"/>
        </w:rPr>
        <w:t>Station Name:</w:t>
      </w:r>
      <w:r>
        <w:rPr>
          <w:lang w:val="en-GB"/>
        </w:rPr>
        <w:t xml:space="preserve"> Name of weather station where the observation was recorded.</w:t>
      </w:r>
    </w:p>
    <w:p w:rsidR="00C944BE" w:rsidRDefault="00C944BE" w:rsidP="00487969">
      <w:pPr>
        <w:pStyle w:val="ListParagraph"/>
        <w:numPr>
          <w:ilvl w:val="0"/>
          <w:numId w:val="4"/>
        </w:numPr>
        <w:spacing w:line="360" w:lineRule="auto"/>
        <w:jc w:val="both"/>
        <w:rPr>
          <w:lang w:val="en-GB"/>
        </w:rPr>
      </w:pPr>
      <w:r>
        <w:rPr>
          <w:b/>
          <w:lang w:val="en-GB"/>
        </w:rPr>
        <w:t>Station Height:</w:t>
      </w:r>
      <w:r>
        <w:rPr>
          <w:lang w:val="en-GB"/>
        </w:rPr>
        <w:t xml:space="preserve"> Height of the weather station above sea level.</w:t>
      </w:r>
    </w:p>
    <w:p w:rsidR="000C58CE" w:rsidRPr="00294D59" w:rsidRDefault="00C944BE" w:rsidP="00294D59">
      <w:pPr>
        <w:pStyle w:val="ListParagraph"/>
        <w:numPr>
          <w:ilvl w:val="0"/>
          <w:numId w:val="4"/>
        </w:numPr>
        <w:spacing w:line="360" w:lineRule="auto"/>
        <w:jc w:val="both"/>
        <w:rPr>
          <w:lang w:val="en-GB"/>
        </w:rPr>
      </w:pPr>
      <w:r>
        <w:rPr>
          <w:b/>
          <w:lang w:val="en-GB"/>
        </w:rPr>
        <w:t>Longitude &amp; Latitude:</w:t>
      </w:r>
      <w:r>
        <w:rPr>
          <w:lang w:val="en-GB"/>
        </w:rPr>
        <w:t xml:space="preserve"> Coordinates of the weather stations location.</w:t>
      </w:r>
    </w:p>
    <w:p w:rsidR="004D1F63" w:rsidRPr="004D1F63" w:rsidRDefault="004D1F63" w:rsidP="004D1F63">
      <w:pPr>
        <w:spacing w:line="360" w:lineRule="auto"/>
        <w:jc w:val="both"/>
        <w:rPr>
          <w:lang w:val="en-GB"/>
        </w:rPr>
      </w:pPr>
    </w:p>
    <w:p w:rsidR="00F572E8" w:rsidRDefault="00F572E8" w:rsidP="004D1F63">
      <w:pPr>
        <w:pStyle w:val="Heading2"/>
        <w:numPr>
          <w:ilvl w:val="1"/>
          <w:numId w:val="1"/>
        </w:numPr>
        <w:spacing w:line="360" w:lineRule="auto"/>
        <w:jc w:val="both"/>
        <w:rPr>
          <w:rFonts w:ascii="Times New Roman" w:hAnsi="Times New Roman" w:cs="Times New Roman"/>
          <w:sz w:val="28"/>
          <w:szCs w:val="28"/>
        </w:rPr>
      </w:pPr>
      <w:bookmarkStart w:id="21" w:name="_Toc517185144"/>
      <w:r>
        <w:rPr>
          <w:rFonts w:ascii="Times New Roman" w:hAnsi="Times New Roman" w:cs="Times New Roman"/>
          <w:sz w:val="28"/>
          <w:szCs w:val="28"/>
        </w:rPr>
        <w:t>Cluster Analysis</w:t>
      </w:r>
      <w:bookmarkEnd w:id="21"/>
    </w:p>
    <w:p w:rsidR="00F572E8" w:rsidRDefault="00FA7F11" w:rsidP="004D1F63">
      <w:pPr>
        <w:spacing w:line="360" w:lineRule="auto"/>
        <w:jc w:val="both"/>
        <w:rPr>
          <w:lang w:val="en-GB"/>
        </w:rPr>
      </w:pPr>
      <w:r>
        <w:rPr>
          <w:lang w:val="en-GB"/>
        </w:rPr>
        <w:t>Cluster Analysis</w:t>
      </w:r>
      <w:r w:rsidR="00F43B01">
        <w:rPr>
          <w:lang w:val="en-GB"/>
        </w:rPr>
        <w:t>, using the K-Means clustering</w:t>
      </w:r>
      <w:r>
        <w:rPr>
          <w:lang w:val="en-GB"/>
        </w:rPr>
        <w:t xml:space="preserve"> </w:t>
      </w:r>
      <w:r w:rsidR="00F43B01">
        <w:rPr>
          <w:lang w:val="en-GB"/>
        </w:rPr>
        <w:t xml:space="preserve">algorithm, </w:t>
      </w:r>
      <w:r>
        <w:rPr>
          <w:lang w:val="en-GB"/>
        </w:rPr>
        <w:t>will be performed to determine any seasonal patterns that occur in the data.</w:t>
      </w:r>
      <w:r w:rsidR="004D1F63">
        <w:rPr>
          <w:lang w:val="en-GB"/>
        </w:rPr>
        <w:t xml:space="preserve"> This process will be performed to </w:t>
      </w:r>
      <w:r w:rsidR="005E566E">
        <w:rPr>
          <w:lang w:val="en-GB"/>
        </w:rPr>
        <w:t xml:space="preserve">gather an </w:t>
      </w:r>
      <w:r w:rsidR="004D1F63">
        <w:rPr>
          <w:lang w:val="en-GB"/>
        </w:rPr>
        <w:lastRenderedPageBreak/>
        <w:t>understand</w:t>
      </w:r>
      <w:r w:rsidR="005E566E">
        <w:rPr>
          <w:lang w:val="en-GB"/>
        </w:rPr>
        <w:t>ing of</w:t>
      </w:r>
      <w:r w:rsidR="004D1F63">
        <w:rPr>
          <w:lang w:val="en-GB"/>
        </w:rPr>
        <w:t xml:space="preserve"> how the weather elements change from season to season.</w:t>
      </w:r>
      <w:r w:rsidR="005E566E">
        <w:rPr>
          <w:lang w:val="en-GB"/>
        </w:rPr>
        <w:t xml:space="preserve"> Some of these changes will be expected, for example temperature values in the winter months will be lower than </w:t>
      </w:r>
      <w:r w:rsidR="00DC3DCD">
        <w:rPr>
          <w:lang w:val="en-GB"/>
        </w:rPr>
        <w:t>temperature values</w:t>
      </w:r>
      <w:r w:rsidR="005E566E">
        <w:rPr>
          <w:lang w:val="en-GB"/>
        </w:rPr>
        <w:t xml:space="preserve"> in the summers months</w:t>
      </w:r>
      <w:r w:rsidR="00F43B01">
        <w:rPr>
          <w:lang w:val="en-GB"/>
        </w:rPr>
        <w:t>,</w:t>
      </w:r>
      <w:r w:rsidR="005E566E">
        <w:rPr>
          <w:lang w:val="en-GB"/>
        </w:rPr>
        <w:t xml:space="preserve"> on average.</w:t>
      </w:r>
      <w:r w:rsidR="00F43B01">
        <w:rPr>
          <w:lang w:val="en-GB"/>
        </w:rPr>
        <w:t xml:space="preserve"> It is expected that the clustering algorithm will</w:t>
      </w:r>
      <w:r w:rsidR="00D00DE4">
        <w:rPr>
          <w:lang w:val="en-GB"/>
        </w:rPr>
        <w:t xml:space="preserve"> correctly cluster the obser</w:t>
      </w:r>
      <w:r w:rsidR="008472C0">
        <w:rPr>
          <w:lang w:val="en-GB"/>
        </w:rPr>
        <w:t>vations from the four seasons of</w:t>
      </w:r>
      <w:r w:rsidR="00D00DE4">
        <w:rPr>
          <w:lang w:val="en-GB"/>
        </w:rPr>
        <w:t xml:space="preserve"> spring, summer, autumn and winter.</w:t>
      </w:r>
      <w:r w:rsidR="008472C0">
        <w:rPr>
          <w:lang w:val="en-GB"/>
        </w:rPr>
        <w:t xml:space="preserve"> This processing step may also serve as a form of outlier analysis. In the event that the algorithm does correctly separate</w:t>
      </w:r>
      <w:r w:rsidR="00CC1FB5">
        <w:rPr>
          <w:lang w:val="en-GB"/>
        </w:rPr>
        <w:t xml:space="preserve"> the majority of</w:t>
      </w:r>
      <w:r w:rsidR="00DF7566">
        <w:rPr>
          <w:lang w:val="en-GB"/>
        </w:rPr>
        <w:t xml:space="preserve"> observations belonging to each season,</w:t>
      </w:r>
      <w:r w:rsidR="008472C0">
        <w:rPr>
          <w:lang w:val="en-GB"/>
        </w:rPr>
        <w:t xml:space="preserve"> there are likely to be errors in each of the clusters which may be considered as outliers.</w:t>
      </w:r>
      <w:r w:rsidR="00FD0E45">
        <w:rPr>
          <w:lang w:val="en-GB"/>
        </w:rPr>
        <w:t xml:space="preserve"> An analysis of these outliers will follow, assuming they are present.</w:t>
      </w:r>
    </w:p>
    <w:p w:rsidR="00DC3DCD" w:rsidRDefault="00DC3DCD" w:rsidP="004D1F63">
      <w:pPr>
        <w:spacing w:line="360" w:lineRule="auto"/>
        <w:jc w:val="both"/>
        <w:rPr>
          <w:lang w:val="en-GB"/>
        </w:rPr>
      </w:pPr>
    </w:p>
    <w:p w:rsidR="00DC3DCD" w:rsidRDefault="00DC3DCD" w:rsidP="004D1F63">
      <w:pPr>
        <w:spacing w:line="360" w:lineRule="auto"/>
        <w:jc w:val="both"/>
        <w:rPr>
          <w:lang w:val="en-GB"/>
        </w:rPr>
      </w:pPr>
      <w:r>
        <w:rPr>
          <w:lang w:val="en-GB"/>
        </w:rPr>
        <w:t xml:space="preserve">As the aim of this processing step is to cluster the data into the four weather seasons, an algorithm that will generate a user defined number of clusters is required. Therefore, as previously </w:t>
      </w:r>
      <w:r w:rsidR="00BA1B5C">
        <w:rPr>
          <w:lang w:val="en-GB"/>
        </w:rPr>
        <w:t>all</w:t>
      </w:r>
      <w:r w:rsidR="00AE4611">
        <w:rPr>
          <w:lang w:val="en-GB"/>
        </w:rPr>
        <w:t>uded to</w:t>
      </w:r>
      <w:r>
        <w:rPr>
          <w:lang w:val="en-GB"/>
        </w:rPr>
        <w:t>, the K-Means clustering algorithm will be used as it fits this requirement</w:t>
      </w:r>
      <w:r w:rsidR="00172A3B">
        <w:rPr>
          <w:lang w:val="en-GB"/>
        </w:rPr>
        <w:t xml:space="preserve"> fully</w:t>
      </w:r>
      <w:r>
        <w:rPr>
          <w:lang w:val="en-GB"/>
        </w:rPr>
        <w:t>.</w:t>
      </w:r>
    </w:p>
    <w:p w:rsidR="00FA7F11" w:rsidRPr="00F572E8" w:rsidRDefault="00FA7F11" w:rsidP="00F572E8">
      <w:pPr>
        <w:spacing w:line="360" w:lineRule="auto"/>
        <w:jc w:val="both"/>
        <w:rPr>
          <w:lang w:val="en-GB"/>
        </w:rPr>
      </w:pPr>
    </w:p>
    <w:p w:rsidR="00E95201" w:rsidRDefault="00E95201" w:rsidP="006045B1">
      <w:pPr>
        <w:pStyle w:val="Heading2"/>
        <w:numPr>
          <w:ilvl w:val="1"/>
          <w:numId w:val="1"/>
        </w:numPr>
        <w:spacing w:line="360" w:lineRule="auto"/>
        <w:jc w:val="both"/>
        <w:rPr>
          <w:rFonts w:ascii="Times New Roman" w:hAnsi="Times New Roman" w:cs="Times New Roman"/>
          <w:sz w:val="28"/>
          <w:szCs w:val="28"/>
        </w:rPr>
      </w:pPr>
      <w:bookmarkStart w:id="22" w:name="_Toc517185145"/>
      <w:r w:rsidRPr="0094255C">
        <w:rPr>
          <w:rFonts w:ascii="Times New Roman" w:hAnsi="Times New Roman" w:cs="Times New Roman"/>
          <w:sz w:val="28"/>
          <w:szCs w:val="28"/>
        </w:rPr>
        <w:t>Rainfall Prediction</w:t>
      </w:r>
      <w:bookmarkEnd w:id="22"/>
    </w:p>
    <w:p w:rsidR="005A12AA" w:rsidRDefault="006C48D7" w:rsidP="006045B1">
      <w:pPr>
        <w:spacing w:line="360" w:lineRule="auto"/>
        <w:jc w:val="both"/>
        <w:rPr>
          <w:lang w:val="en-GB"/>
        </w:rPr>
      </w:pPr>
      <w:r>
        <w:rPr>
          <w:lang w:val="en-GB"/>
        </w:rPr>
        <w:t>Following the implementation</w:t>
      </w:r>
      <w:r w:rsidR="009558A0">
        <w:rPr>
          <w:lang w:val="en-GB"/>
        </w:rPr>
        <w:t xml:space="preserve"> and analysis</w:t>
      </w:r>
      <w:r>
        <w:rPr>
          <w:lang w:val="en-GB"/>
        </w:rPr>
        <w:t xml:space="preserve"> of section </w:t>
      </w:r>
      <w:hyperlink w:anchor="Cluster Analysis" w:history="1">
        <w:r w:rsidRPr="006C48D7">
          <w:rPr>
            <w:rStyle w:val="Hyperlink"/>
            <w:lang w:val="en-GB"/>
          </w:rPr>
          <w:t>3.</w:t>
        </w:r>
        <w:r w:rsidRPr="006C48D7">
          <w:rPr>
            <w:rStyle w:val="Hyperlink"/>
            <w:lang w:val="en-GB"/>
          </w:rPr>
          <w:t>2</w:t>
        </w:r>
      </w:hyperlink>
      <w:r w:rsidR="00D60D5B">
        <w:rPr>
          <w:lang w:val="en-GB"/>
        </w:rPr>
        <w:t xml:space="preserve"> the next step will be to attempt rainfall prediction</w:t>
      </w:r>
      <w:r w:rsidR="00D9376B">
        <w:rPr>
          <w:lang w:val="en-GB"/>
        </w:rPr>
        <w:t xml:space="preserve"> which is treated</w:t>
      </w:r>
      <w:r w:rsidR="000F26E6">
        <w:rPr>
          <w:lang w:val="en-GB"/>
        </w:rPr>
        <w:t xml:space="preserve"> as a regression problem</w:t>
      </w:r>
      <w:r w:rsidR="00D60D5B">
        <w:rPr>
          <w:lang w:val="en-GB"/>
        </w:rPr>
        <w:t>.</w:t>
      </w:r>
      <w:r w:rsidR="005A12AA">
        <w:rPr>
          <w:lang w:val="en-GB"/>
        </w:rPr>
        <w:t xml:space="preserve"> Rainfall has been selected as the target</w:t>
      </w:r>
      <w:r w:rsidR="00B15AFD">
        <w:rPr>
          <w:lang w:val="en-GB"/>
        </w:rPr>
        <w:t xml:space="preserve"> variable in this case due to its direct influence on numerous industries such as agriculture for example. As previously mentioned in section 2, rainfall prediction can </w:t>
      </w:r>
      <w:r w:rsidR="00CB7D51">
        <w:rPr>
          <w:lang w:val="en-GB"/>
        </w:rPr>
        <w:t xml:space="preserve">substantially </w:t>
      </w:r>
      <w:r w:rsidR="00B15AFD">
        <w:rPr>
          <w:lang w:val="en-GB"/>
        </w:rPr>
        <w:t>influence</w:t>
      </w:r>
      <w:r w:rsidR="00D9376B">
        <w:rPr>
          <w:lang w:val="en-GB"/>
        </w:rPr>
        <w:t xml:space="preserve"> critical decisions in farming </w:t>
      </w:r>
      <w:r w:rsidR="00CB7D51">
        <w:rPr>
          <w:lang w:val="en-GB"/>
        </w:rPr>
        <w:t>such as when the optimal time</w:t>
      </w:r>
      <w:r w:rsidR="00D9376B">
        <w:rPr>
          <w:lang w:val="en-GB"/>
        </w:rPr>
        <w:t xml:space="preserve"> to sow or harvest a crop</w:t>
      </w:r>
      <w:r w:rsidR="00CB7D51">
        <w:rPr>
          <w:lang w:val="en-GB"/>
        </w:rPr>
        <w:t xml:space="preserve"> </w:t>
      </w:r>
      <w:r w:rsidR="00EF0538">
        <w:rPr>
          <w:lang w:val="en-GB"/>
        </w:rPr>
        <w:t>is</w:t>
      </w:r>
      <w:r w:rsidR="00D9376B">
        <w:rPr>
          <w:lang w:val="en-GB"/>
        </w:rPr>
        <w:t>.</w:t>
      </w:r>
    </w:p>
    <w:p w:rsidR="00B15AFD" w:rsidRDefault="00B15AFD" w:rsidP="006045B1">
      <w:pPr>
        <w:spacing w:line="360" w:lineRule="auto"/>
        <w:jc w:val="both"/>
        <w:rPr>
          <w:lang w:val="en-GB"/>
        </w:rPr>
      </w:pPr>
    </w:p>
    <w:p w:rsidR="00EF7CB7" w:rsidRDefault="00100DC1" w:rsidP="006045B1">
      <w:pPr>
        <w:spacing w:line="360" w:lineRule="auto"/>
        <w:jc w:val="both"/>
        <w:rPr>
          <w:lang w:val="en-GB"/>
        </w:rPr>
      </w:pPr>
      <w:r>
        <w:rPr>
          <w:lang w:val="en-GB"/>
        </w:rPr>
        <w:t xml:space="preserve"> Initially the prediction will provide rainfall forecasts an hour in advance.</w:t>
      </w:r>
      <w:r w:rsidR="007F6FB4">
        <w:rPr>
          <w:lang w:val="en-GB"/>
        </w:rPr>
        <w:t xml:space="preserve"> As the data is already in </w:t>
      </w:r>
      <w:r w:rsidR="00873E3E">
        <w:rPr>
          <w:lang w:val="en-GB"/>
        </w:rPr>
        <w:t>one-hour</w:t>
      </w:r>
      <w:r w:rsidR="007F6FB4">
        <w:rPr>
          <w:lang w:val="en-GB"/>
        </w:rPr>
        <w:t xml:space="preserve"> intervals, this is a natural starting point. It is possible that the dataset size may influence the training time of the selected algorithm meaning that hourly prediction will not be possible</w:t>
      </w:r>
      <w:r w:rsidR="000A59A0">
        <w:rPr>
          <w:lang w:val="en-GB"/>
        </w:rPr>
        <w:t>, although this is highly unlikely</w:t>
      </w:r>
      <w:r w:rsidR="007F6FB4">
        <w:rPr>
          <w:lang w:val="en-GB"/>
        </w:rPr>
        <w:t>. In that case, the data will be aggregated into intervals that are divisible by 24</w:t>
      </w:r>
      <w:r w:rsidR="00036A02">
        <w:rPr>
          <w:lang w:val="en-GB"/>
        </w:rPr>
        <w:t xml:space="preserve"> (i.e. predictions less than a day in advance)</w:t>
      </w:r>
      <w:r w:rsidR="007F6FB4">
        <w:rPr>
          <w:lang w:val="en-GB"/>
        </w:rPr>
        <w:t xml:space="preserve"> until the algorithm is capable of training and providing predictions within that chosen interval.</w:t>
      </w:r>
    </w:p>
    <w:p w:rsidR="00EF7CB7" w:rsidRPr="00EF7CB7" w:rsidRDefault="00EF7CB7" w:rsidP="006045B1">
      <w:pPr>
        <w:spacing w:line="360" w:lineRule="auto"/>
        <w:jc w:val="both"/>
        <w:rPr>
          <w:lang w:val="en-GB"/>
        </w:rPr>
      </w:pPr>
    </w:p>
    <w:p w:rsidR="00E95201" w:rsidRDefault="00E95201" w:rsidP="006045B1">
      <w:pPr>
        <w:pStyle w:val="Heading3"/>
        <w:numPr>
          <w:ilvl w:val="2"/>
          <w:numId w:val="1"/>
        </w:numPr>
        <w:spacing w:line="360" w:lineRule="auto"/>
        <w:jc w:val="both"/>
        <w:rPr>
          <w:rFonts w:ascii="Times New Roman" w:hAnsi="Times New Roman" w:cs="Times New Roman"/>
        </w:rPr>
      </w:pPr>
      <w:bookmarkStart w:id="23" w:name="_Toc517185146"/>
      <w:r w:rsidRPr="00856058">
        <w:rPr>
          <w:rFonts w:ascii="Times New Roman" w:hAnsi="Times New Roman" w:cs="Times New Roman"/>
        </w:rPr>
        <w:t>Selected Algorithm</w:t>
      </w:r>
      <w:bookmarkEnd w:id="23"/>
    </w:p>
    <w:p w:rsidR="0019140A" w:rsidRDefault="008E7CF9" w:rsidP="006045B1">
      <w:pPr>
        <w:spacing w:line="360" w:lineRule="auto"/>
        <w:jc w:val="both"/>
      </w:pPr>
      <w:r>
        <w:t xml:space="preserve">The algorithm that will be used </w:t>
      </w:r>
      <w:r w:rsidR="00967DA9">
        <w:t>to formulate rainfall predictions is XGBoost</w:t>
      </w:r>
      <w:r w:rsidR="00B909D9">
        <w:t xml:space="preserve"> (XGB)</w:t>
      </w:r>
      <w:r w:rsidR="00967DA9">
        <w:t xml:space="preserve"> </w:t>
      </w:r>
      <w:r w:rsidR="00967DA9">
        <w:fldChar w:fldCharType="begin"/>
      </w:r>
      <w:r w:rsidR="00967DA9">
        <w:instrText xml:space="preserve"> ADDIN ZOTERO_ITEM CSL_CITATION {"citationID":"OgW6IHYe","properties":{"formattedCitation":"({\\i{}Introduction to Boosted Trees \\uc0\\u8212{} xgboost 0.72 documentation}, no date)","plainCitation":"(Introduction to Boosted Trees — xgboost 0.72 documentation, no date)","noteIndex":0},"citationItems":[{"id":430,"uris":["http://zotero.org/users/4597499/items/BNJVR5RA"],"uri":["http://zotero.org/users/4597499/items/BNJVR5RA"],"itemData":{"id":430,"type":"webpage","title":"Introduction to Boosted Trees — xgboost 0.72 documentation","URL":"https://xgboost.readthedocs.io/en/latest/model.html","accessed":{"date-parts":[["2018",6,16]]}}}],"schema":"https://github.com/citation-style-language/schema/raw/master/csl-citation.json"} </w:instrText>
      </w:r>
      <w:r w:rsidR="00967DA9">
        <w:fldChar w:fldCharType="separate"/>
      </w:r>
      <w:r w:rsidR="00967DA9" w:rsidRPr="00967DA9">
        <w:rPr>
          <w:lang w:val="en-US"/>
        </w:rPr>
        <w:t>(</w:t>
      </w:r>
      <w:r w:rsidR="00967DA9" w:rsidRPr="00967DA9">
        <w:rPr>
          <w:i/>
          <w:iCs/>
          <w:lang w:val="en-US"/>
        </w:rPr>
        <w:t>Introduction to Boosted Trees — xgboost 0.72 documentation</w:t>
      </w:r>
      <w:r w:rsidR="00967DA9" w:rsidRPr="00967DA9">
        <w:rPr>
          <w:lang w:val="en-US"/>
        </w:rPr>
        <w:t xml:space="preserve">, </w:t>
      </w:r>
      <w:r w:rsidR="00967DA9">
        <w:rPr>
          <w:lang w:val="en-US"/>
        </w:rPr>
        <w:t>n.d.</w:t>
      </w:r>
      <w:r w:rsidR="00967DA9" w:rsidRPr="00967DA9">
        <w:rPr>
          <w:lang w:val="en-US"/>
        </w:rPr>
        <w:t>)</w:t>
      </w:r>
      <w:r w:rsidR="00967DA9">
        <w:fldChar w:fldCharType="end"/>
      </w:r>
      <w:r w:rsidR="00967DA9">
        <w:t>.</w:t>
      </w:r>
      <w:r w:rsidR="00B909D9">
        <w:t xml:space="preserve"> XGB is a</w:t>
      </w:r>
      <w:r w:rsidR="00C059C6">
        <w:t xml:space="preserve"> gradient boosted</w:t>
      </w:r>
      <w:r w:rsidR="00B909D9">
        <w:t xml:space="preserve"> tree </w:t>
      </w:r>
      <w:r w:rsidR="005810DB">
        <w:t>machine learning model.</w:t>
      </w:r>
      <w:r w:rsidR="00F65775">
        <w:t xml:space="preserve"> </w:t>
      </w:r>
      <w:r w:rsidR="009B3D78">
        <w:t xml:space="preserve">Gradient boosted trees function by creating multiple </w:t>
      </w:r>
      <w:r w:rsidR="00B50105">
        <w:lastRenderedPageBreak/>
        <w:t>decision trees sequentially but</w:t>
      </w:r>
      <w:r w:rsidR="00DB4B23">
        <w:t>,</w:t>
      </w:r>
      <w:r w:rsidR="00B50105">
        <w:t xml:space="preserve"> each tree fits to the residuals of the previous tree which combines multiple weak learners into one strong learner </w:t>
      </w:r>
      <w:r w:rsidR="00B50105">
        <w:fldChar w:fldCharType="begin"/>
      </w:r>
      <w:r w:rsidR="00B50105">
        <w:instrText xml:space="preserve"> ADDIN ZOTERO_ITEM CSL_CITATION {"citationID":"Zk0tljjR","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B50105">
        <w:fldChar w:fldCharType="separate"/>
      </w:r>
      <w:r w:rsidR="00B50105" w:rsidRPr="00B50105">
        <w:rPr>
          <w:lang w:val="en-US"/>
        </w:rPr>
        <w:t>(Géron, 2017)</w:t>
      </w:r>
      <w:r w:rsidR="00B50105">
        <w:fldChar w:fldCharType="end"/>
      </w:r>
      <w:r w:rsidR="00B50105">
        <w:t xml:space="preserve"> .</w:t>
      </w:r>
    </w:p>
    <w:p w:rsidR="0019140A" w:rsidRDefault="0019140A" w:rsidP="006045B1">
      <w:pPr>
        <w:spacing w:line="360" w:lineRule="auto"/>
        <w:jc w:val="both"/>
      </w:pPr>
    </w:p>
    <w:p w:rsidR="00820FAB" w:rsidRDefault="00F65775" w:rsidP="006045B1">
      <w:pPr>
        <w:spacing w:line="360" w:lineRule="auto"/>
        <w:jc w:val="both"/>
      </w:pPr>
      <w:r>
        <w:t>There are several reasons for selecting XGB for rainfall prediction.</w:t>
      </w:r>
      <w:r w:rsidR="0019140A">
        <w:t xml:space="preserve"> Firstly, despite the relatively large amount of rainfall experienced in Ireland, rainfall does not occur every day</w:t>
      </w:r>
      <w:r w:rsidR="007976CC">
        <w:t xml:space="preserve"> and especially not every hour</w:t>
      </w:r>
      <w:r w:rsidR="0019140A">
        <w:t>. Hence there will be a significant amount of zero values in the data. Most machine learning models have difficulty dealing with sparse data but XGB and tree based models in general do not suffer from this problem.</w:t>
      </w:r>
      <w:r w:rsidR="007976CC">
        <w:t xml:space="preserve"> </w:t>
      </w:r>
      <w:r w:rsidR="00820FAB">
        <w:t>Furthermore, tree based models are a</w:t>
      </w:r>
      <w:r w:rsidR="00920264">
        <w:t>lso capable of finding linear and</w:t>
      </w:r>
      <w:r w:rsidR="00820FAB">
        <w:t xml:space="preserve"> non-linear patterns in the data. This makes them a popular selection in many machine learning tasks. </w:t>
      </w:r>
      <w:r w:rsidR="00E158A8">
        <w:t xml:space="preserve">The final reason for </w:t>
      </w:r>
      <w:r w:rsidR="00820FAB">
        <w:t xml:space="preserve">choosing XGB </w:t>
      </w:r>
      <w:r w:rsidR="00E158A8">
        <w:t>is</w:t>
      </w:r>
      <w:r w:rsidR="00820FAB">
        <w:t xml:space="preserve"> it has not been implemented in any of the existing studies in section </w:t>
      </w:r>
      <w:hyperlink w:anchor="Existing Data Mining Studies" w:history="1">
        <w:r w:rsidR="00820FAB" w:rsidRPr="00820FAB">
          <w:rPr>
            <w:rStyle w:val="Hyperlink"/>
          </w:rPr>
          <w:t>2.2</w:t>
        </w:r>
      </w:hyperlink>
      <w:r w:rsidR="00977B09">
        <w:t xml:space="preserve"> despite the previously outlined advantages.</w:t>
      </w:r>
    </w:p>
    <w:p w:rsidR="0019140A" w:rsidRPr="00EF7CB7" w:rsidRDefault="0019140A" w:rsidP="006045B1">
      <w:pPr>
        <w:spacing w:line="360" w:lineRule="auto"/>
        <w:jc w:val="both"/>
      </w:pPr>
    </w:p>
    <w:p w:rsidR="00E95201" w:rsidRDefault="00E95201" w:rsidP="006045B1">
      <w:pPr>
        <w:pStyle w:val="Heading3"/>
        <w:numPr>
          <w:ilvl w:val="2"/>
          <w:numId w:val="1"/>
        </w:numPr>
        <w:spacing w:line="360" w:lineRule="auto"/>
        <w:jc w:val="both"/>
        <w:rPr>
          <w:rFonts w:ascii="Times New Roman" w:hAnsi="Times New Roman" w:cs="Times New Roman"/>
        </w:rPr>
      </w:pPr>
      <w:bookmarkStart w:id="24" w:name="_Toc517185147"/>
      <w:r w:rsidRPr="00856058">
        <w:rPr>
          <w:rFonts w:ascii="Times New Roman" w:hAnsi="Times New Roman" w:cs="Times New Roman"/>
        </w:rPr>
        <w:t>Cross Validation Strategy</w:t>
      </w:r>
      <w:bookmarkEnd w:id="24"/>
    </w:p>
    <w:p w:rsidR="00EF7CB7" w:rsidRDefault="009337D8" w:rsidP="006045B1">
      <w:pPr>
        <w:spacing w:line="360" w:lineRule="auto"/>
        <w:jc w:val="both"/>
      </w:pPr>
      <w:r>
        <w:t xml:space="preserve">Cross validation is an important </w:t>
      </w:r>
      <w:r w:rsidR="00893C59">
        <w:t>element in training a model.</w:t>
      </w:r>
      <w:r w:rsidR="00B04667">
        <w:t xml:space="preserve"> Cross validation is used to increase a mo</w:t>
      </w:r>
      <w:r w:rsidR="001304C5">
        <w:t>dels generalisation performance by training on a subset of the data and testing against another unseen subset of the data</w:t>
      </w:r>
      <w:r w:rsidR="009C78E0">
        <w:t xml:space="preserve"> </w:t>
      </w:r>
      <w:r w:rsidR="009C78E0">
        <w:fldChar w:fldCharType="begin"/>
      </w:r>
      <w:r w:rsidR="009C1059">
        <w:instrText xml:space="preserve"> ADDIN ZOTERO_ITEM CSL_CITATION {"citationID":"FXzl2s0X","properties":{"formattedCitation":"({\\i{}3.1. Cross-validation: evaluating estimator performance \\uc0\\u8212{} scikit-learn 0.19.1 documentation}, no date)","plainCitation":"(3.1. Cross-validation: evaluating estimator performance — scikit-learn 0.19.1 documentation, no date)","noteIndex":0},"citationItems":[{"id":432,"uris":["http://zotero.org/users/4597499/items/S4EH9F78"],"uri":["http://zotero.org/users/4597499/items/S4EH9F78"],"itemData":{"id":432,"type":"webpage","title":"3.1. Cross-validation: evaluating estimator performance — scikit-learn 0.19.1 documentation","URL":"http://scikit-learn.org/stable/modules/cross_validation.html","accessed":{"date-parts":[["2018",6,18]]}}}],"schema":"https://github.com/citation-style-language/schema/raw/master/csl-citation.json"} </w:instrText>
      </w:r>
      <w:r w:rsidR="009C78E0">
        <w:fldChar w:fldCharType="separate"/>
      </w:r>
      <w:r w:rsidR="009C1059" w:rsidRPr="009C1059">
        <w:rPr>
          <w:lang w:val="en-US"/>
        </w:rPr>
        <w:t>(</w:t>
      </w:r>
      <w:r w:rsidR="009C1059" w:rsidRPr="009C1059">
        <w:rPr>
          <w:i/>
          <w:iCs/>
          <w:lang w:val="en-US"/>
        </w:rPr>
        <w:t>3.1. Cross-validation: evaluating estimator performance — scikit-learn 0.19.1 documentation</w:t>
      </w:r>
      <w:r w:rsidR="009C1059" w:rsidRPr="009C1059">
        <w:rPr>
          <w:lang w:val="en-US"/>
        </w:rPr>
        <w:t xml:space="preserve">, </w:t>
      </w:r>
      <w:r w:rsidR="009C1059">
        <w:rPr>
          <w:lang w:val="en-US"/>
        </w:rPr>
        <w:t>n.d.</w:t>
      </w:r>
      <w:r w:rsidR="009C1059" w:rsidRPr="009C1059">
        <w:rPr>
          <w:lang w:val="en-US"/>
        </w:rPr>
        <w:t>)</w:t>
      </w:r>
      <w:r w:rsidR="009C78E0">
        <w:fldChar w:fldCharType="end"/>
      </w:r>
      <w:r w:rsidR="001304C5">
        <w:t>.</w:t>
      </w:r>
    </w:p>
    <w:p w:rsidR="003A7AEC" w:rsidRDefault="003A7AEC" w:rsidP="006045B1">
      <w:pPr>
        <w:spacing w:line="360" w:lineRule="auto"/>
        <w:jc w:val="both"/>
      </w:pPr>
    </w:p>
    <w:p w:rsidR="00813180" w:rsidRDefault="000D58FF" w:rsidP="006045B1">
      <w:pPr>
        <w:spacing w:line="360" w:lineRule="auto"/>
        <w:jc w:val="both"/>
      </w:pPr>
      <w:r>
        <w:t>Since</w:t>
      </w:r>
      <w:r w:rsidR="003A7AEC">
        <w:t xml:space="preserve"> rainfall prediction will be treated as a time series problem based on the dataset described in section </w:t>
      </w:r>
      <w:hyperlink w:anchor="Dataset Description" w:history="1">
        <w:r w:rsidR="003A7AEC" w:rsidRPr="003A7AEC">
          <w:rPr>
            <w:rStyle w:val="Hyperlink"/>
          </w:rPr>
          <w:t>3.1</w:t>
        </w:r>
      </w:hyperlink>
      <w:r w:rsidR="003A7AEC">
        <w:t>, most conventional cross validation techniques such as K-Fold cross validation for example, will not suit as they do not maintain temporal order during the training process</w:t>
      </w:r>
      <w:r w:rsidR="00276383">
        <w:t xml:space="preserve"> or </w:t>
      </w:r>
      <w:r w:rsidR="006E558C">
        <w:t xml:space="preserve">alternatively, </w:t>
      </w:r>
      <w:r w:rsidR="00276383">
        <w:t>may suffer from data leakage</w:t>
      </w:r>
      <w:r w:rsidR="006E558C">
        <w:t>. Based on these</w:t>
      </w:r>
      <w:r w:rsidR="003A7AEC">
        <w:t xml:space="preserve"> requirement</w:t>
      </w:r>
      <w:r w:rsidR="006E558C">
        <w:t>s</w:t>
      </w:r>
      <w:r w:rsidR="003A7AEC">
        <w:t xml:space="preserve">, a method of cross validation commonly referred to as </w:t>
      </w:r>
      <w:r w:rsidR="00A36113">
        <w:t>walk forward</w:t>
      </w:r>
      <w:r w:rsidR="003A7AEC">
        <w:t xml:space="preserve"> cross validation</w:t>
      </w:r>
      <w:r w:rsidR="007E41C8">
        <w:t xml:space="preserve"> or walk forward optimisation</w:t>
      </w:r>
      <w:r w:rsidR="00767D35">
        <w:t>,</w:t>
      </w:r>
      <w:r w:rsidR="003A7AEC">
        <w:t xml:space="preserve"> will be used.</w:t>
      </w:r>
      <w:r w:rsidR="003E4EDC">
        <w:t xml:space="preserve"> </w:t>
      </w:r>
    </w:p>
    <w:p w:rsidR="00813180" w:rsidRDefault="00813180" w:rsidP="006045B1">
      <w:pPr>
        <w:spacing w:line="360" w:lineRule="auto"/>
        <w:jc w:val="both"/>
      </w:pPr>
    </w:p>
    <w:p w:rsidR="003A7AEC" w:rsidRDefault="00720172" w:rsidP="006045B1">
      <w:pPr>
        <w:spacing w:line="360" w:lineRule="auto"/>
        <w:jc w:val="both"/>
      </w:pPr>
      <w:r>
        <w:t>Walk forward cross validation operates by partitioning the data into a train a</w:t>
      </w:r>
      <w:r w:rsidR="00813180">
        <w:t>nd</w:t>
      </w:r>
      <w:r>
        <w:t xml:space="preserve"> test set like numerous other forms of validation techniques, but in this case only a small sample of the entire dataset is used for both the training set and test set</w:t>
      </w:r>
      <w:r w:rsidR="00436E68">
        <w:t xml:space="preserve">. Traditionally </w:t>
      </w:r>
      <w:r w:rsidR="0082601E">
        <w:t>the training and test set are split 75:25. After each validation round completes the training and test sets are offset by the number of elements in the first test set, thus maintaining temporal order of the data</w:t>
      </w:r>
      <w:r w:rsidR="00C10610">
        <w:t xml:space="preserve"> whilst also maintaining a forward trajectory through the dataset</w:t>
      </w:r>
      <w:r w:rsidR="0082601E">
        <w:t>.</w:t>
      </w:r>
      <w:r w:rsidR="005C094A">
        <w:t xml:space="preserve"> </w:t>
      </w:r>
      <w:r w:rsidR="003E4EDC">
        <w:t>A graphical example of walk forward cross validation can be found in figure 1.</w:t>
      </w:r>
    </w:p>
    <w:p w:rsidR="003E4EDC" w:rsidRDefault="003E4EDC" w:rsidP="006045B1">
      <w:pPr>
        <w:spacing w:line="360" w:lineRule="auto"/>
        <w:jc w:val="both"/>
      </w:pPr>
    </w:p>
    <w:p w:rsidR="00075A53" w:rsidRDefault="003E4EDC" w:rsidP="00075A53">
      <w:r>
        <w:fldChar w:fldCharType="begin"/>
      </w:r>
      <w:r>
        <w:instrText xml:space="preserve"> INCLUDEPICTURE "https://conlan.io/wp-content/uploads/2017/10/walk-forward-optimization.png" \* MERGEFORMATINET </w:instrText>
      </w:r>
      <w:r>
        <w:fldChar w:fldCharType="separate"/>
      </w:r>
      <w:r>
        <w:rPr>
          <w:noProof/>
        </w:rPr>
        <w:drawing>
          <wp:inline distT="0" distB="0" distL="0" distR="0" wp14:anchorId="57B75221" wp14:editId="2ED6966E">
            <wp:extent cx="5907405" cy="1982912"/>
            <wp:effectExtent l="0" t="0" r="0" b="0"/>
            <wp:docPr id="1" name="Picture 1" descr="https://conlan.io/wp-content/uploads/2017/10/walk-forward-optimiz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onlan.io/wp-content/uploads/2017/10/walk-forward-optimization.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69662" cy="2003810"/>
                    </a:xfrm>
                    <a:prstGeom prst="rect">
                      <a:avLst/>
                    </a:prstGeom>
                    <a:noFill/>
                    <a:ln>
                      <a:noFill/>
                    </a:ln>
                  </pic:spPr>
                </pic:pic>
              </a:graphicData>
            </a:graphic>
          </wp:inline>
        </w:drawing>
      </w:r>
      <w:r>
        <w:fldChar w:fldCharType="end"/>
      </w:r>
    </w:p>
    <w:p w:rsidR="00075A53" w:rsidRPr="00075A53" w:rsidRDefault="00075A53" w:rsidP="00075A53">
      <w:pPr>
        <w:pStyle w:val="Caption"/>
        <w:rPr>
          <w:i w:val="0"/>
          <w:color w:val="000000" w:themeColor="text1"/>
          <w:sz w:val="24"/>
          <w:szCs w:val="24"/>
        </w:rPr>
      </w:pPr>
      <w:bookmarkStart w:id="25" w:name="_Toc517092253"/>
      <w:r w:rsidRPr="00075A53">
        <w:rPr>
          <w:b/>
          <w:i w:val="0"/>
          <w:color w:val="000000" w:themeColor="text1"/>
          <w:sz w:val="24"/>
          <w:szCs w:val="24"/>
        </w:rPr>
        <w:t xml:space="preserve">Figure </w:t>
      </w:r>
      <w:r w:rsidRPr="00075A53">
        <w:rPr>
          <w:b/>
          <w:i w:val="0"/>
          <w:color w:val="000000" w:themeColor="text1"/>
          <w:sz w:val="24"/>
          <w:szCs w:val="24"/>
        </w:rPr>
        <w:fldChar w:fldCharType="begin"/>
      </w:r>
      <w:r w:rsidRPr="00075A53">
        <w:rPr>
          <w:b/>
          <w:i w:val="0"/>
          <w:color w:val="000000" w:themeColor="text1"/>
          <w:sz w:val="24"/>
          <w:szCs w:val="24"/>
        </w:rPr>
        <w:instrText xml:space="preserve"> SEQ Figure \* ARABIC </w:instrText>
      </w:r>
      <w:r w:rsidRPr="00075A53">
        <w:rPr>
          <w:b/>
          <w:i w:val="0"/>
          <w:color w:val="000000" w:themeColor="text1"/>
          <w:sz w:val="24"/>
          <w:szCs w:val="24"/>
        </w:rPr>
        <w:fldChar w:fldCharType="separate"/>
      </w:r>
      <w:r w:rsidRPr="00075A53">
        <w:rPr>
          <w:b/>
          <w:i w:val="0"/>
          <w:noProof/>
          <w:color w:val="000000" w:themeColor="text1"/>
          <w:sz w:val="24"/>
          <w:szCs w:val="24"/>
        </w:rPr>
        <w:t>1</w:t>
      </w:r>
      <w:r w:rsidRPr="00075A53">
        <w:rPr>
          <w:b/>
          <w:i w:val="0"/>
          <w:color w:val="000000" w:themeColor="text1"/>
          <w:sz w:val="24"/>
          <w:szCs w:val="24"/>
        </w:rPr>
        <w:fldChar w:fldCharType="end"/>
      </w:r>
      <w:r w:rsidRPr="00075A53">
        <w:rPr>
          <w:i w:val="0"/>
          <w:color w:val="000000" w:themeColor="text1"/>
          <w:sz w:val="24"/>
          <w:szCs w:val="24"/>
        </w:rPr>
        <w:t xml:space="preserve">. </w:t>
      </w:r>
      <w:r w:rsidR="005C1DED">
        <w:rPr>
          <w:i w:val="0"/>
          <w:color w:val="000000" w:themeColor="text1"/>
          <w:sz w:val="24"/>
          <w:szCs w:val="24"/>
        </w:rPr>
        <w:t>Graphical implementation of</w:t>
      </w:r>
      <w:r w:rsidRPr="00075A53">
        <w:rPr>
          <w:i w:val="0"/>
          <w:color w:val="000000" w:themeColor="text1"/>
          <w:sz w:val="24"/>
          <w:szCs w:val="24"/>
        </w:rPr>
        <w:t xml:space="preserve"> walk forward cross validation. Image sourced from (Nawara, 2017)</w:t>
      </w:r>
      <w:bookmarkEnd w:id="25"/>
    </w:p>
    <w:p w:rsidR="001304C5" w:rsidRPr="00EF7CB7" w:rsidRDefault="001304C5" w:rsidP="006045B1">
      <w:pPr>
        <w:spacing w:line="360" w:lineRule="auto"/>
        <w:jc w:val="both"/>
      </w:pPr>
    </w:p>
    <w:p w:rsidR="00E95201" w:rsidRDefault="00E95201" w:rsidP="006045B1">
      <w:pPr>
        <w:pStyle w:val="Heading3"/>
        <w:numPr>
          <w:ilvl w:val="2"/>
          <w:numId w:val="1"/>
        </w:numPr>
        <w:spacing w:line="360" w:lineRule="auto"/>
        <w:jc w:val="both"/>
        <w:rPr>
          <w:rFonts w:ascii="Times New Roman" w:hAnsi="Times New Roman" w:cs="Times New Roman"/>
        </w:rPr>
      </w:pPr>
      <w:bookmarkStart w:id="26" w:name="_Toc517185148"/>
      <w:r w:rsidRPr="00856058">
        <w:rPr>
          <w:rFonts w:ascii="Times New Roman" w:hAnsi="Times New Roman" w:cs="Times New Roman"/>
        </w:rPr>
        <w:t>Evaluation Metric</w:t>
      </w:r>
      <w:bookmarkEnd w:id="26"/>
    </w:p>
    <w:p w:rsidR="00174BB6" w:rsidRDefault="00DC1012" w:rsidP="006045B1">
      <w:pPr>
        <w:spacing w:line="360" w:lineRule="auto"/>
        <w:jc w:val="both"/>
      </w:pPr>
      <w:r>
        <w:t>There are numerous pos</w:t>
      </w:r>
      <w:r w:rsidR="007474B2">
        <w:t xml:space="preserve">sible evaluation metrics for regression problems. Two of the most frequently used metrics as described by </w:t>
      </w:r>
      <w:r w:rsidR="007474B2">
        <w:fldChar w:fldCharType="begin"/>
      </w:r>
      <w:r w:rsidR="007474B2">
        <w:instrText xml:space="preserve"> ADDIN ZOTERO_ITEM CSL_CITATION {"citationID":"zqFG7RdE","properties":{"formattedCitation":"(G\\uc0\\u233{}ron, 2017)","plainCitation":"(Géron, 2017)","noteIndex":0},"citationItems":[{"id":185,"uris":["http://zotero.org/users/4597499/items/KE9LWYPP"],"uri":["http://zotero.org/users/4597499/items/KE9LWYPP"],"itemData":{"id":185,"type":"book","title":"Hands-On Machine Learning with Scikit-Learn &amp; TensorFlow.","publisher":"O'Reilly","number-of-pages":"549","edition":"First Edition","abstract":"Concepts, Tools and Techniques to Build Intelligent Systems","ISBN":"978-1-4919-6229-9","language":"en","author":[{"family":"Géron","given":"Aurélien"}],"issued":{"date-parts":[["2017",3,10]]},"accessed":{"date-parts":[["2018",2,4]]}}}],"schema":"https://github.com/citation-style-language/schema/raw/master/csl-citation.json"} </w:instrText>
      </w:r>
      <w:r w:rsidR="007474B2">
        <w:fldChar w:fldCharType="separate"/>
      </w:r>
      <w:r w:rsidR="007474B2" w:rsidRPr="007474B2">
        <w:rPr>
          <w:lang w:val="en-US"/>
        </w:rPr>
        <w:t>(Géron, 2017)</w:t>
      </w:r>
      <w:r w:rsidR="007474B2">
        <w:fldChar w:fldCharType="end"/>
      </w:r>
      <w:r w:rsidR="007474B2">
        <w:t xml:space="preserve"> are Mean </w:t>
      </w:r>
      <w:r w:rsidR="005E03FD">
        <w:t>Squared Error (MS</w:t>
      </w:r>
      <w:r w:rsidR="007474B2">
        <w:t>E) and Root Mean Squared Error (RMSE)</w:t>
      </w:r>
      <w:r w:rsidR="007E58C8">
        <w:t>.</w:t>
      </w:r>
      <w:r w:rsidR="005E03FD">
        <w:t xml:space="preserve"> </w:t>
      </w:r>
      <w:r w:rsidR="00A7248C">
        <w:t>These metrics are essentially the same as getting the square root of the MSE gives the RMSE. Another metric commonly used is Mean Absolute Error (MAE)</w:t>
      </w:r>
      <w:r w:rsidR="00CC4014">
        <w:t xml:space="preserve">. Both RMSE and MAE are similar in that they give a result in the range of 0 to </w:t>
      </w:r>
      <w:r w:rsidR="00CC4014">
        <w:sym w:font="Symbol" w:char="F0A5"/>
      </w:r>
      <w:r w:rsidR="007D5E2C">
        <w:t xml:space="preserve"> where a result closer to 0 is better</w:t>
      </w:r>
      <w:r w:rsidR="00C041DC">
        <w:t xml:space="preserve">. The </w:t>
      </w:r>
      <w:r w:rsidR="006F4891">
        <w:t>main difference between</w:t>
      </w:r>
      <w:r w:rsidR="00C041DC">
        <w:t xml:space="preserve"> RMSE and MAE is</w:t>
      </w:r>
      <w:r w:rsidR="00847025">
        <w:t>,</w:t>
      </w:r>
      <w:r w:rsidR="00C041DC">
        <w:t xml:space="preserve"> MAE is less sensitive to outliers</w:t>
      </w:r>
      <w:r w:rsidR="00EB68A7">
        <w:t>.</w:t>
      </w:r>
      <w:r w:rsidR="00056156">
        <w:t xml:space="preserve"> </w:t>
      </w:r>
      <w:r w:rsidR="00C26E03">
        <w:t>This characteristic occurs as RMSE squares the errors, therefore giving a larger weight to larger errors</w:t>
      </w:r>
      <w:r w:rsidR="0046618C">
        <w:t xml:space="preserve"> caused by outliers</w:t>
      </w:r>
      <w:r w:rsidR="00C26E03">
        <w:t>.</w:t>
      </w:r>
      <w:r w:rsidR="007A5444">
        <w:t xml:space="preserve"> </w:t>
      </w:r>
      <w:r w:rsidR="00056156">
        <w:t>Despite this</w:t>
      </w:r>
      <w:r w:rsidR="00C26E03">
        <w:t>,</w:t>
      </w:r>
      <w:r w:rsidR="00056156">
        <w:t xml:space="preserve"> both evaluation metrics will be used with a particular focus on RMSE as </w:t>
      </w:r>
      <w:r w:rsidR="00056156">
        <w:fldChar w:fldCharType="begin"/>
      </w:r>
      <w:r w:rsidR="00056156">
        <w:instrText xml:space="preserve"> ADDIN ZOTERO_ITEM CSL_CITATION {"citationID":"5spGRToD","properties":{"formattedCitation":"(Chai and Draxler, 2014)","plainCitation":"(Chai and Draxler, 2014)","noteIndex":0},"citationItems":[{"id":438,"uris":["http://zotero.org/users/4597499/items/F3ZYL9IF"],"uri":["http://zotero.org/users/4597499/items/F3ZYL9IF"],"itemData":{"id":438,"type":"article-journal","title":"Root mean square error (RMSE) or mean absolute error (MAE)? – Arguments against avoiding RMSE in the literature","container-title":"Geoscientific Model Development","page":"1247-1250","volume":"7","issue":"3","source":"Crossref","abstract":"Both the root mean square error (RMSE) and the mean absolute error (MAE) are regularly employed in model evaluation studies. Willmott and Matsuura (2005) have suggested that the RMSE is not a good indicator of average model performance and might 5 be a misleading indicator of average error and thus the MAE would be a better metric for that purpose. While some concerns over using RMSE raised by Willmott and Matsuura (2005) and Willmott et al. (2009) are valid, the proposed avoidance of RMSE in favor of MAE is not the solution. Citing the aforementioned papers, many researchers chose MAE over RMSE to present their model evaluation statistics when presenting 10 or adding the RMSE measures could be more beneﬁcial. In this technical note, we demonstrate that the RMSE is not ambiguous in its meaning, contrary to what was claimed by Willmott et al. (2009). The RMSE is more appropriate to represent model performance than the MAE when the error distribution is expected to be Gaussian. In addition, we show that the RMSE satisﬁes the triangle inequality requirement for a dis15 tance metric whereas Willmott et al. (2009) indicated that the sums-of-squares-based statistics do not satisfy this rule. In the end, we discussed some circumstances where using the RMSE will be more beneﬁcial. However, we do not contend that the RMSE is superior over the MAE. Instead, a combination of metrics, including but certainly not limited to RMSEs and MAEs, are often required to assess model performance.","URL":"http://www.geosci-model-dev.net/7/1247/2014/","DOI":"10.5194/gmd-7-1247-2014","ISSN":"1991-9603","shortTitle":"Root mean square error (RMSE) or mean absolute error (MAE)?","language":"en","author":[{"family":"Chai","given":"T."},{"family":"Draxler","given":"R. R."}],"issued":{"date-parts":[["2014",6,30]]},"accessed":{"date-parts":[["2018",6,18]]}}}],"schema":"https://github.com/citation-style-language/schema/raw/master/csl-citation.json"} </w:instrText>
      </w:r>
      <w:r w:rsidR="00056156">
        <w:fldChar w:fldCharType="separate"/>
      </w:r>
      <w:r w:rsidR="00056156">
        <w:rPr>
          <w:noProof/>
        </w:rPr>
        <w:t>(Chai and Draxler, 2014)</w:t>
      </w:r>
      <w:r w:rsidR="00056156">
        <w:fldChar w:fldCharType="end"/>
      </w:r>
      <w:r w:rsidR="00056156">
        <w:t xml:space="preserve"> outline that RMSE is often used in meteorology.</w:t>
      </w:r>
    </w:p>
    <w:p w:rsidR="00174BB6" w:rsidRDefault="00174BB6" w:rsidP="00174BB6">
      <w:r>
        <w:br w:type="page"/>
      </w:r>
    </w:p>
    <w:p w:rsidR="00EF7CB7" w:rsidRDefault="00174BB6" w:rsidP="00BB0DE7">
      <w:pPr>
        <w:pStyle w:val="Heading1"/>
        <w:numPr>
          <w:ilvl w:val="0"/>
          <w:numId w:val="1"/>
        </w:numPr>
        <w:spacing w:line="360" w:lineRule="auto"/>
        <w:jc w:val="both"/>
        <w:rPr>
          <w:rFonts w:ascii="Times New Roman" w:hAnsi="Times New Roman" w:cs="Times New Roman"/>
          <w:sz w:val="28"/>
          <w:szCs w:val="28"/>
        </w:rPr>
      </w:pPr>
      <w:bookmarkStart w:id="27" w:name="_Toc517185149"/>
      <w:r w:rsidRPr="00174BB6">
        <w:rPr>
          <w:rFonts w:ascii="Times New Roman" w:hAnsi="Times New Roman" w:cs="Times New Roman"/>
          <w:sz w:val="28"/>
          <w:szCs w:val="28"/>
        </w:rPr>
        <w:lastRenderedPageBreak/>
        <w:t>Research Findings and Analysis</w:t>
      </w:r>
      <w:bookmarkEnd w:id="27"/>
    </w:p>
    <w:p w:rsidR="00291891" w:rsidRDefault="00BB0DE7" w:rsidP="00BB0DE7">
      <w:pPr>
        <w:pStyle w:val="Heading2"/>
        <w:numPr>
          <w:ilvl w:val="1"/>
          <w:numId w:val="1"/>
        </w:numPr>
        <w:spacing w:line="360" w:lineRule="auto"/>
        <w:jc w:val="both"/>
        <w:rPr>
          <w:rFonts w:ascii="Times New Roman" w:hAnsi="Times New Roman" w:cs="Times New Roman"/>
          <w:sz w:val="28"/>
          <w:szCs w:val="28"/>
        </w:rPr>
      </w:pPr>
      <w:bookmarkStart w:id="28" w:name="_Toc517185150"/>
      <w:r>
        <w:rPr>
          <w:rFonts w:ascii="Times New Roman" w:hAnsi="Times New Roman" w:cs="Times New Roman"/>
          <w:sz w:val="28"/>
          <w:szCs w:val="28"/>
        </w:rPr>
        <w:t>Automated Data Retrieval</w:t>
      </w:r>
      <w:bookmarkEnd w:id="28"/>
    </w:p>
    <w:p w:rsidR="002434FC" w:rsidRDefault="002434FC" w:rsidP="00BB0DE7">
      <w:pPr>
        <w:spacing w:line="360" w:lineRule="auto"/>
        <w:jc w:val="both"/>
        <w:rPr>
          <w:lang w:val="en-GB"/>
        </w:rPr>
      </w:pPr>
      <w:r>
        <w:rPr>
          <w:lang w:val="en-GB"/>
        </w:rPr>
        <w:t xml:space="preserve">There are two </w:t>
      </w:r>
      <w:r>
        <w:rPr>
          <w:lang w:val="en-GB"/>
        </w:rPr>
        <w:t xml:space="preserve">programming languages </w:t>
      </w:r>
      <w:r>
        <w:rPr>
          <w:lang w:val="en-GB"/>
        </w:rPr>
        <w:t>predominantly</w:t>
      </w:r>
      <w:r>
        <w:rPr>
          <w:lang w:val="en-GB"/>
        </w:rPr>
        <w:t xml:space="preserve"> used in the data science/data analysis </w:t>
      </w:r>
      <w:r>
        <w:rPr>
          <w:lang w:val="en-GB"/>
        </w:rPr>
        <w:t>sector</w:t>
      </w:r>
      <w:r>
        <w:rPr>
          <w:lang w:val="en-GB"/>
        </w:rPr>
        <w:t xml:space="preserve">, Python and R. For the purpose of this research Python will be used due to the vast quantity of </w:t>
      </w:r>
      <w:r w:rsidR="00374A4D">
        <w:rPr>
          <w:lang w:val="en-GB"/>
        </w:rPr>
        <w:t xml:space="preserve">existing </w:t>
      </w:r>
      <w:r>
        <w:rPr>
          <w:lang w:val="en-GB"/>
        </w:rPr>
        <w:t>packages and associated documentation</w:t>
      </w:r>
      <w:r>
        <w:rPr>
          <w:lang w:val="en-GB"/>
        </w:rPr>
        <w:t xml:space="preserve"> </w:t>
      </w:r>
      <w:r w:rsidR="00374A4D">
        <w:rPr>
          <w:lang w:val="en-GB"/>
        </w:rPr>
        <w:t>that can</w:t>
      </w:r>
      <w:r>
        <w:rPr>
          <w:lang w:val="en-GB"/>
        </w:rPr>
        <w:t xml:space="preserve"> help perform almost any task</w:t>
      </w:r>
      <w:r>
        <w:rPr>
          <w:lang w:val="en-GB"/>
        </w:rPr>
        <w:t xml:space="preserve">. </w:t>
      </w:r>
      <w:r w:rsidR="00374A4D">
        <w:rPr>
          <w:lang w:val="en-GB"/>
        </w:rPr>
        <w:t>Packages such as Matplotlib</w:t>
      </w:r>
      <w:r w:rsidR="00C1603C">
        <w:rPr>
          <w:lang w:val="en-GB"/>
        </w:rPr>
        <w:t xml:space="preserve"> </w:t>
      </w:r>
      <w:r w:rsidR="00C1603C" w:rsidRPr="00236619">
        <w:rPr>
          <w:lang w:val="en-GB"/>
        </w:rPr>
        <w:fldChar w:fldCharType="begin"/>
      </w:r>
      <w:r w:rsidR="001A4125" w:rsidRPr="00236619">
        <w:rPr>
          <w:lang w:val="en-GB"/>
        </w:rPr>
        <w:instrText xml:space="preserve"> ADDIN ZOTERO_ITEM CSL_CITATION {"citationID":"Beb5UFys","properties":{"formattedCitation":"({\\i{}Matplotlib: Python plotting \\uc0\\u8212{} Matplotlib 2.2.2 documentation}, no date)","plainCitation":"(Matplotlib: Python plotting — Matplotlib 2.2.2 documentation, no date)","noteIndex":0},"citationItems":[{"id":439,"uris":["http://zotero.org/users/4597499/items/F8WJS6VB"],"uri":["http://zotero.org/users/4597499/items/F8WJS6VB"],"itemData":{"id":439,"type":"webpage","title":"Matplotlib: Python plotting — Matplotlib 2.2.2 documentation","URL":"https://matplotlib.org/","accessed":{"date-parts":[["2018",6,20]]}}}],"schema":"https://github.com/citation-style-language/schema/raw/master/csl-citation.json"} </w:instrText>
      </w:r>
      <w:r w:rsidR="00C1603C" w:rsidRPr="00236619">
        <w:rPr>
          <w:lang w:val="en-GB"/>
        </w:rPr>
        <w:fldChar w:fldCharType="separate"/>
      </w:r>
      <w:r w:rsidR="001A4125" w:rsidRPr="00236619">
        <w:rPr>
          <w:lang w:val="en-US"/>
        </w:rPr>
        <w:t>(</w:t>
      </w:r>
      <w:r w:rsidR="001A4125" w:rsidRPr="00236619">
        <w:rPr>
          <w:iCs/>
          <w:lang w:val="en-US"/>
        </w:rPr>
        <w:t>Matplotlib: Python plotting — Matplotlib 2.2.2 documentation</w:t>
      </w:r>
      <w:r w:rsidR="001A4125" w:rsidRPr="00236619">
        <w:rPr>
          <w:lang w:val="en-US"/>
        </w:rPr>
        <w:t>, n.d.)</w:t>
      </w:r>
      <w:r w:rsidR="00C1603C" w:rsidRPr="00236619">
        <w:rPr>
          <w:lang w:val="en-GB"/>
        </w:rPr>
        <w:fldChar w:fldCharType="end"/>
      </w:r>
      <w:r w:rsidR="00374A4D" w:rsidRPr="00236619">
        <w:rPr>
          <w:lang w:val="en-GB"/>
        </w:rPr>
        <w:t xml:space="preserve"> and Seaborn</w:t>
      </w:r>
      <w:r w:rsidR="001A4125" w:rsidRPr="00236619">
        <w:rPr>
          <w:lang w:val="en-GB"/>
        </w:rPr>
        <w:t xml:space="preserve"> </w:t>
      </w:r>
      <w:r w:rsidR="001A4125" w:rsidRPr="00236619">
        <w:rPr>
          <w:lang w:val="en-GB"/>
        </w:rPr>
        <w:fldChar w:fldCharType="begin"/>
      </w:r>
      <w:r w:rsidR="001A4125" w:rsidRPr="00236619">
        <w:rPr>
          <w:lang w:val="en-GB"/>
        </w:rPr>
        <w:instrText xml:space="preserve"> ADDIN ZOTERO_ITEM CSL_CITATION {"citationID":"jlSBOh7d","properties":{"formattedCitation":"({\\i{}seaborn: statistical data visualization \\uc0\\u8212{} seaborn 0.8.1 documentation}, no date)","plainCitation":"(seaborn: statistical data visualization — seaborn 0.8.1 documentation, no date)","noteIndex":0},"citationItems":[{"id":441,"uris":["http://zotero.org/users/4597499/items/5CEUTQF4"],"uri":["http://zotero.org/users/4597499/items/5CEUTQF4"],"itemData":{"id":441,"type":"webpage","title":"seaborn: statistical data visualization — seaborn 0.8.1 documentation","URL":"https://seaborn.pydata.org/","accessed":{"date-parts":[["2018",6,20]]}}}],"schema":"https://github.com/citation-style-language/schema/raw/master/csl-citation.json"} </w:instrText>
      </w:r>
      <w:r w:rsidR="001A4125" w:rsidRPr="00236619">
        <w:rPr>
          <w:lang w:val="en-GB"/>
        </w:rPr>
        <w:fldChar w:fldCharType="separate"/>
      </w:r>
      <w:r w:rsidR="001A4125" w:rsidRPr="00236619">
        <w:rPr>
          <w:lang w:val="en-US"/>
        </w:rPr>
        <w:t>(</w:t>
      </w:r>
      <w:r w:rsidR="001A4125" w:rsidRPr="00236619">
        <w:rPr>
          <w:iCs/>
          <w:lang w:val="en-US"/>
        </w:rPr>
        <w:t>seaborn: statistical data visualization — seaborn 0.8.1 documentation</w:t>
      </w:r>
      <w:r w:rsidR="001A4125" w:rsidRPr="00236619">
        <w:rPr>
          <w:lang w:val="en-US"/>
        </w:rPr>
        <w:t>, n.d.)</w:t>
      </w:r>
      <w:r w:rsidR="001A4125" w:rsidRPr="00236619">
        <w:rPr>
          <w:lang w:val="en-GB"/>
        </w:rPr>
        <w:fldChar w:fldCharType="end"/>
      </w:r>
      <w:r w:rsidR="00374A4D" w:rsidRPr="00236619">
        <w:rPr>
          <w:lang w:val="en-GB"/>
        </w:rPr>
        <w:t xml:space="preserve"> for example will be use</w:t>
      </w:r>
      <w:r w:rsidR="00374A4D">
        <w:rPr>
          <w:lang w:val="en-GB"/>
        </w:rPr>
        <w:t>d to generate plots throughout the remainder of the document.</w:t>
      </w:r>
    </w:p>
    <w:p w:rsidR="002434FC" w:rsidRDefault="002434FC" w:rsidP="00BB0DE7">
      <w:pPr>
        <w:spacing w:line="360" w:lineRule="auto"/>
        <w:jc w:val="both"/>
        <w:rPr>
          <w:lang w:val="en-GB"/>
        </w:rPr>
      </w:pPr>
    </w:p>
    <w:p w:rsidR="00BB0DE7" w:rsidRDefault="00477431" w:rsidP="00BB0DE7">
      <w:pPr>
        <w:spacing w:line="360" w:lineRule="auto"/>
        <w:jc w:val="both"/>
        <w:rPr>
          <w:lang w:val="en-GB"/>
        </w:rPr>
      </w:pPr>
      <w:r>
        <w:rPr>
          <w:lang w:val="en-GB"/>
        </w:rPr>
        <w:t xml:space="preserve">As this research is </w:t>
      </w:r>
      <w:r w:rsidR="008B7653">
        <w:rPr>
          <w:lang w:val="en-GB"/>
        </w:rPr>
        <w:t>focused on using past data, an explanation of the data gathering process will be described in this section.</w:t>
      </w:r>
      <w:r w:rsidR="00BB46E4">
        <w:rPr>
          <w:lang w:val="en-GB"/>
        </w:rPr>
        <w:t xml:space="preserve"> </w:t>
      </w:r>
      <w:r w:rsidR="009F6D8F">
        <w:rPr>
          <w:lang w:val="en-GB"/>
        </w:rPr>
        <w:t>As P</w:t>
      </w:r>
      <w:r w:rsidR="00FC566F">
        <w:rPr>
          <w:lang w:val="en-GB"/>
        </w:rPr>
        <w:t>ython was the chosen programming language, a package that would allow automated scraping of websites was required. This require</w:t>
      </w:r>
      <w:r w:rsidR="00541545">
        <w:rPr>
          <w:lang w:val="en-GB"/>
        </w:rPr>
        <w:t>ment was fulfilled by Beautiful S</w:t>
      </w:r>
      <w:r w:rsidR="00FC566F">
        <w:rPr>
          <w:lang w:val="en-GB"/>
        </w:rPr>
        <w:t>oup</w:t>
      </w:r>
      <w:r w:rsidR="00541545" w:rsidRPr="00541545">
        <w:rPr>
          <w:lang w:val="en-GB"/>
        </w:rPr>
        <w:t xml:space="preserve"> </w:t>
      </w:r>
      <w:r w:rsidR="00541545" w:rsidRPr="00541545">
        <w:rPr>
          <w:lang w:val="en-GB"/>
        </w:rPr>
        <w:fldChar w:fldCharType="begin"/>
      </w:r>
      <w:r w:rsidR="00541545" w:rsidRPr="00541545">
        <w:rPr>
          <w:lang w:val="en-GB"/>
        </w:rPr>
        <w:instrText xml:space="preserve"> ADDIN ZOTERO_ITEM CSL_CITATION {"citationID":"dFdub6sm","properties":{"formattedCitation":"({\\i{}Beautiful Soup Documentation \\uc0\\u8212{} Beautiful Soup 4.4.0 documentation}, no date)","plainCitation":"(Beautiful Soup Documentation — Beautiful Soup 4.4.0 documentation, no date)","noteIndex":0},"citationItems":[{"id":443,"uris":["http://zotero.org/users/4597499/items/DFPPKNT8"],"uri":["http://zotero.org/users/4597499/items/DFPPKNT8"],"itemData":{"id":443,"type":"webpage","title":"Beautiful Soup Documentation — Beautiful Soup 4.4.0 documentation","URL":"https://www.crummy.com/software/BeautifulSoup/bs4/doc/","accessed":{"date-parts":[["2018",6,20]]}}}],"schema":"https://github.com/citation-style-language/schema/raw/master/csl-citation.json"} </w:instrText>
      </w:r>
      <w:r w:rsidR="00541545" w:rsidRPr="00541545">
        <w:rPr>
          <w:lang w:val="en-GB"/>
        </w:rPr>
        <w:fldChar w:fldCharType="separate"/>
      </w:r>
      <w:r w:rsidR="00541545" w:rsidRPr="00541545">
        <w:rPr>
          <w:lang w:val="en-US"/>
        </w:rPr>
        <w:t>(</w:t>
      </w:r>
      <w:r w:rsidR="00541545" w:rsidRPr="00541545">
        <w:rPr>
          <w:iCs/>
          <w:lang w:val="en-US"/>
        </w:rPr>
        <w:t>Beautiful Soup Documentation — Beautiful Soup 4.4.0 documentation</w:t>
      </w:r>
      <w:r w:rsidR="00541545" w:rsidRPr="00541545">
        <w:rPr>
          <w:lang w:val="en-US"/>
        </w:rPr>
        <w:t>, no date)</w:t>
      </w:r>
      <w:r w:rsidR="00541545" w:rsidRPr="00541545">
        <w:rPr>
          <w:lang w:val="en-GB"/>
        </w:rPr>
        <w:fldChar w:fldCharType="end"/>
      </w:r>
      <w:r w:rsidR="00FC566F">
        <w:rPr>
          <w:lang w:val="en-GB"/>
        </w:rPr>
        <w:t>.</w:t>
      </w:r>
    </w:p>
    <w:p w:rsidR="00F06E3A" w:rsidRDefault="00F06E3A" w:rsidP="00BB0DE7">
      <w:pPr>
        <w:spacing w:line="360" w:lineRule="auto"/>
        <w:jc w:val="both"/>
        <w:rPr>
          <w:lang w:val="en-GB"/>
        </w:rPr>
      </w:pPr>
    </w:p>
    <w:p w:rsidR="00F06E3A" w:rsidRDefault="00F06E3A" w:rsidP="00BB0DE7">
      <w:pPr>
        <w:spacing w:line="360" w:lineRule="auto"/>
        <w:jc w:val="both"/>
        <w:rPr>
          <w:lang w:val="en-GB"/>
        </w:rPr>
      </w:pPr>
      <w:r>
        <w:rPr>
          <w:lang w:val="en-GB"/>
        </w:rPr>
        <w:t>Met Éireann provide</w:t>
      </w:r>
      <w:r w:rsidR="00322375">
        <w:rPr>
          <w:lang w:val="en-GB"/>
        </w:rPr>
        <w:t xml:space="preserve"> a service</w:t>
      </w:r>
      <w:r w:rsidR="00FD4345" w:rsidRPr="00FD4345">
        <w:rPr>
          <w:lang w:val="en-GB"/>
        </w:rPr>
        <w:fldChar w:fldCharType="begin"/>
      </w:r>
      <w:r w:rsidR="00FD4345" w:rsidRPr="00FD4345">
        <w:rPr>
          <w:lang w:val="en-GB"/>
        </w:rPr>
        <w:instrText xml:space="preserve"> ADDIN ZOTERO_ITEM CSL_CITATION {"citationID":"Xmelaf2t","properties":{"formattedCitation":"({\\i{}Historical Data - Met \\uc0\\u201{}ireann - The Irish Meteorological Service}, no date)","plainCitation":"(Historical Data - Met Éireann - The Irish Meteorological Service, no date)","noteIndex":0},"citationItems":[{"id":445,"uris":["http://zotero.org/users/4597499/items/IFV7CU9D"],"uri":["http://zotero.org/users/4597499/items/IFV7CU9D"],"itemData":{"id":445,"type":"webpage","title":"Historical Data - Met Éireann - The Irish Meteorological Service","abstract":"Met Éireann, the Irish National Meteorological Service, is the leading provider of weather information and related services for Ireland.","URL":"https://www.met.ie/climate/available-data/historical-data","language":"en","accessed":{"date-parts":[["2018",6,20]]}}}],"schema":"https://github.com/citation-style-language/schema/raw/master/csl-citation.json"} </w:instrText>
      </w:r>
      <w:r w:rsidR="00FD4345" w:rsidRPr="00FD4345">
        <w:rPr>
          <w:lang w:val="en-GB"/>
        </w:rPr>
        <w:fldChar w:fldCharType="separate"/>
      </w:r>
      <w:r w:rsidR="00FD4345" w:rsidRPr="00FD4345">
        <w:rPr>
          <w:lang w:val="en-US"/>
        </w:rPr>
        <w:t>(</w:t>
      </w:r>
      <w:r w:rsidR="00FD4345" w:rsidRPr="00FD4345">
        <w:rPr>
          <w:iCs/>
          <w:lang w:val="en-US"/>
        </w:rPr>
        <w:t>Historical Data - Met Éireann - The Irish Meteorological Service</w:t>
      </w:r>
      <w:r w:rsidR="00FD4345" w:rsidRPr="00FD4345">
        <w:rPr>
          <w:lang w:val="en-US"/>
        </w:rPr>
        <w:t>, no date)</w:t>
      </w:r>
      <w:r w:rsidR="00FD4345" w:rsidRPr="00FD4345">
        <w:rPr>
          <w:lang w:val="en-GB"/>
        </w:rPr>
        <w:fldChar w:fldCharType="end"/>
      </w:r>
      <w:r w:rsidR="00322375">
        <w:rPr>
          <w:lang w:val="en-GB"/>
        </w:rPr>
        <w:t xml:space="preserve"> where individuals can select and download past weather data for any of the weather stations based on different time intervals. This process is relatively straightforward. The user is </w:t>
      </w:r>
      <w:r w:rsidR="00FD4345">
        <w:rPr>
          <w:lang w:val="en-GB"/>
        </w:rPr>
        <w:t xml:space="preserve">initially </w:t>
      </w:r>
      <w:r w:rsidR="00322375">
        <w:rPr>
          <w:lang w:val="en-GB"/>
        </w:rPr>
        <w:t>required to select</w:t>
      </w:r>
      <w:r w:rsidR="00FD4345">
        <w:rPr>
          <w:lang w:val="en-GB"/>
        </w:rPr>
        <w:t xml:space="preserve"> what time interval the data is to be in i.e. hourly, weekly or monthly. Following this</w:t>
      </w:r>
      <w:r w:rsidR="00322375">
        <w:rPr>
          <w:lang w:val="en-GB"/>
        </w:rPr>
        <w:t xml:space="preserve"> a </w:t>
      </w:r>
      <w:r w:rsidR="00FD4345">
        <w:rPr>
          <w:lang w:val="en-GB"/>
        </w:rPr>
        <w:t>county needs to be selected</w:t>
      </w:r>
      <w:r w:rsidR="00322375">
        <w:rPr>
          <w:lang w:val="en-GB"/>
        </w:rPr>
        <w:t xml:space="preserve"> from a </w:t>
      </w:r>
      <w:r w:rsidR="00FD4345">
        <w:rPr>
          <w:lang w:val="en-GB"/>
        </w:rPr>
        <w:t>drop-down</w:t>
      </w:r>
      <w:r w:rsidR="00322375">
        <w:rPr>
          <w:lang w:val="en-GB"/>
        </w:rPr>
        <w:t xml:space="preserve"> box,</w:t>
      </w:r>
      <w:r w:rsidR="00FD4345">
        <w:rPr>
          <w:lang w:val="en-GB"/>
        </w:rPr>
        <w:t xml:space="preserve"> the user is then prompted to select a weather station that is located in that county. The next step requires the user to select one or many features that they want in the data. Having performed the previous steps, the user can now download the dataset from any start date they want. Alternatively, a link is provided that allows the user to download </w:t>
      </w:r>
      <w:r w:rsidR="0030226A">
        <w:rPr>
          <w:lang w:val="en-GB"/>
        </w:rPr>
        <w:t xml:space="preserve">the full dataset that </w:t>
      </w:r>
      <w:r w:rsidR="00175ED1">
        <w:rPr>
          <w:lang w:val="en-GB"/>
        </w:rPr>
        <w:t>meets the previous requirements which is the link that Beautiful Soup will inevitably use to download the datasets.</w:t>
      </w:r>
    </w:p>
    <w:p w:rsidR="00D256F5" w:rsidRDefault="00D256F5" w:rsidP="00BB0DE7">
      <w:pPr>
        <w:spacing w:line="360" w:lineRule="auto"/>
        <w:jc w:val="both"/>
        <w:rPr>
          <w:lang w:val="en-GB"/>
        </w:rPr>
      </w:pPr>
    </w:p>
    <w:p w:rsidR="00D256F5" w:rsidRDefault="00D256F5" w:rsidP="00BB0DE7">
      <w:pPr>
        <w:spacing w:line="360" w:lineRule="auto"/>
        <w:jc w:val="both"/>
        <w:rPr>
          <w:lang w:val="en-GB"/>
        </w:rPr>
      </w:pPr>
      <w:r>
        <w:rPr>
          <w:lang w:val="en-GB"/>
        </w:rPr>
        <w:t>To get access to the link that downloads the full dataset the form needs to be filled out</w:t>
      </w:r>
      <w:r w:rsidR="00CB59B9">
        <w:rPr>
          <w:lang w:val="en-GB"/>
        </w:rPr>
        <w:t xml:space="preserve"> as the link only appears after the final step has been taken</w:t>
      </w:r>
      <w:r>
        <w:rPr>
          <w:lang w:val="en-GB"/>
        </w:rPr>
        <w:t xml:space="preserve">. This is done programmatically using Beautiful Soup and the Requests package. Beautiful soup allows for scraping of the historical data webpage to find the form elements that need to be selected. Once the elements are located </w:t>
      </w:r>
      <w:r>
        <w:rPr>
          <w:lang w:val="en-GB"/>
        </w:rPr>
        <w:lastRenderedPageBreak/>
        <w:t>the requests package is used to</w:t>
      </w:r>
      <w:r w:rsidR="00D87D30">
        <w:rPr>
          <w:lang w:val="en-GB"/>
        </w:rPr>
        <w:t xml:space="preserve"> interact with each of the web elements and updated</w:t>
      </w:r>
      <w:r>
        <w:rPr>
          <w:lang w:val="en-GB"/>
        </w:rPr>
        <w:t xml:space="preserve"> requests </w:t>
      </w:r>
      <w:r w:rsidR="00D87D30">
        <w:rPr>
          <w:lang w:val="en-GB"/>
        </w:rPr>
        <w:t>are made causing the web page to move through the form submission process.</w:t>
      </w:r>
    </w:p>
    <w:p w:rsidR="00352869" w:rsidRDefault="00352869" w:rsidP="00BB0DE7">
      <w:pPr>
        <w:spacing w:line="360" w:lineRule="auto"/>
        <w:jc w:val="both"/>
        <w:rPr>
          <w:lang w:val="en-GB"/>
        </w:rPr>
      </w:pPr>
    </w:p>
    <w:p w:rsidR="00352869" w:rsidRPr="00BB0DE7" w:rsidRDefault="00D668AF" w:rsidP="00BB0DE7">
      <w:pPr>
        <w:spacing w:line="360" w:lineRule="auto"/>
        <w:jc w:val="both"/>
        <w:rPr>
          <w:lang w:val="en-GB"/>
        </w:rPr>
      </w:pPr>
      <w:r>
        <w:rPr>
          <w:lang w:val="en-GB"/>
        </w:rPr>
        <w:t xml:space="preserve">Once the link is made available it is again programmatically clicked causing a download to occur. The download is in the form of a zipped file </w:t>
      </w:r>
      <w:r w:rsidR="00F177CA">
        <w:rPr>
          <w:lang w:val="en-GB"/>
        </w:rPr>
        <w:t>containing</w:t>
      </w:r>
      <w:r>
        <w:rPr>
          <w:lang w:val="en-GB"/>
        </w:rPr>
        <w:t xml:space="preserve"> multiple files. The csv file is the only one required as part of this research. The csv file is opened and its contents are read using the Pandas </w:t>
      </w:r>
      <w:r w:rsidRPr="00D668AF">
        <w:rPr>
          <w:lang w:val="en-GB"/>
        </w:rPr>
        <w:fldChar w:fldCharType="begin"/>
      </w:r>
      <w:r w:rsidRPr="00D668AF">
        <w:rPr>
          <w:lang w:val="en-GB"/>
        </w:rPr>
        <w:instrText xml:space="preserve"> ADDIN ZOTERO_ITEM CSL_CITATION {"citationID":"cTFzNqvl","properties":{"formattedCitation":"({\\i{}Python Data Analysis Library \\uc0\\u8212{} pandas: Python Data Analysis Library}, no date)","plainCitation":"(Python Data Analysis Library — pandas: Python Data Analysis Library, no date)","noteIndex":0},"citationItems":[{"id":447,"uris":["http://zotero.org/users/4597499/items/PJIEN4MQ"],"uri":["http://zotero.org/users/4597499/items/PJIEN4MQ"],"itemData":{"id":447,"type":"webpage","title":"Python Data Analysis Library — pandas: Python Data Analysis Library","URL":"https://pandas.pydata.org/","accessed":{"date-parts":[["2018",6,21]]}}}],"schema":"https://github.com/citation-style-language/schema/raw/master/csl-citation.json"} </w:instrText>
      </w:r>
      <w:r w:rsidRPr="00D668AF">
        <w:rPr>
          <w:lang w:val="en-GB"/>
        </w:rPr>
        <w:fldChar w:fldCharType="separate"/>
      </w:r>
      <w:r w:rsidRPr="00D668AF">
        <w:rPr>
          <w:lang w:val="en-US"/>
        </w:rPr>
        <w:t>(</w:t>
      </w:r>
      <w:r w:rsidRPr="00D668AF">
        <w:rPr>
          <w:iCs/>
          <w:lang w:val="en-US"/>
        </w:rPr>
        <w:t>Python Data Analysis Library — pandas: Python Data Analysis Library</w:t>
      </w:r>
      <w:r w:rsidRPr="00D668AF">
        <w:rPr>
          <w:lang w:val="en-US"/>
        </w:rPr>
        <w:t>, no date)</w:t>
      </w:r>
      <w:r w:rsidRPr="00D668AF">
        <w:rPr>
          <w:lang w:val="en-GB"/>
        </w:rPr>
        <w:fldChar w:fldCharType="end"/>
      </w:r>
      <w:r w:rsidRPr="00D668AF">
        <w:rPr>
          <w:lang w:val="en-GB"/>
        </w:rPr>
        <w:t xml:space="preserve"> </w:t>
      </w:r>
      <w:r>
        <w:rPr>
          <w:lang w:val="en-GB"/>
        </w:rPr>
        <w:t>package</w:t>
      </w:r>
      <w:r w:rsidR="007F6B98">
        <w:rPr>
          <w:lang w:val="en-GB"/>
        </w:rPr>
        <w:t xml:space="preserve"> and stored in a local MySQL database</w:t>
      </w:r>
      <w:r w:rsidR="00D95C48">
        <w:rPr>
          <w:lang w:val="en-GB"/>
        </w:rPr>
        <w:t xml:space="preserve">. As the number of features in this dataset </w:t>
      </w:r>
      <w:r w:rsidR="002E3672">
        <w:rPr>
          <w:lang w:val="en-GB"/>
        </w:rPr>
        <w:t>is</w:t>
      </w:r>
      <w:r w:rsidR="00D95C48">
        <w:rPr>
          <w:lang w:val="en-GB"/>
        </w:rPr>
        <w:t xml:space="preserve"> quite low, it was decided that any observation that was missing three or more values would not be included in an attempt to remove as many sparse observations as possible.</w:t>
      </w:r>
    </w:p>
    <w:p w:rsidR="00291891" w:rsidRPr="00291891" w:rsidRDefault="00291891" w:rsidP="00BB0DE7">
      <w:pPr>
        <w:spacing w:line="360" w:lineRule="auto"/>
        <w:jc w:val="both"/>
        <w:rPr>
          <w:lang w:val="en-GB"/>
        </w:rPr>
      </w:pPr>
    </w:p>
    <w:p w:rsidR="00830F49" w:rsidRDefault="000B2F84" w:rsidP="00BB0DE7">
      <w:pPr>
        <w:pStyle w:val="Heading2"/>
        <w:numPr>
          <w:ilvl w:val="1"/>
          <w:numId w:val="1"/>
        </w:numPr>
        <w:spacing w:line="360" w:lineRule="auto"/>
        <w:jc w:val="both"/>
        <w:rPr>
          <w:rFonts w:ascii="Times New Roman" w:hAnsi="Times New Roman" w:cs="Times New Roman"/>
          <w:sz w:val="28"/>
          <w:szCs w:val="28"/>
        </w:rPr>
      </w:pPr>
      <w:bookmarkStart w:id="29" w:name="_Toc517185151"/>
      <w:r w:rsidRPr="000B2F84">
        <w:rPr>
          <w:rFonts w:ascii="Times New Roman" w:hAnsi="Times New Roman" w:cs="Times New Roman"/>
          <w:sz w:val="28"/>
          <w:szCs w:val="28"/>
        </w:rPr>
        <w:t>Cluster Analysis</w:t>
      </w:r>
      <w:bookmarkEnd w:id="29"/>
    </w:p>
    <w:p w:rsidR="00830F49" w:rsidRDefault="00D74B7B" w:rsidP="00BB0DE7">
      <w:pPr>
        <w:spacing w:line="360" w:lineRule="auto"/>
        <w:jc w:val="both"/>
        <w:rPr>
          <w:lang w:val="en-GB"/>
        </w:rPr>
      </w:pPr>
      <w:r>
        <w:rPr>
          <w:lang w:val="en-GB"/>
        </w:rPr>
        <w:t>Prior to performing the cluster analysis, a brief exploratory data analysis (EDA) was performed</w:t>
      </w:r>
      <w:r w:rsidR="00894110">
        <w:rPr>
          <w:lang w:val="en-GB"/>
        </w:rPr>
        <w:t>. This analysis and all other work has been undertaken on data up until the 1</w:t>
      </w:r>
      <w:r w:rsidR="00894110" w:rsidRPr="00894110">
        <w:rPr>
          <w:vertAlign w:val="superscript"/>
          <w:lang w:val="en-GB"/>
        </w:rPr>
        <w:t>st</w:t>
      </w:r>
      <w:r w:rsidR="00894110">
        <w:rPr>
          <w:lang w:val="en-GB"/>
        </w:rPr>
        <w:t xml:space="preserve"> of June </w:t>
      </w:r>
      <w:r w:rsidR="008E4A79">
        <w:rPr>
          <w:lang w:val="en-GB"/>
        </w:rPr>
        <w:t>2018,</w:t>
      </w:r>
      <w:r w:rsidR="00894110">
        <w:rPr>
          <w:lang w:val="en-GB"/>
        </w:rPr>
        <w:t xml:space="preserve"> so any results displayed here or in the following sections </w:t>
      </w:r>
      <w:r w:rsidR="008E4A79">
        <w:rPr>
          <w:lang w:val="en-GB"/>
        </w:rPr>
        <w:t>should be</w:t>
      </w:r>
      <w:r w:rsidR="00894110">
        <w:rPr>
          <w:lang w:val="en-GB"/>
        </w:rPr>
        <w:t xml:space="preserve"> reproducible</w:t>
      </w:r>
      <w:r w:rsidR="00790731">
        <w:rPr>
          <w:lang w:val="en-GB"/>
        </w:rPr>
        <w:t xml:space="preserve"> using the same dataset</w:t>
      </w:r>
      <w:r w:rsidR="00894110">
        <w:rPr>
          <w:lang w:val="en-GB"/>
        </w:rPr>
        <w:t>.</w:t>
      </w:r>
      <w:r w:rsidR="008A2DC8">
        <w:rPr>
          <w:lang w:val="en-GB"/>
        </w:rPr>
        <w:t xml:space="preserve"> Furthermore, all computational aspects of this research were undertaken on a relatively high-powered PC. This PC consisted of a quad core Intel i5 6500 CPU, 16GB DDR4 RAM, a 525GB SSD for faster read/write speeds and an Asus Nvidia Geforce GTX 1080 GPU which was used to optimise model training for the predictive aspects of the research.</w:t>
      </w:r>
    </w:p>
    <w:p w:rsidR="00B73D78" w:rsidRDefault="00B73D78" w:rsidP="00BB0DE7">
      <w:pPr>
        <w:spacing w:line="360" w:lineRule="auto"/>
        <w:jc w:val="both"/>
        <w:rPr>
          <w:lang w:val="en-GB"/>
        </w:rPr>
      </w:pPr>
    </w:p>
    <w:p w:rsidR="00B73D78" w:rsidRDefault="00B73D78" w:rsidP="00BB0DE7">
      <w:pPr>
        <w:spacing w:line="360" w:lineRule="auto"/>
        <w:jc w:val="both"/>
        <w:rPr>
          <w:lang w:val="en-GB"/>
        </w:rPr>
      </w:pPr>
      <w:r>
        <w:rPr>
          <w:lang w:val="en-GB"/>
        </w:rPr>
        <w:t>Having completed section 4.1</w:t>
      </w:r>
      <w:r w:rsidR="00A6565B">
        <w:rPr>
          <w:lang w:val="en-GB"/>
        </w:rPr>
        <w:t>, and selected the correct range of data, there are 4,039,565 observations based on 23 weather stations located in 14 different counties. The counties and associated weather stations are displayed in figure 2.</w:t>
      </w:r>
      <w:bookmarkStart w:id="30" w:name="_GoBack"/>
      <w:bookmarkEnd w:id="30"/>
    </w:p>
    <w:p w:rsidR="008E4A79" w:rsidRDefault="008E4A79" w:rsidP="00BB0DE7">
      <w:pPr>
        <w:spacing w:line="360" w:lineRule="auto"/>
        <w:jc w:val="both"/>
        <w:rPr>
          <w:lang w:val="en-GB"/>
        </w:rPr>
      </w:pPr>
    </w:p>
    <w:p w:rsidR="008E4A79" w:rsidRPr="00830F49" w:rsidRDefault="008E4A79" w:rsidP="00BB0DE7">
      <w:pPr>
        <w:spacing w:line="360" w:lineRule="auto"/>
        <w:jc w:val="both"/>
        <w:rPr>
          <w:lang w:val="en-GB"/>
        </w:rPr>
      </w:pPr>
    </w:p>
    <w:p w:rsidR="000B2F84" w:rsidRDefault="000B2F84" w:rsidP="00BB0DE7">
      <w:pPr>
        <w:pStyle w:val="ListParagraph"/>
        <w:numPr>
          <w:ilvl w:val="0"/>
          <w:numId w:val="6"/>
        </w:numPr>
        <w:spacing w:line="360" w:lineRule="auto"/>
        <w:jc w:val="both"/>
        <w:rPr>
          <w:lang w:val="en-GB"/>
        </w:rPr>
      </w:pPr>
      <w:r>
        <w:rPr>
          <w:lang w:val="en-GB"/>
        </w:rPr>
        <w:t>Group data by date</w:t>
      </w:r>
      <w:r w:rsidR="009E6F4B">
        <w:rPr>
          <w:lang w:val="en-GB"/>
        </w:rPr>
        <w:t>-time</w:t>
      </w:r>
      <w:r>
        <w:rPr>
          <w:lang w:val="en-GB"/>
        </w:rPr>
        <w:t xml:space="preserve"> and get mean/median</w:t>
      </w:r>
      <w:r w:rsidR="00B049BD">
        <w:rPr>
          <w:lang w:val="en-GB"/>
        </w:rPr>
        <w:t xml:space="preserve"> (will try both as mean can be influenced by outliers)</w:t>
      </w:r>
      <w:r>
        <w:rPr>
          <w:lang w:val="en-GB"/>
        </w:rPr>
        <w:t xml:space="preserve"> for each column so only have one observation for each timestamp. Should be approximately 175,000 observations after aggregation</w:t>
      </w:r>
    </w:p>
    <w:p w:rsidR="000B2F84" w:rsidRDefault="000B2F84" w:rsidP="00BB0DE7">
      <w:pPr>
        <w:pStyle w:val="ListParagraph"/>
        <w:numPr>
          <w:ilvl w:val="0"/>
          <w:numId w:val="6"/>
        </w:numPr>
        <w:spacing w:line="360" w:lineRule="auto"/>
        <w:jc w:val="both"/>
        <w:rPr>
          <w:lang w:val="en-GB"/>
        </w:rPr>
      </w:pPr>
      <w:r>
        <w:rPr>
          <w:lang w:val="en-GB"/>
        </w:rPr>
        <w:t>Fill any missing values after previous process</w:t>
      </w:r>
    </w:p>
    <w:p w:rsidR="000B2F84" w:rsidRDefault="000B2F84" w:rsidP="00BB0DE7">
      <w:pPr>
        <w:pStyle w:val="ListParagraph"/>
        <w:numPr>
          <w:ilvl w:val="0"/>
          <w:numId w:val="6"/>
        </w:numPr>
        <w:spacing w:line="360" w:lineRule="auto"/>
        <w:jc w:val="both"/>
        <w:rPr>
          <w:lang w:val="en-GB"/>
        </w:rPr>
      </w:pPr>
      <w:r>
        <w:rPr>
          <w:lang w:val="en-GB"/>
        </w:rPr>
        <w:t xml:space="preserve">Normalise data </w:t>
      </w:r>
      <w:r w:rsidR="00C21386">
        <w:rPr>
          <w:lang w:val="en-GB"/>
        </w:rPr>
        <w:t>using S</w:t>
      </w:r>
      <w:r>
        <w:rPr>
          <w:lang w:val="en-GB"/>
        </w:rPr>
        <w:t>tandardscaler as it normalises data</w:t>
      </w:r>
      <w:r w:rsidR="001B1558">
        <w:rPr>
          <w:lang w:val="en-GB"/>
        </w:rPr>
        <w:t xml:space="preserve"> (stays the sa</w:t>
      </w:r>
      <w:r w:rsidR="00C42C49">
        <w:rPr>
          <w:lang w:val="en-GB"/>
        </w:rPr>
        <w:t>me for all sections from now on</w:t>
      </w:r>
      <w:r w:rsidR="001B1558">
        <w:rPr>
          <w:lang w:val="en-GB"/>
        </w:rPr>
        <w:t>)</w:t>
      </w:r>
      <w:r>
        <w:rPr>
          <w:lang w:val="en-GB"/>
        </w:rPr>
        <w:t>, so it has a mean of 0 and standard deviation of 1. This is optimal if neural networks are used at a later date.</w:t>
      </w:r>
    </w:p>
    <w:p w:rsidR="000B2F84" w:rsidRDefault="000B2F84" w:rsidP="00BB0DE7">
      <w:pPr>
        <w:pStyle w:val="ListParagraph"/>
        <w:numPr>
          <w:ilvl w:val="0"/>
          <w:numId w:val="6"/>
        </w:numPr>
        <w:spacing w:line="360" w:lineRule="auto"/>
        <w:jc w:val="both"/>
        <w:rPr>
          <w:lang w:val="en-GB"/>
        </w:rPr>
      </w:pPr>
      <w:r>
        <w:rPr>
          <w:lang w:val="en-GB"/>
        </w:rPr>
        <w:t xml:space="preserve">Perform clustering and analysis on raw features only, no engineered </w:t>
      </w:r>
      <w:r w:rsidR="00DB7D66">
        <w:rPr>
          <w:lang w:val="en-GB"/>
        </w:rPr>
        <w:t>features</w:t>
      </w:r>
    </w:p>
    <w:p w:rsidR="00707919" w:rsidRDefault="00746B8D" w:rsidP="00BB0DE7">
      <w:pPr>
        <w:pStyle w:val="ListParagraph"/>
        <w:numPr>
          <w:ilvl w:val="0"/>
          <w:numId w:val="6"/>
        </w:numPr>
        <w:spacing w:line="360" w:lineRule="auto"/>
        <w:jc w:val="both"/>
        <w:rPr>
          <w:lang w:val="en-GB"/>
        </w:rPr>
      </w:pPr>
      <w:r>
        <w:rPr>
          <w:lang w:val="en-GB"/>
        </w:rPr>
        <w:lastRenderedPageBreak/>
        <w:t>Determine if K-means correctly separates</w:t>
      </w:r>
      <w:r w:rsidR="00707919">
        <w:rPr>
          <w:lang w:val="en-GB"/>
        </w:rPr>
        <w:t xml:space="preserve"> the seasons</w:t>
      </w:r>
      <w:r w:rsidR="0095320D">
        <w:rPr>
          <w:lang w:val="en-GB"/>
        </w:rPr>
        <w:t>, outlier analysis</w:t>
      </w:r>
      <w:r w:rsidR="00B26CF8">
        <w:rPr>
          <w:lang w:val="en-GB"/>
        </w:rPr>
        <w:t xml:space="preserve"> if required</w:t>
      </w:r>
    </w:p>
    <w:p w:rsidR="00DB7D66" w:rsidRDefault="00DB7D66" w:rsidP="00BB0DE7">
      <w:pPr>
        <w:pStyle w:val="Heading2"/>
        <w:numPr>
          <w:ilvl w:val="1"/>
          <w:numId w:val="1"/>
        </w:numPr>
        <w:spacing w:line="360" w:lineRule="auto"/>
        <w:jc w:val="both"/>
        <w:rPr>
          <w:rFonts w:ascii="Times New Roman" w:hAnsi="Times New Roman" w:cs="Times New Roman"/>
          <w:sz w:val="28"/>
          <w:szCs w:val="28"/>
        </w:rPr>
      </w:pPr>
      <w:bookmarkStart w:id="31" w:name="_Toc517185152"/>
      <w:r w:rsidRPr="00830F49">
        <w:rPr>
          <w:rFonts w:ascii="Times New Roman" w:hAnsi="Times New Roman" w:cs="Times New Roman"/>
          <w:sz w:val="28"/>
          <w:szCs w:val="28"/>
        </w:rPr>
        <w:t>Rainfall Prediction</w:t>
      </w:r>
      <w:bookmarkEnd w:id="31"/>
    </w:p>
    <w:p w:rsidR="00830F49" w:rsidRPr="00830F49" w:rsidRDefault="00830F49" w:rsidP="00BB0DE7">
      <w:pPr>
        <w:spacing w:line="360" w:lineRule="auto"/>
        <w:jc w:val="both"/>
        <w:rPr>
          <w:lang w:val="en-GB"/>
        </w:rPr>
      </w:pPr>
    </w:p>
    <w:p w:rsidR="00DB7D66" w:rsidRDefault="00830F49" w:rsidP="00BB0DE7">
      <w:pPr>
        <w:pStyle w:val="ListParagraph"/>
        <w:numPr>
          <w:ilvl w:val="0"/>
          <w:numId w:val="7"/>
        </w:numPr>
        <w:spacing w:line="360" w:lineRule="auto"/>
        <w:jc w:val="both"/>
        <w:rPr>
          <w:lang w:val="en-GB"/>
        </w:rPr>
      </w:pPr>
      <w:r>
        <w:rPr>
          <w:lang w:val="en-GB"/>
        </w:rPr>
        <w:t>Shift data so it represents a time series problem</w:t>
      </w:r>
    </w:p>
    <w:p w:rsidR="00830F49" w:rsidRDefault="00830F49" w:rsidP="00BB0DE7">
      <w:pPr>
        <w:pStyle w:val="ListParagraph"/>
        <w:numPr>
          <w:ilvl w:val="0"/>
          <w:numId w:val="7"/>
        </w:numPr>
        <w:spacing w:line="360" w:lineRule="auto"/>
        <w:jc w:val="both"/>
        <w:rPr>
          <w:lang w:val="en-GB"/>
        </w:rPr>
      </w:pPr>
      <w:r>
        <w:rPr>
          <w:lang w:val="en-GB"/>
        </w:rPr>
        <w:t>Run XGB using raw features only and analyse results</w:t>
      </w:r>
      <w:r w:rsidR="003B5854">
        <w:rPr>
          <w:lang w:val="en-GB"/>
        </w:rPr>
        <w:t>. Model tuning will be required also</w:t>
      </w:r>
    </w:p>
    <w:p w:rsidR="00830F49" w:rsidRPr="00DB7D66" w:rsidRDefault="00830F49" w:rsidP="00BB0DE7">
      <w:pPr>
        <w:pStyle w:val="ListParagraph"/>
        <w:numPr>
          <w:ilvl w:val="0"/>
          <w:numId w:val="7"/>
        </w:numPr>
        <w:spacing w:line="360" w:lineRule="auto"/>
        <w:jc w:val="both"/>
        <w:rPr>
          <w:lang w:val="en-GB"/>
        </w:rPr>
      </w:pPr>
      <w:r>
        <w:rPr>
          <w:lang w:val="en-GB"/>
        </w:rPr>
        <w:t>Run XGB with new features e.g. categorical season variable, generate time lagged features e.g. include the temperature from the previous two timesteps in each observation</w:t>
      </w:r>
    </w:p>
    <w:p w:rsidR="000B2F84" w:rsidRPr="000B2F84" w:rsidRDefault="000B2F84" w:rsidP="00BB0DE7">
      <w:pPr>
        <w:spacing w:line="360" w:lineRule="auto"/>
        <w:jc w:val="both"/>
        <w:rPr>
          <w:lang w:val="en-GB"/>
        </w:rPr>
      </w:pPr>
    </w:p>
    <w:p w:rsidR="000B2F84" w:rsidRPr="000B2F84" w:rsidRDefault="000B2F84" w:rsidP="00BB0DE7">
      <w:pPr>
        <w:spacing w:line="360" w:lineRule="auto"/>
        <w:jc w:val="both"/>
        <w:rPr>
          <w:lang w:val="en-GB"/>
        </w:rPr>
      </w:pPr>
    </w:p>
    <w:p w:rsidR="000B2F84" w:rsidRPr="000B2F84" w:rsidRDefault="000B2F84" w:rsidP="00BB0DE7">
      <w:pPr>
        <w:spacing w:line="360" w:lineRule="auto"/>
        <w:jc w:val="both"/>
        <w:rPr>
          <w:lang w:val="en-GB"/>
        </w:rPr>
      </w:pPr>
    </w:p>
    <w:p w:rsidR="00174BB6" w:rsidRDefault="00174BB6" w:rsidP="00BB0DE7">
      <w:pPr>
        <w:spacing w:line="360" w:lineRule="auto"/>
        <w:jc w:val="both"/>
        <w:rPr>
          <w:lang w:val="en-GB"/>
        </w:rPr>
      </w:pPr>
    </w:p>
    <w:p w:rsidR="00174BB6" w:rsidRPr="00174BB6" w:rsidRDefault="00174BB6" w:rsidP="00BB0DE7">
      <w:pPr>
        <w:spacing w:line="360" w:lineRule="auto"/>
        <w:jc w:val="both"/>
        <w:rPr>
          <w:lang w:val="en-GB"/>
        </w:rPr>
      </w:pPr>
    </w:p>
    <w:p w:rsidR="00EF7CB7" w:rsidRPr="00EF7CB7" w:rsidRDefault="00EF7CB7" w:rsidP="00BB0DE7">
      <w:pPr>
        <w:spacing w:line="360" w:lineRule="auto"/>
        <w:jc w:val="both"/>
      </w:pPr>
    </w:p>
    <w:p w:rsidR="00E95201" w:rsidRPr="00E95201" w:rsidRDefault="00E95201" w:rsidP="00BB0DE7">
      <w:pPr>
        <w:spacing w:line="360" w:lineRule="auto"/>
        <w:jc w:val="both"/>
      </w:pPr>
    </w:p>
    <w:p w:rsidR="00E95201" w:rsidRPr="00E95201" w:rsidRDefault="00E95201" w:rsidP="00BB0DE7">
      <w:pPr>
        <w:spacing w:line="360" w:lineRule="auto"/>
        <w:jc w:val="both"/>
      </w:pPr>
    </w:p>
    <w:p w:rsidR="00E95201" w:rsidRDefault="00E95201" w:rsidP="00BB0DE7">
      <w:pPr>
        <w:spacing w:line="360" w:lineRule="auto"/>
        <w:jc w:val="both"/>
      </w:pPr>
    </w:p>
    <w:p w:rsidR="00E95201" w:rsidRPr="00E95201" w:rsidRDefault="00E95201" w:rsidP="00BB0DE7">
      <w:pPr>
        <w:spacing w:line="360" w:lineRule="auto"/>
        <w:jc w:val="both"/>
      </w:pPr>
    </w:p>
    <w:p w:rsidR="00E95201" w:rsidRPr="00E95201" w:rsidRDefault="00E95201" w:rsidP="00BB0DE7">
      <w:pPr>
        <w:spacing w:line="360" w:lineRule="auto"/>
        <w:jc w:val="both"/>
        <w:rPr>
          <w:lang w:val="en-GB"/>
        </w:rPr>
      </w:pPr>
    </w:p>
    <w:p w:rsidR="00E95201" w:rsidRPr="00E95201" w:rsidRDefault="00E95201" w:rsidP="00BB0DE7">
      <w:pPr>
        <w:pStyle w:val="Heading2"/>
        <w:numPr>
          <w:ilvl w:val="2"/>
          <w:numId w:val="3"/>
        </w:numPr>
        <w:spacing w:line="360" w:lineRule="auto"/>
        <w:jc w:val="both"/>
        <w:rPr>
          <w:rFonts w:ascii="Times New Roman" w:hAnsi="Times New Roman" w:cs="Times New Roman"/>
          <w:sz w:val="28"/>
          <w:szCs w:val="28"/>
        </w:rPr>
      </w:pPr>
      <w:r w:rsidRPr="00E95201">
        <w:rPr>
          <w:rFonts w:ascii="Times New Roman" w:hAnsi="Times New Roman" w:cs="Times New Roman"/>
          <w:sz w:val="28"/>
          <w:szCs w:val="28"/>
        </w:rPr>
        <w:br w:type="page"/>
      </w:r>
    </w:p>
    <w:p w:rsidR="004E7D9C" w:rsidRPr="00087605" w:rsidRDefault="004E7D9C" w:rsidP="00BB0DE7">
      <w:pPr>
        <w:pStyle w:val="Heading1"/>
        <w:spacing w:line="360" w:lineRule="auto"/>
        <w:jc w:val="both"/>
        <w:rPr>
          <w:rFonts w:ascii="Times New Roman" w:hAnsi="Times New Roman" w:cs="Times New Roman"/>
          <w:sz w:val="28"/>
          <w:szCs w:val="28"/>
        </w:rPr>
      </w:pPr>
      <w:bookmarkStart w:id="32" w:name="_Toc517185153"/>
      <w:r w:rsidRPr="00087605">
        <w:rPr>
          <w:rFonts w:ascii="Times New Roman" w:hAnsi="Times New Roman" w:cs="Times New Roman"/>
          <w:sz w:val="28"/>
          <w:szCs w:val="28"/>
        </w:rPr>
        <w:lastRenderedPageBreak/>
        <w:t>References</w:t>
      </w:r>
      <w:bookmarkEnd w:id="32"/>
    </w:p>
    <w:p w:rsidR="00D668AF" w:rsidRPr="00D668AF" w:rsidRDefault="0036000E" w:rsidP="00D668AF">
      <w:pPr>
        <w:pStyle w:val="Bibliography"/>
        <w:rPr>
          <w:lang w:val="en-US"/>
        </w:rPr>
      </w:pPr>
      <w:r w:rsidRPr="00192D42">
        <w:fldChar w:fldCharType="begin"/>
      </w:r>
      <w:r w:rsidRPr="00192D42">
        <w:instrText xml:space="preserve"> ADDIN ZOTERO_BIBL {"uncited":[],"omitted":[],"custom":[]} CSL_BIBLIOGRAPHY </w:instrText>
      </w:r>
      <w:r w:rsidRPr="00192D42">
        <w:fldChar w:fldCharType="separate"/>
      </w:r>
      <w:r w:rsidR="00D668AF" w:rsidRPr="00D668AF">
        <w:rPr>
          <w:i/>
          <w:iCs/>
          <w:lang w:val="en-US"/>
        </w:rPr>
        <w:t>3.1. Cross-validation: evaluating estimator performance — scikit-learn 0.19.1 documentation</w:t>
      </w:r>
      <w:r w:rsidR="00D668AF" w:rsidRPr="00D668AF">
        <w:rPr>
          <w:lang w:val="en-US"/>
        </w:rPr>
        <w:t xml:space="preserve"> (no date). Available at: http://scikit-learn.org/stable/modules/cross_validation.html (Accessed: 18 June 2018).</w:t>
      </w:r>
    </w:p>
    <w:p w:rsidR="00D668AF" w:rsidRPr="00D668AF" w:rsidRDefault="00D668AF" w:rsidP="00D668AF">
      <w:pPr>
        <w:pStyle w:val="Bibliography"/>
        <w:rPr>
          <w:lang w:val="en-US"/>
        </w:rPr>
      </w:pPr>
      <w:r w:rsidRPr="00D668AF">
        <w:rPr>
          <w:lang w:val="en-US"/>
        </w:rPr>
        <w:t>Al­Roby, M. F. and Alaa M, . El­Halees (2011) ‘Data Mining Techniques for Wind Speed Analysis’, 2(1), p. 6. Available at: https://www.researchgate.net/publication/276144000_Data_Mining_Techniques_for_Wind_Speed_Analysis?enrichId=rgreq-3f2673005d987f1865d014062c0f1695-XXX&amp;enrichSource=Y292ZXJQYWdlOzI3NjE0NDAwMDtBUzoyMjgwMjUzMTI3MzkzMjlAMTQzMTM3Njg3OTg0Mg%3D%3D&amp;el=1_x_2&amp;_esc=publicationCoverPdf (Accessed: 1 June 2018).</w:t>
      </w:r>
    </w:p>
    <w:p w:rsidR="00D668AF" w:rsidRPr="00D668AF" w:rsidRDefault="00D668AF" w:rsidP="00D668AF">
      <w:pPr>
        <w:pStyle w:val="Bibliography"/>
        <w:rPr>
          <w:lang w:val="en-US"/>
        </w:rPr>
      </w:pPr>
      <w:r w:rsidRPr="00D668AF">
        <w:rPr>
          <w:lang w:val="en-US"/>
        </w:rPr>
        <w:t xml:space="preserve">Andersson, E. (2014) </w:t>
      </w:r>
      <w:r w:rsidRPr="00D668AF">
        <w:rPr>
          <w:i/>
          <w:iCs/>
          <w:lang w:val="en-US"/>
        </w:rPr>
        <w:t>Medium-range forecasts</w:t>
      </w:r>
      <w:r w:rsidRPr="00D668AF">
        <w:rPr>
          <w:lang w:val="en-US"/>
        </w:rPr>
        <w:t xml:space="preserve">, </w:t>
      </w:r>
      <w:r w:rsidRPr="00D668AF">
        <w:rPr>
          <w:i/>
          <w:iCs/>
          <w:lang w:val="en-US"/>
        </w:rPr>
        <w:t>ECMWF</w:t>
      </w:r>
      <w:r w:rsidRPr="00D668AF">
        <w:rPr>
          <w:lang w:val="en-US"/>
        </w:rPr>
        <w:t>. Available at: https://www.ecmwf.int/en/forecasts/documentation-and-support/medium-range-forecasts (Accessed: 28 May 2018).</w:t>
      </w:r>
    </w:p>
    <w:p w:rsidR="00D668AF" w:rsidRPr="00D668AF" w:rsidRDefault="00D668AF" w:rsidP="00D668AF">
      <w:pPr>
        <w:pStyle w:val="Bibliography"/>
        <w:rPr>
          <w:lang w:val="en-US"/>
        </w:rPr>
      </w:pPr>
      <w:r w:rsidRPr="00D668AF">
        <w:rPr>
          <w:lang w:val="en-US"/>
        </w:rPr>
        <w:t xml:space="preserve">Barratt, M. (2017) </w:t>
      </w:r>
      <w:r w:rsidRPr="00D668AF">
        <w:rPr>
          <w:i/>
          <w:iCs/>
          <w:lang w:val="en-US"/>
        </w:rPr>
        <w:t>25 years of ensemble forecasting at ECMWF</w:t>
      </w:r>
      <w:r w:rsidRPr="00D668AF">
        <w:rPr>
          <w:lang w:val="en-US"/>
        </w:rPr>
        <w:t xml:space="preserve">, </w:t>
      </w:r>
      <w:r w:rsidRPr="00D668AF">
        <w:rPr>
          <w:i/>
          <w:iCs/>
          <w:lang w:val="en-US"/>
        </w:rPr>
        <w:t>ECMWF</w:t>
      </w:r>
      <w:r w:rsidRPr="00D668AF">
        <w:rPr>
          <w:lang w:val="en-US"/>
        </w:rPr>
        <w:t>. Available at: https://www.ecmwf.int/en/newsletter/153/meteorology/25-years-ensemble-forecasting-ecmwf (Accessed: 28 May 2018).</w:t>
      </w:r>
    </w:p>
    <w:p w:rsidR="00D668AF" w:rsidRPr="00D668AF" w:rsidRDefault="00D668AF" w:rsidP="00D668AF">
      <w:pPr>
        <w:pStyle w:val="Bibliography"/>
        <w:rPr>
          <w:lang w:val="en-US"/>
        </w:rPr>
      </w:pPr>
      <w:r w:rsidRPr="00D668AF">
        <w:rPr>
          <w:i/>
          <w:iCs/>
          <w:lang w:val="en-US"/>
        </w:rPr>
        <w:t>Beautiful Soup Documentation — Beautiful Soup 4.4.0 documentation</w:t>
      </w:r>
      <w:r w:rsidRPr="00D668AF">
        <w:rPr>
          <w:lang w:val="en-US"/>
        </w:rPr>
        <w:t xml:space="preserve"> (no date). Available at: https://www.crummy.com/software/BeautifulSoup/bs4/doc/ (Accessed: 20 June 2018).</w:t>
      </w:r>
    </w:p>
    <w:p w:rsidR="00D668AF" w:rsidRPr="00D668AF" w:rsidRDefault="00D668AF" w:rsidP="00D668AF">
      <w:pPr>
        <w:pStyle w:val="Bibliography"/>
        <w:rPr>
          <w:lang w:val="en-US"/>
        </w:rPr>
      </w:pPr>
      <w:r w:rsidRPr="00D668AF">
        <w:rPr>
          <w:lang w:val="en-US"/>
        </w:rPr>
        <w:t>Broomhead, D. S. and Lowe, D. (1988) ‘Multivariable Functional Interpolation and Adaptive Networks’, p. 35. Available at: https://web.archive.org/web/20140714173428/https://www.complex-systems.com/pdf/02-3-5.pdf (Accessed: 11 June 2018).</w:t>
      </w:r>
    </w:p>
    <w:p w:rsidR="00D668AF" w:rsidRPr="00D668AF" w:rsidRDefault="00D668AF" w:rsidP="00D668AF">
      <w:pPr>
        <w:pStyle w:val="Bibliography"/>
        <w:rPr>
          <w:lang w:val="en-US"/>
        </w:rPr>
      </w:pPr>
      <w:r w:rsidRPr="00D668AF">
        <w:rPr>
          <w:lang w:val="en-US"/>
        </w:rPr>
        <w:t xml:space="preserve">C. Müller, A. and Guido, S. (2016) </w:t>
      </w:r>
      <w:r w:rsidRPr="00D668AF">
        <w:rPr>
          <w:i/>
          <w:iCs/>
          <w:lang w:val="en-US"/>
        </w:rPr>
        <w:t>Introduction to Machine Learning with Python. A Guide For Data Scientists.</w:t>
      </w:r>
      <w:r w:rsidRPr="00D668AF">
        <w:rPr>
          <w:lang w:val="en-US"/>
        </w:rPr>
        <w:t xml:space="preserve"> First Edition. O’Reilly.</w:t>
      </w:r>
    </w:p>
    <w:p w:rsidR="00D668AF" w:rsidRPr="00D668AF" w:rsidRDefault="00D668AF" w:rsidP="00D668AF">
      <w:pPr>
        <w:pStyle w:val="Bibliography"/>
        <w:rPr>
          <w:lang w:val="en-US"/>
        </w:rPr>
      </w:pPr>
      <w:r w:rsidRPr="00D668AF">
        <w:rPr>
          <w:lang w:val="en-US"/>
        </w:rPr>
        <w:t xml:space="preserve">Chai, T. and Draxler, R. R. (2014) ‘Root mean square error (RMSE) or mean absolute error (MAE)? – Arguments against avoiding RMSE in the literature’, </w:t>
      </w:r>
      <w:r w:rsidRPr="00D668AF">
        <w:rPr>
          <w:i/>
          <w:iCs/>
          <w:lang w:val="en-US"/>
        </w:rPr>
        <w:t>Geoscientific Model Development</w:t>
      </w:r>
      <w:r w:rsidRPr="00D668AF">
        <w:rPr>
          <w:lang w:val="en-US"/>
        </w:rPr>
        <w:t>, 7(3), pp. 1247–1250. doi: 10.5194/gmd-7-1247-2014.</w:t>
      </w:r>
    </w:p>
    <w:p w:rsidR="00D668AF" w:rsidRPr="00D668AF" w:rsidRDefault="00D668AF" w:rsidP="00D668AF">
      <w:pPr>
        <w:pStyle w:val="Bibliography"/>
        <w:rPr>
          <w:lang w:val="en-US"/>
        </w:rPr>
      </w:pPr>
      <w:r w:rsidRPr="00D668AF">
        <w:rPr>
          <w:lang w:val="en-US"/>
        </w:rPr>
        <w:t xml:space="preserve">Coiffier, J. (2011) </w:t>
      </w:r>
      <w:r w:rsidRPr="00D668AF">
        <w:rPr>
          <w:i/>
          <w:iCs/>
          <w:lang w:val="en-US"/>
        </w:rPr>
        <w:t>Fundamentals of Numerical Weather Prediction</w:t>
      </w:r>
      <w:r w:rsidRPr="00D668AF">
        <w:rPr>
          <w:lang w:val="en-US"/>
        </w:rPr>
        <w:t>. Cambridge University Press. Available at: https://books.google.ie/books?id=vY29h_Bvqk0C&amp;printsec=frontcover&amp;source=gbs_atb#v=onepage&amp;q&amp;f=false (Accessed: 1 June 2018).</w:t>
      </w:r>
    </w:p>
    <w:p w:rsidR="00D668AF" w:rsidRPr="00D668AF" w:rsidRDefault="00D668AF" w:rsidP="00D668AF">
      <w:pPr>
        <w:pStyle w:val="Bibliography"/>
        <w:rPr>
          <w:lang w:val="en-US"/>
        </w:rPr>
      </w:pPr>
      <w:r w:rsidRPr="00D668AF">
        <w:rPr>
          <w:lang w:val="en-US"/>
        </w:rPr>
        <w:t xml:space="preserve">Cortes, C. and Vapnik, V. (1995) ‘Support-vector networks’, </w:t>
      </w:r>
      <w:r w:rsidRPr="00D668AF">
        <w:rPr>
          <w:i/>
          <w:iCs/>
          <w:lang w:val="en-US"/>
        </w:rPr>
        <w:t>Machine Learning</w:t>
      </w:r>
      <w:r w:rsidRPr="00D668AF">
        <w:rPr>
          <w:lang w:val="en-US"/>
        </w:rPr>
        <w:t>, 20(3), pp. 273–297. doi: 10.1007/BF00994018.</w:t>
      </w:r>
    </w:p>
    <w:p w:rsidR="00D668AF" w:rsidRPr="00D668AF" w:rsidRDefault="00D668AF" w:rsidP="00D668AF">
      <w:pPr>
        <w:pStyle w:val="Bibliography"/>
        <w:rPr>
          <w:lang w:val="en-US"/>
        </w:rPr>
      </w:pPr>
      <w:r w:rsidRPr="00D668AF">
        <w:rPr>
          <w:lang w:val="en-US"/>
        </w:rPr>
        <w:t xml:space="preserve">De, S. S. and Debnath, A. (2009) ‘Artificial Neural Network Based Prediction of Maximum and Minimum Temperature in the Summer Monsoon Months over India’, </w:t>
      </w:r>
      <w:r w:rsidRPr="00D668AF">
        <w:rPr>
          <w:i/>
          <w:iCs/>
          <w:lang w:val="en-US"/>
        </w:rPr>
        <w:t>Applied Physics Research</w:t>
      </w:r>
      <w:r w:rsidRPr="00D668AF">
        <w:rPr>
          <w:lang w:val="en-US"/>
        </w:rPr>
        <w:t>, 1(2). doi: 10.5539/apr.v1n2p37.</w:t>
      </w:r>
    </w:p>
    <w:p w:rsidR="00D668AF" w:rsidRPr="00D668AF" w:rsidRDefault="00D668AF" w:rsidP="00D668AF">
      <w:pPr>
        <w:pStyle w:val="Bibliography"/>
        <w:rPr>
          <w:lang w:val="en-US"/>
        </w:rPr>
      </w:pPr>
      <w:r w:rsidRPr="00D668AF">
        <w:rPr>
          <w:lang w:val="en-US"/>
        </w:rPr>
        <w:t xml:space="preserve">Dreyfus, S. E. (1990) ‘Artificial neural networks, back propagation, and the Kelley-Bryson gradient procedure’, </w:t>
      </w:r>
      <w:r w:rsidRPr="00D668AF">
        <w:rPr>
          <w:i/>
          <w:iCs/>
          <w:lang w:val="en-US"/>
        </w:rPr>
        <w:t>Journal of Guidance, Control, and Dynamics</w:t>
      </w:r>
      <w:r w:rsidRPr="00D668AF">
        <w:rPr>
          <w:lang w:val="en-US"/>
        </w:rPr>
        <w:t>, 13(5), pp. 926–928. doi: 10.2514/3.25422.</w:t>
      </w:r>
    </w:p>
    <w:p w:rsidR="00D668AF" w:rsidRPr="00D668AF" w:rsidRDefault="00D668AF" w:rsidP="00D668AF">
      <w:pPr>
        <w:pStyle w:val="Bibliography"/>
        <w:rPr>
          <w:lang w:val="en-US"/>
        </w:rPr>
      </w:pPr>
      <w:r w:rsidRPr="00D668AF">
        <w:rPr>
          <w:lang w:val="en-US"/>
        </w:rPr>
        <w:lastRenderedPageBreak/>
        <w:t xml:space="preserve">Elman, J. L. (1990) ‘Finding structure in time’, </w:t>
      </w:r>
      <w:r w:rsidRPr="00D668AF">
        <w:rPr>
          <w:i/>
          <w:iCs/>
          <w:lang w:val="en-US"/>
        </w:rPr>
        <w:t>Cognitive Science</w:t>
      </w:r>
      <w:r w:rsidRPr="00D668AF">
        <w:rPr>
          <w:lang w:val="en-US"/>
        </w:rPr>
        <w:t>, 14, pp. 179–211. Available at: http://citeseerx.ist.psu.edu/viewdoc/download?doi=10.1.1.298.8354&amp;rep=rep1&amp;type=pdf (Accessed: 11 June 2018).</w:t>
      </w:r>
    </w:p>
    <w:p w:rsidR="00D668AF" w:rsidRPr="00D668AF" w:rsidRDefault="00D668AF" w:rsidP="00D668AF">
      <w:pPr>
        <w:pStyle w:val="Bibliography"/>
        <w:rPr>
          <w:lang w:val="en-US"/>
        </w:rPr>
      </w:pPr>
      <w:r w:rsidRPr="00D668AF">
        <w:rPr>
          <w:lang w:val="en-US"/>
        </w:rPr>
        <w:t xml:space="preserve">Flynn, C. (no date) </w:t>
      </w:r>
      <w:r w:rsidRPr="00D668AF">
        <w:rPr>
          <w:i/>
          <w:iCs/>
          <w:lang w:val="en-US"/>
        </w:rPr>
        <w:t>Forecasts in retrospect: A history of Numerical Weather Prediction | MetService Blog</w:t>
      </w:r>
      <w:r w:rsidRPr="00D668AF">
        <w:rPr>
          <w:lang w:val="en-US"/>
        </w:rPr>
        <w:t>. Available at: https://blog.metservice.com/HistoryNWP (Accessed: 17 May 2018).</w:t>
      </w:r>
    </w:p>
    <w:p w:rsidR="00D668AF" w:rsidRPr="00D668AF" w:rsidRDefault="00D668AF" w:rsidP="00D668AF">
      <w:pPr>
        <w:pStyle w:val="Bibliography"/>
        <w:rPr>
          <w:lang w:val="en-US"/>
        </w:rPr>
      </w:pPr>
      <w:r w:rsidRPr="00D668AF">
        <w:rPr>
          <w:i/>
          <w:iCs/>
          <w:lang w:val="en-US"/>
        </w:rPr>
        <w:t>Forecasting Centre - Met Éireann - The Irish Meteorological Service</w:t>
      </w:r>
      <w:r w:rsidRPr="00D668AF">
        <w:rPr>
          <w:lang w:val="en-US"/>
        </w:rPr>
        <w:t xml:space="preserve"> (no date). Available at: https://www.met.ie/science/forecasting-centre (Accessed: 28 May 2018).</w:t>
      </w:r>
    </w:p>
    <w:p w:rsidR="00D668AF" w:rsidRPr="00D668AF" w:rsidRDefault="00D668AF" w:rsidP="00D668AF">
      <w:pPr>
        <w:pStyle w:val="Bibliography"/>
        <w:rPr>
          <w:lang w:val="en-US"/>
        </w:rPr>
      </w:pPr>
      <w:r w:rsidRPr="00D668AF">
        <w:rPr>
          <w:lang w:val="en-US"/>
        </w:rPr>
        <w:t xml:space="preserve">Géron, A. (2017) </w:t>
      </w:r>
      <w:r w:rsidRPr="00D668AF">
        <w:rPr>
          <w:i/>
          <w:iCs/>
          <w:lang w:val="en-US"/>
        </w:rPr>
        <w:t>Hands-On Machine Learning with Scikit-Learn &amp; TensorFlow.</w:t>
      </w:r>
      <w:r w:rsidRPr="00D668AF">
        <w:rPr>
          <w:lang w:val="en-US"/>
        </w:rPr>
        <w:t xml:space="preserve"> First Edition. O’Reilly.</w:t>
      </w:r>
    </w:p>
    <w:p w:rsidR="00D668AF" w:rsidRPr="00D668AF" w:rsidRDefault="00D668AF" w:rsidP="00D668AF">
      <w:pPr>
        <w:pStyle w:val="Bibliography"/>
        <w:rPr>
          <w:lang w:val="en-US"/>
        </w:rPr>
      </w:pPr>
      <w:r w:rsidRPr="00D668AF">
        <w:rPr>
          <w:lang w:val="en-US"/>
        </w:rPr>
        <w:t xml:space="preserve">Gholap, J. (2012) ‘Performance Tuning Of J48 Algorithm For Prediction Of Soil Fertility’, </w:t>
      </w:r>
      <w:r w:rsidRPr="00D668AF">
        <w:rPr>
          <w:i/>
          <w:iCs/>
          <w:lang w:val="en-US"/>
        </w:rPr>
        <w:t>arXiv:1208.3943 [cs, stat]</w:t>
      </w:r>
      <w:r w:rsidRPr="00D668AF">
        <w:rPr>
          <w:lang w:val="en-US"/>
        </w:rPr>
        <w:t>. Available at: http://arxiv.org/abs/1208.3943 (Accessed: 4 June 2018).</w:t>
      </w:r>
    </w:p>
    <w:p w:rsidR="00D668AF" w:rsidRPr="00D668AF" w:rsidRDefault="00D668AF" w:rsidP="00D668AF">
      <w:pPr>
        <w:pStyle w:val="Bibliography"/>
        <w:rPr>
          <w:lang w:val="en-US"/>
        </w:rPr>
      </w:pPr>
      <w:r w:rsidRPr="00D668AF">
        <w:rPr>
          <w:lang w:val="en-US"/>
        </w:rPr>
        <w:t xml:space="preserve">Goodfellow, I., Bengio, Y. and Courville, A. (no date) </w:t>
      </w:r>
      <w:r w:rsidRPr="00D668AF">
        <w:rPr>
          <w:i/>
          <w:iCs/>
          <w:lang w:val="en-US"/>
        </w:rPr>
        <w:t>Deep Learning</w:t>
      </w:r>
      <w:r w:rsidRPr="00D668AF">
        <w:rPr>
          <w:lang w:val="en-US"/>
        </w:rPr>
        <w:t xml:space="preserve">, </w:t>
      </w:r>
      <w:r w:rsidRPr="00D668AF">
        <w:rPr>
          <w:i/>
          <w:iCs/>
          <w:lang w:val="en-US"/>
        </w:rPr>
        <w:t>Deep Learning</w:t>
      </w:r>
      <w:r w:rsidRPr="00D668AF">
        <w:rPr>
          <w:lang w:val="en-US"/>
        </w:rPr>
        <w:t>. Available at: http://www.deeplearningbook.org/ (Accessed: 7 June 2018).</w:t>
      </w:r>
    </w:p>
    <w:p w:rsidR="00D668AF" w:rsidRPr="00D668AF" w:rsidRDefault="00D668AF" w:rsidP="00D668AF">
      <w:pPr>
        <w:pStyle w:val="Bibliography"/>
        <w:rPr>
          <w:lang w:val="en-US"/>
        </w:rPr>
      </w:pPr>
      <w:r w:rsidRPr="00D668AF">
        <w:rPr>
          <w:lang w:val="en-US"/>
        </w:rPr>
        <w:t xml:space="preserve">Graham, S. (2014) </w:t>
      </w:r>
      <w:r w:rsidRPr="00D668AF">
        <w:rPr>
          <w:i/>
          <w:iCs/>
          <w:lang w:val="en-US"/>
        </w:rPr>
        <w:t>Relative Humidity vs Dewpoint | WeatherWorks</w:t>
      </w:r>
      <w:r w:rsidRPr="00D668AF">
        <w:rPr>
          <w:lang w:val="en-US"/>
        </w:rPr>
        <w:t>. Available at: https://www.weatherworksinc.com/humidity-vs-dewpoint, https://www.weatherworksinc.com/node/718 (Accessed: 16 June 2018).</w:t>
      </w:r>
    </w:p>
    <w:p w:rsidR="00D668AF" w:rsidRPr="00D668AF" w:rsidRDefault="00D668AF" w:rsidP="00D668AF">
      <w:pPr>
        <w:pStyle w:val="Bibliography"/>
        <w:rPr>
          <w:lang w:val="en-US"/>
        </w:rPr>
      </w:pPr>
      <w:r w:rsidRPr="00D668AF">
        <w:rPr>
          <w:lang w:val="en-US"/>
        </w:rPr>
        <w:t>Gumaste, S. S. and Kadam, A. J. (2016) ‘Future weather prediction using genetic algorithm and FFT for smart farming’, in. IEEE, pp. 1–6. doi: 10.1109/ICCUBEA.2016.7860028.</w:t>
      </w:r>
    </w:p>
    <w:p w:rsidR="00D668AF" w:rsidRPr="00D668AF" w:rsidRDefault="00D668AF" w:rsidP="00D668AF">
      <w:pPr>
        <w:pStyle w:val="Bibliography"/>
        <w:rPr>
          <w:lang w:val="en-US"/>
        </w:rPr>
      </w:pPr>
      <w:r w:rsidRPr="00D668AF">
        <w:rPr>
          <w:i/>
          <w:iCs/>
          <w:lang w:val="en-US"/>
        </w:rPr>
        <w:t>Historical Data - Met Éireann - The Irish Meteorological Service</w:t>
      </w:r>
      <w:r w:rsidRPr="00D668AF">
        <w:rPr>
          <w:lang w:val="en-US"/>
        </w:rPr>
        <w:t xml:space="preserve"> (no date). Available at: https://www.met.ie/climate/available-data/historical-data (Accessed: 20 June 2018).</w:t>
      </w:r>
    </w:p>
    <w:p w:rsidR="00D668AF" w:rsidRPr="00D668AF" w:rsidRDefault="00D668AF" w:rsidP="00D668AF">
      <w:pPr>
        <w:pStyle w:val="Bibliography"/>
        <w:rPr>
          <w:lang w:val="en-US"/>
        </w:rPr>
      </w:pPr>
      <w:r w:rsidRPr="00D668AF">
        <w:rPr>
          <w:lang w:val="en-US"/>
        </w:rPr>
        <w:t xml:space="preserve">Hochreiter, S. and Schmidhuber, J. (1997) ‘Long Short-Term Memory’, </w:t>
      </w:r>
      <w:r w:rsidRPr="00D668AF">
        <w:rPr>
          <w:i/>
          <w:iCs/>
          <w:lang w:val="en-US"/>
        </w:rPr>
        <w:t>Neural Computation</w:t>
      </w:r>
      <w:r w:rsidRPr="00D668AF">
        <w:rPr>
          <w:lang w:val="en-US"/>
        </w:rPr>
        <w:t>, 9(8), pp. 1735–1780. doi: 10.1162/neco.1997.9.8.1735.</w:t>
      </w:r>
    </w:p>
    <w:p w:rsidR="00D668AF" w:rsidRPr="00D668AF" w:rsidRDefault="00D668AF" w:rsidP="00D668AF">
      <w:pPr>
        <w:pStyle w:val="Bibliography"/>
        <w:rPr>
          <w:lang w:val="en-US"/>
        </w:rPr>
      </w:pPr>
      <w:r w:rsidRPr="00D668AF">
        <w:rPr>
          <w:lang w:val="en-US"/>
        </w:rPr>
        <w:t xml:space="preserve">Hopfield, J. J. (1982) ‘Neural networks and physical systems with emergent collective computational abilities’, </w:t>
      </w:r>
      <w:r w:rsidRPr="00D668AF">
        <w:rPr>
          <w:i/>
          <w:iCs/>
          <w:lang w:val="en-US"/>
        </w:rPr>
        <w:t>Proceedings of the National Academy of Science USA</w:t>
      </w:r>
      <w:r w:rsidRPr="00D668AF">
        <w:rPr>
          <w:lang w:val="en-US"/>
        </w:rPr>
        <w:t>, 79. Available at: http://www.pnas.org/content/pnas/79/8/2554.full.pdf (Accessed: 11 June 2018).</w:t>
      </w:r>
    </w:p>
    <w:p w:rsidR="00D668AF" w:rsidRPr="00D668AF" w:rsidRDefault="00D668AF" w:rsidP="00D668AF">
      <w:pPr>
        <w:pStyle w:val="Bibliography"/>
        <w:rPr>
          <w:lang w:val="en-US"/>
        </w:rPr>
      </w:pPr>
      <w:r w:rsidRPr="00D668AF">
        <w:rPr>
          <w:i/>
          <w:iCs/>
          <w:lang w:val="en-US"/>
        </w:rPr>
        <w:t>How Met Éireann produces a forecast - Met Éireann - The Irish Meteorological Service</w:t>
      </w:r>
      <w:r w:rsidRPr="00D668AF">
        <w:rPr>
          <w:lang w:val="en-US"/>
        </w:rPr>
        <w:t xml:space="preserve"> (no date). Available at: https://www.met.ie/education/how-met-eireann-produces-a-forecast (Accessed: 21 May 2018).</w:t>
      </w:r>
    </w:p>
    <w:p w:rsidR="00D668AF" w:rsidRPr="00D668AF" w:rsidRDefault="00D668AF" w:rsidP="00D668AF">
      <w:pPr>
        <w:pStyle w:val="Bibliography"/>
        <w:rPr>
          <w:lang w:val="en-US"/>
        </w:rPr>
      </w:pPr>
      <w:r w:rsidRPr="00D668AF">
        <w:rPr>
          <w:lang w:val="en-US"/>
        </w:rPr>
        <w:t>Huang, S.-H. and Ran, B. (2003) ‘Application of Neural Network on Traffic Speed Prediction Under Adverse Weather Conditions’, p. 22. Available at: https://www.researchgate.net/publication/265318230_An_Application_of_Neural_Network_on_Traffic_Speed_Prediction_Under_Adverse_Weather_Condition?enrichId=rgreq-01d3ff2af55c5896c3643d9c3e2180da-XXX&amp;enrichSource=Y292ZXJQYWdlOzI2NTMxODIzMDtBUzoxNzc1OTU3NDg0NjI1OTNAMTQxOTM1MzUzNDU2MQ%3D%3D&amp;el=1_x_2&amp;_esc=publicationCoverPdf (Accessed: 1 June 2018).</w:t>
      </w:r>
    </w:p>
    <w:p w:rsidR="00D668AF" w:rsidRPr="00D668AF" w:rsidRDefault="00D668AF" w:rsidP="00D668AF">
      <w:pPr>
        <w:pStyle w:val="Bibliography"/>
        <w:rPr>
          <w:lang w:val="en-US"/>
        </w:rPr>
      </w:pPr>
      <w:r w:rsidRPr="00D668AF">
        <w:rPr>
          <w:i/>
          <w:iCs/>
          <w:lang w:val="en-US"/>
        </w:rPr>
        <w:lastRenderedPageBreak/>
        <w:t>Introduction to Boosted Trees — xgboost 0.72 documentation</w:t>
      </w:r>
      <w:r w:rsidRPr="00D668AF">
        <w:rPr>
          <w:lang w:val="en-US"/>
        </w:rPr>
        <w:t xml:space="preserve"> (no date). Available at: https://xgboost.readthedocs.io/en/latest/model.html (Accessed: 16 June 2018).</w:t>
      </w:r>
    </w:p>
    <w:p w:rsidR="00D668AF" w:rsidRPr="00D668AF" w:rsidRDefault="00D668AF" w:rsidP="00D668AF">
      <w:pPr>
        <w:pStyle w:val="Bibliography"/>
        <w:rPr>
          <w:lang w:val="en-US"/>
        </w:rPr>
      </w:pPr>
      <w:r w:rsidRPr="00D668AF">
        <w:rPr>
          <w:lang w:val="en-US"/>
        </w:rPr>
        <w:t xml:space="preserve">James, G. </w:t>
      </w:r>
      <w:r w:rsidRPr="00D668AF">
        <w:rPr>
          <w:i/>
          <w:iCs/>
          <w:lang w:val="en-US"/>
        </w:rPr>
        <w:t>et al.</w:t>
      </w:r>
      <w:r w:rsidRPr="00D668AF">
        <w:rPr>
          <w:lang w:val="en-US"/>
        </w:rPr>
        <w:t xml:space="preserve"> (eds) (2013) </w:t>
      </w:r>
      <w:r w:rsidRPr="00D668AF">
        <w:rPr>
          <w:i/>
          <w:iCs/>
          <w:lang w:val="en-US"/>
        </w:rPr>
        <w:t>An introduction to statistical learning: with applications in R</w:t>
      </w:r>
      <w:r w:rsidRPr="00D668AF">
        <w:rPr>
          <w:lang w:val="en-US"/>
        </w:rPr>
        <w:t>. New York: Springer (Springer texts in statistics, 103).</w:t>
      </w:r>
    </w:p>
    <w:p w:rsidR="00D668AF" w:rsidRPr="00D668AF" w:rsidRDefault="00D668AF" w:rsidP="00D668AF">
      <w:pPr>
        <w:pStyle w:val="Bibliography"/>
        <w:rPr>
          <w:lang w:val="en-US"/>
        </w:rPr>
      </w:pPr>
      <w:r w:rsidRPr="00D668AF">
        <w:rPr>
          <w:lang w:val="en-US"/>
        </w:rPr>
        <w:t xml:space="preserve">Jan, Z. </w:t>
      </w:r>
      <w:r w:rsidRPr="00D668AF">
        <w:rPr>
          <w:i/>
          <w:iCs/>
          <w:lang w:val="en-US"/>
        </w:rPr>
        <w:t>et al.</w:t>
      </w:r>
      <w:r w:rsidRPr="00D668AF">
        <w:rPr>
          <w:lang w:val="en-US"/>
        </w:rPr>
        <w:t xml:space="preserve"> (2008) ‘Seasonal to Inter-annual Climate Prediction Using Data Mining KNN Technique’, in Hussain, D. M. A. et al. (eds) </w:t>
      </w:r>
      <w:r w:rsidRPr="00D668AF">
        <w:rPr>
          <w:i/>
          <w:iCs/>
          <w:lang w:val="en-US"/>
        </w:rPr>
        <w:t>Wireless Networks, Information Processing and Systems</w:t>
      </w:r>
      <w:r w:rsidRPr="00D668AF">
        <w:rPr>
          <w:lang w:val="en-US"/>
        </w:rPr>
        <w:t>. Berlin, Heidelberg: Springer Berlin Heidelberg, pp. 40–51. doi: 10.1007/978-3-540-89853-5_7.</w:t>
      </w:r>
    </w:p>
    <w:p w:rsidR="00D668AF" w:rsidRPr="00D668AF" w:rsidRDefault="00D668AF" w:rsidP="00D668AF">
      <w:pPr>
        <w:pStyle w:val="Bibliography"/>
        <w:rPr>
          <w:lang w:val="en-US"/>
        </w:rPr>
      </w:pPr>
      <w:r w:rsidRPr="00D668AF">
        <w:rPr>
          <w:lang w:val="en-US"/>
        </w:rPr>
        <w:t xml:space="preserve">Jeppesen, J. (2017) </w:t>
      </w:r>
      <w:r w:rsidRPr="00D668AF">
        <w:rPr>
          <w:i/>
          <w:iCs/>
          <w:lang w:val="en-US"/>
        </w:rPr>
        <w:t>Fact sheet: Ensemble weather forecasting</w:t>
      </w:r>
      <w:r w:rsidRPr="00D668AF">
        <w:rPr>
          <w:lang w:val="en-US"/>
        </w:rPr>
        <w:t xml:space="preserve">, </w:t>
      </w:r>
      <w:r w:rsidRPr="00D668AF">
        <w:rPr>
          <w:i/>
          <w:iCs/>
          <w:lang w:val="en-US"/>
        </w:rPr>
        <w:t>ECMWF</w:t>
      </w:r>
      <w:r w:rsidRPr="00D668AF">
        <w:rPr>
          <w:lang w:val="en-US"/>
        </w:rPr>
        <w:t>. Available at: https://www.ecmwf.int/en/about/media-centre/fact-sheet-ensemble-weather-forecasting (Accessed: 28 May 2018).</w:t>
      </w:r>
    </w:p>
    <w:p w:rsidR="00D668AF" w:rsidRPr="00D668AF" w:rsidRDefault="00D668AF" w:rsidP="00D668AF">
      <w:pPr>
        <w:pStyle w:val="Bibliography"/>
        <w:rPr>
          <w:lang w:val="en-US"/>
        </w:rPr>
      </w:pPr>
      <w:r w:rsidRPr="00D668AF">
        <w:rPr>
          <w:lang w:val="en-US"/>
        </w:rPr>
        <w:t xml:space="preserve">Jones, T. (2017) </w:t>
      </w:r>
      <w:r w:rsidRPr="00D668AF">
        <w:rPr>
          <w:i/>
          <w:iCs/>
          <w:lang w:val="en-US"/>
        </w:rPr>
        <w:t>Recurrent neural networks deep dive</w:t>
      </w:r>
      <w:r w:rsidRPr="00D668AF">
        <w:rPr>
          <w:lang w:val="en-US"/>
        </w:rPr>
        <w:t>. Available at: http://www.ibm.com/developerworks/library/cc-cognitive-recurrent-neural-networks/index.html (Accessed: 11 June 2018).</w:t>
      </w:r>
    </w:p>
    <w:p w:rsidR="00D668AF" w:rsidRPr="00D668AF" w:rsidRDefault="00D668AF" w:rsidP="00D668AF">
      <w:pPr>
        <w:pStyle w:val="Bibliography"/>
        <w:rPr>
          <w:lang w:val="en-US"/>
        </w:rPr>
      </w:pPr>
      <w:r w:rsidRPr="00D668AF">
        <w:rPr>
          <w:lang w:val="en-US"/>
        </w:rPr>
        <w:t xml:space="preserve">Kalyankar, M. A. and Alaspurkar, S. J. (2013) ‘Data Mining Technique to Analyse the Metrological Data’, </w:t>
      </w:r>
      <w:r w:rsidRPr="00D668AF">
        <w:rPr>
          <w:i/>
          <w:iCs/>
          <w:lang w:val="en-US"/>
        </w:rPr>
        <w:t>International Journal of Advanced Research in Computer Science and Software Engineering</w:t>
      </w:r>
      <w:r w:rsidRPr="00D668AF">
        <w:rPr>
          <w:lang w:val="en-US"/>
        </w:rPr>
        <w:t>, 3(2), p. 5. Available at: https://s3.amazonaws.com/academia.edu.documents/32823336/V3I2-0177.pdf?AWSAccessKeyId=AKIAIWOWYYGZ2Y53UL3A&amp;Expires=1527857625&amp;Signature=YosWsDxgv3%2FClOqkSUm1%2FOyyMIo%3D&amp;response-content-disposition=inline%3B%20filename%3D2013_IJARCSSE_All_Rights_Reserved_Data.pdf (Accessed: 1 June 2018).</w:t>
      </w:r>
    </w:p>
    <w:p w:rsidR="00D668AF" w:rsidRPr="00D668AF" w:rsidRDefault="00D668AF" w:rsidP="00D668AF">
      <w:pPr>
        <w:pStyle w:val="Bibliography"/>
        <w:rPr>
          <w:lang w:val="en-US"/>
        </w:rPr>
      </w:pPr>
      <w:r w:rsidRPr="00D668AF">
        <w:rPr>
          <w:lang w:val="en-US"/>
        </w:rPr>
        <w:t>Kohail, S. N. and El-Halees, A. M. (2011) ‘Implementation of Data Mining Techniques for Meteorological Data Analysis’, 1(3), p. 5. Available at: https://www.researchgate.net/profile/Sarah_Kohail/publication/235665139_Implementation_of_Data_Mining_Techniques_for_Meteorological_Data_Analysis_A_case_study_for_Gaza_Strip/links/09e4151269e3be4d48000000.pdf (Accessed: 1 June 2018).</w:t>
      </w:r>
    </w:p>
    <w:p w:rsidR="00D668AF" w:rsidRPr="00D668AF" w:rsidRDefault="00D668AF" w:rsidP="00D668AF">
      <w:pPr>
        <w:pStyle w:val="Bibliography"/>
        <w:rPr>
          <w:lang w:val="en-US"/>
        </w:rPr>
      </w:pPr>
      <w:r w:rsidRPr="00D668AF">
        <w:rPr>
          <w:lang w:val="en-US"/>
        </w:rPr>
        <w:t>Kurniawan, A. P., Jati, A. N. and Azmi, F. (2017) ‘Weather prediction based on fuzzy logic algorithm for supporting general farming automation system’, in. IEEE, pp. 152–157. doi: 10.1109/ICA.2017.8068431.</w:t>
      </w:r>
    </w:p>
    <w:p w:rsidR="00D668AF" w:rsidRPr="00D668AF" w:rsidRDefault="00D668AF" w:rsidP="00D668AF">
      <w:pPr>
        <w:pStyle w:val="Bibliography"/>
        <w:rPr>
          <w:lang w:val="en-US"/>
        </w:rPr>
      </w:pPr>
      <w:r w:rsidRPr="00D668AF">
        <w:rPr>
          <w:lang w:val="en-US"/>
        </w:rPr>
        <w:t xml:space="preserve">MACQUEEN, J. (no date) ‘SOME METHODS FOR CLASSIFICATION AND ANALYSIS OF MULTIVARIATE OBSERVATIONS’, </w:t>
      </w:r>
      <w:r w:rsidRPr="00D668AF">
        <w:rPr>
          <w:i/>
          <w:iCs/>
          <w:lang w:val="en-US"/>
        </w:rPr>
        <w:t>MULTIVARIATE OBSERVATIONS</w:t>
      </w:r>
      <w:r w:rsidRPr="00D668AF">
        <w:rPr>
          <w:lang w:val="en-US"/>
        </w:rPr>
        <w:t>, p. 17.</w:t>
      </w:r>
    </w:p>
    <w:p w:rsidR="00D668AF" w:rsidRPr="00D668AF" w:rsidRDefault="00D668AF" w:rsidP="00D668AF">
      <w:pPr>
        <w:pStyle w:val="Bibliography"/>
        <w:rPr>
          <w:lang w:val="en-US"/>
        </w:rPr>
      </w:pPr>
      <w:r w:rsidRPr="00D668AF">
        <w:rPr>
          <w:lang w:val="en-US"/>
        </w:rPr>
        <w:t xml:space="preserve">Maqsood, I., Khan, M. and Abraham, A. (2004) ‘An ensemble of neural networks for weather forecasting’, </w:t>
      </w:r>
      <w:r w:rsidRPr="00D668AF">
        <w:rPr>
          <w:i/>
          <w:iCs/>
          <w:lang w:val="en-US"/>
        </w:rPr>
        <w:t>Neural Computing and Applications</w:t>
      </w:r>
      <w:r w:rsidRPr="00D668AF">
        <w:rPr>
          <w:lang w:val="en-US"/>
        </w:rPr>
        <w:t>, 13(2). doi: 10.1007/s00521-004-0413-4.</w:t>
      </w:r>
    </w:p>
    <w:p w:rsidR="00D668AF" w:rsidRPr="00D668AF" w:rsidRDefault="00D668AF" w:rsidP="00D668AF">
      <w:pPr>
        <w:pStyle w:val="Bibliography"/>
        <w:rPr>
          <w:lang w:val="en-US"/>
        </w:rPr>
      </w:pPr>
      <w:r w:rsidRPr="00D668AF">
        <w:rPr>
          <w:i/>
          <w:iCs/>
          <w:lang w:val="en-US"/>
        </w:rPr>
        <w:t>Matplotlib: Python plotting — Matplotlib 2.2.2 documentation</w:t>
      </w:r>
      <w:r w:rsidRPr="00D668AF">
        <w:rPr>
          <w:lang w:val="en-US"/>
        </w:rPr>
        <w:t xml:space="preserve"> (no date). Available at: https://matplotlib.org/ (Accessed: 20 June 2018).</w:t>
      </w:r>
    </w:p>
    <w:p w:rsidR="00D668AF" w:rsidRPr="00D668AF" w:rsidRDefault="00D668AF" w:rsidP="00D668AF">
      <w:pPr>
        <w:pStyle w:val="Bibliography"/>
        <w:rPr>
          <w:lang w:val="en-US"/>
        </w:rPr>
      </w:pPr>
      <w:r w:rsidRPr="00D668AF">
        <w:rPr>
          <w:lang w:val="en-US"/>
        </w:rPr>
        <w:t xml:space="preserve">Mazur (2015) ‘A Step by Step Backpropagation Example’, </w:t>
      </w:r>
      <w:r w:rsidRPr="00D668AF">
        <w:rPr>
          <w:i/>
          <w:iCs/>
          <w:lang w:val="en-US"/>
        </w:rPr>
        <w:t>Matt Mazur</w:t>
      </w:r>
      <w:r w:rsidRPr="00D668AF">
        <w:rPr>
          <w:lang w:val="en-US"/>
        </w:rPr>
        <w:t>, 17 March. Available at: https://mattmazur.com/2015/03/17/a-step-by-step-backpropagation-example/ (Accessed: 11 June 2018).</w:t>
      </w:r>
    </w:p>
    <w:p w:rsidR="00D668AF" w:rsidRPr="00D668AF" w:rsidRDefault="00D668AF" w:rsidP="00D668AF">
      <w:pPr>
        <w:pStyle w:val="Bibliography"/>
        <w:rPr>
          <w:lang w:val="en-US"/>
        </w:rPr>
      </w:pPr>
      <w:r w:rsidRPr="00D668AF">
        <w:rPr>
          <w:lang w:val="en-US"/>
        </w:rPr>
        <w:lastRenderedPageBreak/>
        <w:t xml:space="preserve">McCormick, C. (2013) </w:t>
      </w:r>
      <w:r w:rsidRPr="00D668AF">
        <w:rPr>
          <w:i/>
          <w:iCs/>
          <w:lang w:val="en-US"/>
        </w:rPr>
        <w:t>Radial Basis Function Network (RBFN) Tutorial</w:t>
      </w:r>
      <w:r w:rsidRPr="00D668AF">
        <w:rPr>
          <w:lang w:val="en-US"/>
        </w:rPr>
        <w:t>. Available at: http://mccormickml.com/2013/08/15/radial-basis-function-network-rbfn-tutorial/ (Accessed: 11 June 2018).</w:t>
      </w:r>
    </w:p>
    <w:p w:rsidR="00D668AF" w:rsidRPr="00D668AF" w:rsidRDefault="00D668AF" w:rsidP="00D668AF">
      <w:pPr>
        <w:pStyle w:val="Bibliography"/>
        <w:rPr>
          <w:lang w:val="en-US"/>
        </w:rPr>
      </w:pPr>
      <w:r w:rsidRPr="00D668AF">
        <w:rPr>
          <w:lang w:val="en-US"/>
        </w:rPr>
        <w:t xml:space="preserve">McCulloch, W. S. and Pitts, W. (1943) ‘A logical calculus of the ideas immanent in nervous activity’, </w:t>
      </w:r>
      <w:r w:rsidRPr="00D668AF">
        <w:rPr>
          <w:i/>
          <w:iCs/>
          <w:lang w:val="en-US"/>
        </w:rPr>
        <w:t>The bulletin of mathematical biophysics</w:t>
      </w:r>
      <w:r w:rsidRPr="00D668AF">
        <w:rPr>
          <w:lang w:val="en-US"/>
        </w:rPr>
        <w:t>, 5(4), pp. 115–133. doi: 10.1007/BF02478259.</w:t>
      </w:r>
    </w:p>
    <w:p w:rsidR="00D668AF" w:rsidRPr="00D668AF" w:rsidRDefault="00D668AF" w:rsidP="00D668AF">
      <w:pPr>
        <w:pStyle w:val="Bibliography"/>
        <w:rPr>
          <w:lang w:val="en-US"/>
        </w:rPr>
      </w:pPr>
      <w:r w:rsidRPr="00D668AF">
        <w:rPr>
          <w:lang w:val="en-US"/>
        </w:rPr>
        <w:t>MICHALAKES, J. and VACHHARAJANI, M. (2008) ‘GPU ACCELERATION OF NUMERICAL WEATHER PREDICTION’, p. 18. Available at: http://citeseerx.ist.psu.edu/viewdoc/download?doi=10.1.1.142.5554&amp;rep=rep1&amp;type=pdf (Accessed: 1 June 2018).</w:t>
      </w:r>
    </w:p>
    <w:p w:rsidR="00D668AF" w:rsidRPr="00D668AF" w:rsidRDefault="00D668AF" w:rsidP="00D668AF">
      <w:pPr>
        <w:pStyle w:val="Bibliography"/>
        <w:rPr>
          <w:lang w:val="en-US"/>
        </w:rPr>
      </w:pPr>
      <w:r w:rsidRPr="00D668AF">
        <w:rPr>
          <w:lang w:val="en-US"/>
        </w:rPr>
        <w:t>Nagalakshmi, R., Usha, M. and Ramanathan, R. A. N. (2013) ‘International Journal of Advance Research in Computer Science and Management Studies’, p. 9. Available at: http://ijarcsms.com/docs/paper/volume1/SplDecember2013/V1I7-0002.pdf (Accessed: 1 June 2018).</w:t>
      </w:r>
    </w:p>
    <w:p w:rsidR="00D668AF" w:rsidRPr="00D668AF" w:rsidRDefault="00D668AF" w:rsidP="00D668AF">
      <w:pPr>
        <w:pStyle w:val="Bibliography"/>
        <w:rPr>
          <w:lang w:val="en-US"/>
        </w:rPr>
      </w:pPr>
      <w:r w:rsidRPr="00D668AF">
        <w:rPr>
          <w:i/>
          <w:iCs/>
          <w:lang w:val="en-US"/>
        </w:rPr>
        <w:t>Numerical Weather Prediction - Met Éireann - The Irish Meteorological Service</w:t>
      </w:r>
      <w:r w:rsidRPr="00D668AF">
        <w:rPr>
          <w:lang w:val="en-US"/>
        </w:rPr>
        <w:t xml:space="preserve"> (no date). Available at: https://www.met.ie/science/numerical-weather-prediction (Accessed: 28 May 2018).</w:t>
      </w:r>
    </w:p>
    <w:p w:rsidR="00D668AF" w:rsidRPr="00D668AF" w:rsidRDefault="00D668AF" w:rsidP="00D668AF">
      <w:pPr>
        <w:pStyle w:val="Bibliography"/>
        <w:rPr>
          <w:lang w:val="en-US"/>
        </w:rPr>
      </w:pPr>
      <w:r w:rsidRPr="00D668AF">
        <w:rPr>
          <w:lang w:val="en-US"/>
        </w:rPr>
        <w:t xml:space="preserve">Nurunnahar, S. </w:t>
      </w:r>
      <w:r w:rsidRPr="00D668AF">
        <w:rPr>
          <w:i/>
          <w:iCs/>
          <w:lang w:val="en-US"/>
        </w:rPr>
        <w:t>et al.</w:t>
      </w:r>
      <w:r w:rsidRPr="00D668AF">
        <w:rPr>
          <w:lang w:val="en-US"/>
        </w:rPr>
        <w:t xml:space="preserve"> (2017) ‘A short term wind speed forcasting using SVR and BP-ANN: A comparative analysis’, in </w:t>
      </w:r>
      <w:r w:rsidRPr="00D668AF">
        <w:rPr>
          <w:i/>
          <w:iCs/>
          <w:lang w:val="en-US"/>
        </w:rPr>
        <w:t>2017 20th International Conference of Computer and Information Technology (ICCIT)</w:t>
      </w:r>
      <w:r w:rsidRPr="00D668AF">
        <w:rPr>
          <w:lang w:val="en-US"/>
        </w:rPr>
        <w:t xml:space="preserve">. </w:t>
      </w:r>
      <w:r w:rsidRPr="00D668AF">
        <w:rPr>
          <w:i/>
          <w:iCs/>
          <w:lang w:val="en-US"/>
        </w:rPr>
        <w:t>2017 20th International Conference of Computer and Information Technology (ICCIT)</w:t>
      </w:r>
      <w:r w:rsidRPr="00D668AF">
        <w:rPr>
          <w:lang w:val="en-US"/>
        </w:rPr>
        <w:t>, pp. 1–6. doi: 10.1109/ICCITECHN.2017.8281802.</w:t>
      </w:r>
    </w:p>
    <w:p w:rsidR="00D668AF" w:rsidRPr="00D668AF" w:rsidRDefault="00D668AF" w:rsidP="00D668AF">
      <w:pPr>
        <w:pStyle w:val="Bibliography"/>
        <w:rPr>
          <w:lang w:val="en-US"/>
        </w:rPr>
      </w:pPr>
      <w:r w:rsidRPr="00D668AF">
        <w:rPr>
          <w:lang w:val="en-US"/>
        </w:rPr>
        <w:t xml:space="preserve">Olaiya, F. and Adeyemo, A. B. (2012) ‘Application of Data Mining Techniques in Weather Prediction and Climate Change Studies’, </w:t>
      </w:r>
      <w:r w:rsidRPr="00D668AF">
        <w:rPr>
          <w:i/>
          <w:iCs/>
          <w:lang w:val="en-US"/>
        </w:rPr>
        <w:t>International Journal of Information Engineering and Electronic Business</w:t>
      </w:r>
      <w:r w:rsidRPr="00D668AF">
        <w:rPr>
          <w:lang w:val="en-US"/>
        </w:rPr>
        <w:t>, 4(1), pp. 51–59. doi: 10.5815/ijieeb.2012.01.07.</w:t>
      </w:r>
    </w:p>
    <w:p w:rsidR="00D668AF" w:rsidRPr="00D668AF" w:rsidRDefault="00D668AF" w:rsidP="00D668AF">
      <w:pPr>
        <w:pStyle w:val="Bibliography"/>
        <w:rPr>
          <w:lang w:val="en-US"/>
        </w:rPr>
      </w:pPr>
      <w:r w:rsidRPr="00D668AF">
        <w:rPr>
          <w:lang w:val="en-US"/>
        </w:rPr>
        <w:t xml:space="preserve">PAL, S. </w:t>
      </w:r>
      <w:r w:rsidRPr="00D668AF">
        <w:rPr>
          <w:i/>
          <w:iCs/>
          <w:lang w:val="en-US"/>
        </w:rPr>
        <w:t>et al.</w:t>
      </w:r>
      <w:r w:rsidRPr="00D668AF">
        <w:rPr>
          <w:lang w:val="en-US"/>
        </w:rPr>
        <w:t xml:space="preserve"> (no date) ‘Short Term Prediction of Atmospheric Temperature using Neural Networks’, p. 1. Available at: http://metnet.imd.gov.in/mausamdocs/15347.pdf (Accessed: 1 June 2018).</w:t>
      </w:r>
    </w:p>
    <w:p w:rsidR="00D668AF" w:rsidRPr="00D668AF" w:rsidRDefault="00D668AF" w:rsidP="00D668AF">
      <w:pPr>
        <w:pStyle w:val="Bibliography"/>
        <w:rPr>
          <w:lang w:val="en-US"/>
        </w:rPr>
      </w:pPr>
      <w:r w:rsidRPr="00D668AF">
        <w:rPr>
          <w:lang w:val="en-US"/>
        </w:rPr>
        <w:t>Pandey, A. K., Agrawal, C. P. and Agrawal, M. (2017) ‘A hadoop based weather prediction model for classification of weather data’, in. IEEE, pp. 1–5. doi: 10.1109/ICECCT.2017.8117862.</w:t>
      </w:r>
    </w:p>
    <w:p w:rsidR="00D668AF" w:rsidRPr="00D668AF" w:rsidRDefault="00D668AF" w:rsidP="00D668AF">
      <w:pPr>
        <w:pStyle w:val="Bibliography"/>
        <w:rPr>
          <w:lang w:val="en-US"/>
        </w:rPr>
      </w:pPr>
      <w:r w:rsidRPr="00D668AF">
        <w:rPr>
          <w:lang w:val="en-US"/>
        </w:rPr>
        <w:t>Petre, E. G. (no date) ‘A Decision Tree for Weather Prediction’, p. 6. Available at: http://demo.pohonkeputusan.com/files/A%20Decision%20Tree%20for%20Weather%20Prediction.pdf?i=1 (Accessed: 1 June 2018).</w:t>
      </w:r>
    </w:p>
    <w:p w:rsidR="00D668AF" w:rsidRPr="00D668AF" w:rsidRDefault="00D668AF" w:rsidP="00D668AF">
      <w:pPr>
        <w:pStyle w:val="Bibliography"/>
        <w:rPr>
          <w:lang w:val="en-US"/>
        </w:rPr>
      </w:pPr>
      <w:r w:rsidRPr="00D668AF">
        <w:rPr>
          <w:i/>
          <w:iCs/>
          <w:lang w:val="en-US"/>
        </w:rPr>
        <w:t>Python Data Analysis Library — pandas: Python Data Analysis Library</w:t>
      </w:r>
      <w:r w:rsidRPr="00D668AF">
        <w:rPr>
          <w:lang w:val="en-US"/>
        </w:rPr>
        <w:t xml:space="preserve"> (no date). Available at: https://pandas.pydata.org/ (Accessed: 21 June 2018).</w:t>
      </w:r>
    </w:p>
    <w:p w:rsidR="00D668AF" w:rsidRPr="00D668AF" w:rsidRDefault="00D668AF" w:rsidP="00D668AF">
      <w:pPr>
        <w:pStyle w:val="Bibliography"/>
        <w:rPr>
          <w:lang w:val="en-US"/>
        </w:rPr>
      </w:pPr>
      <w:r w:rsidRPr="00D668AF">
        <w:rPr>
          <w:lang w:val="en-US"/>
        </w:rPr>
        <w:t xml:space="preserve">Qu Xiaoyun </w:t>
      </w:r>
      <w:r w:rsidRPr="00D668AF">
        <w:rPr>
          <w:i/>
          <w:iCs/>
          <w:lang w:val="en-US"/>
        </w:rPr>
        <w:t>et al.</w:t>
      </w:r>
      <w:r w:rsidRPr="00D668AF">
        <w:rPr>
          <w:lang w:val="en-US"/>
        </w:rPr>
        <w:t xml:space="preserve"> (2016) ‘Short-term prediction of wind power based on deep Long Short-Term Memory’, in. IEEE, pp. 1148–1152. doi: 10.1109/APPEEC.2016.7779672.</w:t>
      </w:r>
    </w:p>
    <w:p w:rsidR="00D668AF" w:rsidRPr="00D668AF" w:rsidRDefault="00D668AF" w:rsidP="00D668AF">
      <w:pPr>
        <w:pStyle w:val="Bibliography"/>
        <w:rPr>
          <w:lang w:val="en-US"/>
        </w:rPr>
      </w:pPr>
      <w:r w:rsidRPr="00D668AF">
        <w:rPr>
          <w:lang w:val="en-US"/>
        </w:rPr>
        <w:t xml:space="preserve">Radhika, Y. and Shashi, M. (2009) ‘Atmospheric Temperature Prediction using Support Vector Machines’, </w:t>
      </w:r>
      <w:r w:rsidRPr="00D668AF">
        <w:rPr>
          <w:i/>
          <w:iCs/>
          <w:lang w:val="en-US"/>
        </w:rPr>
        <w:t>International Journal of Computer Theory and Engineering</w:t>
      </w:r>
      <w:r w:rsidRPr="00D668AF">
        <w:rPr>
          <w:lang w:val="en-US"/>
        </w:rPr>
        <w:t>, pp. 55–58. doi: 10.7763/IJCTE.2009.V1.9.</w:t>
      </w:r>
    </w:p>
    <w:p w:rsidR="00D668AF" w:rsidRPr="00D668AF" w:rsidRDefault="00D668AF" w:rsidP="00D668AF">
      <w:pPr>
        <w:pStyle w:val="Bibliography"/>
        <w:rPr>
          <w:lang w:val="en-US"/>
        </w:rPr>
      </w:pPr>
      <w:r w:rsidRPr="00D668AF">
        <w:rPr>
          <w:lang w:val="en-US"/>
        </w:rPr>
        <w:lastRenderedPageBreak/>
        <w:t>Saha, G. and Chauhan, N. (2017) ‘Numerical weather prediction using nonlinear auto regressive network for the Manaus region, Brazil’, in. IEEE, pp. 1–4. doi: 10.1109/IPACT.2017.8245061.</w:t>
      </w:r>
    </w:p>
    <w:p w:rsidR="00D668AF" w:rsidRPr="00D668AF" w:rsidRDefault="00D668AF" w:rsidP="00D668AF">
      <w:pPr>
        <w:pStyle w:val="Bibliography"/>
        <w:rPr>
          <w:lang w:val="en-US"/>
        </w:rPr>
      </w:pPr>
      <w:r w:rsidRPr="00D668AF">
        <w:rPr>
          <w:lang w:val="en-US"/>
        </w:rPr>
        <w:t xml:space="preserve">Salzberg, S. and Segre, A. (1994) ‘Review of C4.5: Programs for Machine Learning by J. Ross Quinlan.’, </w:t>
      </w:r>
      <w:r w:rsidRPr="00D668AF">
        <w:rPr>
          <w:i/>
          <w:iCs/>
          <w:lang w:val="en-US"/>
        </w:rPr>
        <w:t>Machine Learning - ML</w:t>
      </w:r>
      <w:r w:rsidRPr="00D668AF">
        <w:rPr>
          <w:lang w:val="en-US"/>
        </w:rPr>
        <w:t>, 16, pp. 235–240. doi: 10.1007/BF00993309.</w:t>
      </w:r>
    </w:p>
    <w:p w:rsidR="00D668AF" w:rsidRPr="00D668AF" w:rsidRDefault="00D668AF" w:rsidP="00D668AF">
      <w:pPr>
        <w:pStyle w:val="Bibliography"/>
        <w:rPr>
          <w:lang w:val="en-US"/>
        </w:rPr>
      </w:pPr>
      <w:r w:rsidRPr="00D668AF">
        <w:rPr>
          <w:lang w:val="en-US"/>
        </w:rPr>
        <w:t xml:space="preserve">Sanusi, U. and Corne, D. (2015) ‘Feature selection for accurate short-term forecasting of local wind-speed’, in </w:t>
      </w:r>
      <w:r w:rsidRPr="00D668AF">
        <w:rPr>
          <w:i/>
          <w:iCs/>
          <w:lang w:val="en-US"/>
        </w:rPr>
        <w:t>2015 IEEE 8th International Workshop on Computational Intelligence and Applications (IWCIA)</w:t>
      </w:r>
      <w:r w:rsidRPr="00D668AF">
        <w:rPr>
          <w:lang w:val="en-US"/>
        </w:rPr>
        <w:t xml:space="preserve">. </w:t>
      </w:r>
      <w:r w:rsidRPr="00D668AF">
        <w:rPr>
          <w:i/>
          <w:iCs/>
          <w:lang w:val="en-US"/>
        </w:rPr>
        <w:t>2015 IEEE 8th International Workshop on Computational Intelligence and Applications (IWCIA)</w:t>
      </w:r>
      <w:r w:rsidRPr="00D668AF">
        <w:rPr>
          <w:lang w:val="en-US"/>
        </w:rPr>
        <w:t>, pp. 121–126. doi: 10.1109/IWCIA.2015.7449474.</w:t>
      </w:r>
    </w:p>
    <w:p w:rsidR="00D668AF" w:rsidRPr="00D668AF" w:rsidRDefault="00D668AF" w:rsidP="00D668AF">
      <w:pPr>
        <w:pStyle w:val="Bibliography"/>
        <w:rPr>
          <w:lang w:val="en-US"/>
        </w:rPr>
      </w:pPr>
      <w:r w:rsidRPr="00D668AF">
        <w:rPr>
          <w:i/>
          <w:iCs/>
          <w:lang w:val="en-US"/>
        </w:rPr>
        <w:t>seaborn: statistical data visualization — seaborn 0.8.1 documentation</w:t>
      </w:r>
      <w:r w:rsidRPr="00D668AF">
        <w:rPr>
          <w:lang w:val="en-US"/>
        </w:rPr>
        <w:t xml:space="preserve"> (no date). Available at: https://seaborn.pydata.org/ (Accessed: 20 June 2018).</w:t>
      </w:r>
    </w:p>
    <w:p w:rsidR="00D668AF" w:rsidRPr="00D668AF" w:rsidRDefault="00D668AF" w:rsidP="00D668AF">
      <w:pPr>
        <w:pStyle w:val="Bibliography"/>
        <w:rPr>
          <w:lang w:val="en-US"/>
        </w:rPr>
      </w:pPr>
      <w:r w:rsidRPr="00D668AF">
        <w:rPr>
          <w:lang w:val="en-US"/>
        </w:rPr>
        <w:t xml:space="preserve">Sharma, A., Chaturvedi, S. and Gour, B. (2014) ‘A Semi- Supervised Technique for Weather Condition Prediction using DBSCAN and KNN’, </w:t>
      </w:r>
      <w:r w:rsidRPr="00D668AF">
        <w:rPr>
          <w:i/>
          <w:iCs/>
          <w:lang w:val="en-US"/>
        </w:rPr>
        <w:t>International Journal of Computer Applications</w:t>
      </w:r>
      <w:r w:rsidRPr="00D668AF">
        <w:rPr>
          <w:lang w:val="en-US"/>
        </w:rPr>
        <w:t>, 95(10), pp. 21–26. doi: 10.5120/16631-6500.</w:t>
      </w:r>
    </w:p>
    <w:p w:rsidR="00D668AF" w:rsidRPr="00D668AF" w:rsidRDefault="00D668AF" w:rsidP="00D668AF">
      <w:pPr>
        <w:pStyle w:val="Bibliography"/>
        <w:rPr>
          <w:lang w:val="en-US"/>
        </w:rPr>
      </w:pPr>
      <w:r w:rsidRPr="00D668AF">
        <w:rPr>
          <w:lang w:val="en-US"/>
        </w:rPr>
        <w:t>Shuman, F. G. (1978) ‘Numerical weather Prediction’, 59(1), p. 13. Available at: https://journals.ametsoc.org/doi/pdf/10.1175/1520-0477%281978%29059%3C0005%3ANWP%3E2.0.CO%3B2 (Accessed: 1 June 2018).</w:t>
      </w:r>
    </w:p>
    <w:p w:rsidR="00D668AF" w:rsidRPr="00D668AF" w:rsidRDefault="00D668AF" w:rsidP="00D668AF">
      <w:pPr>
        <w:pStyle w:val="Bibliography"/>
        <w:rPr>
          <w:lang w:val="en-US"/>
        </w:rPr>
      </w:pPr>
      <w:r w:rsidRPr="00D668AF">
        <w:rPr>
          <w:lang w:val="en-US"/>
        </w:rPr>
        <w:t xml:space="preserve">Sivakumar, M. (2006) ‘Climate prediction and agriculture: current status and future challenges’, </w:t>
      </w:r>
      <w:r w:rsidRPr="00D668AF">
        <w:rPr>
          <w:i/>
          <w:iCs/>
          <w:lang w:val="en-US"/>
        </w:rPr>
        <w:t>Climate Research</w:t>
      </w:r>
      <w:r w:rsidRPr="00D668AF">
        <w:rPr>
          <w:lang w:val="en-US"/>
        </w:rPr>
        <w:t>, 33, pp. 3–17. doi: 10.3354/cr033003.</w:t>
      </w:r>
    </w:p>
    <w:p w:rsidR="00D668AF" w:rsidRPr="00D668AF" w:rsidRDefault="00D668AF" w:rsidP="00D668AF">
      <w:pPr>
        <w:pStyle w:val="Bibliography"/>
        <w:rPr>
          <w:lang w:val="en-US"/>
        </w:rPr>
      </w:pPr>
      <w:r w:rsidRPr="00D668AF">
        <w:rPr>
          <w:i/>
          <w:iCs/>
          <w:lang w:val="en-US"/>
        </w:rPr>
        <w:t>sklearn.preprocessing.StandardScaler — scikit-learn 0.19.1 documentation</w:t>
      </w:r>
      <w:r w:rsidRPr="00D668AF">
        <w:rPr>
          <w:lang w:val="en-US"/>
        </w:rPr>
        <w:t xml:space="preserve"> (no date). Available at: http://scikit-learn.org/stable/modules/generated/sklearn.preprocessing.StandardScaler.html (Accessed: 7 June 2018).</w:t>
      </w:r>
    </w:p>
    <w:p w:rsidR="00D668AF" w:rsidRPr="00D668AF" w:rsidRDefault="00D668AF" w:rsidP="00D668AF">
      <w:pPr>
        <w:pStyle w:val="Bibliography"/>
        <w:rPr>
          <w:lang w:val="en-US"/>
        </w:rPr>
      </w:pPr>
      <w:r w:rsidRPr="00D668AF">
        <w:rPr>
          <w:lang w:val="en-US"/>
        </w:rPr>
        <w:t xml:space="preserve">Talib, M. R. </w:t>
      </w:r>
      <w:r w:rsidRPr="00D668AF">
        <w:rPr>
          <w:i/>
          <w:iCs/>
          <w:lang w:val="en-US"/>
        </w:rPr>
        <w:t>et al.</w:t>
      </w:r>
      <w:r w:rsidRPr="00D668AF">
        <w:rPr>
          <w:lang w:val="en-US"/>
        </w:rPr>
        <w:t xml:space="preserve"> (2017) ‘Application of Data Mining Techniques in Weather Data Analysis’, 17(6), p. 7. Available at: http://paper.ijcsns.org/07_book/201706/20170604.pdf (Accessed: 1 June 2018).</w:t>
      </w:r>
    </w:p>
    <w:p w:rsidR="00D668AF" w:rsidRPr="00D668AF" w:rsidRDefault="00D668AF" w:rsidP="00D668AF">
      <w:pPr>
        <w:pStyle w:val="Bibliography"/>
        <w:rPr>
          <w:lang w:val="en-US"/>
        </w:rPr>
      </w:pPr>
      <w:r w:rsidRPr="00D668AF">
        <w:rPr>
          <w:i/>
          <w:iCs/>
          <w:lang w:val="en-US"/>
        </w:rPr>
        <w:t>Temperatures - Dry Bulb/Web Bulb/Dew Point</w:t>
      </w:r>
      <w:r w:rsidRPr="00D668AF">
        <w:rPr>
          <w:lang w:val="en-US"/>
        </w:rPr>
        <w:t xml:space="preserve"> (no date). Available at: https://www.weather.gov/source/zhu/ZHU_Training_Page/definitions/dry_wet_bulb_definition/dry_wet_bulb.html (Accessed: 15 June 2018).</w:t>
      </w:r>
    </w:p>
    <w:p w:rsidR="00D668AF" w:rsidRPr="00D668AF" w:rsidRDefault="00D668AF" w:rsidP="00D668AF">
      <w:pPr>
        <w:pStyle w:val="Bibliography"/>
        <w:rPr>
          <w:lang w:val="en-US"/>
        </w:rPr>
      </w:pPr>
      <w:r w:rsidRPr="00D668AF">
        <w:rPr>
          <w:lang w:val="en-US"/>
        </w:rPr>
        <w:t>Wang, Z. and Sheng, H. (2010) ‘Rainfall Prediction Using Generalized Regression Neural Network: Case Study Zhengzhou’, in. IEEE, pp. 1265–1268. doi: 10.1109/ICCIS.2010.312.</w:t>
      </w:r>
    </w:p>
    <w:p w:rsidR="00D668AF" w:rsidRPr="00D668AF" w:rsidRDefault="00D668AF" w:rsidP="00D668AF">
      <w:pPr>
        <w:pStyle w:val="Bibliography"/>
        <w:rPr>
          <w:lang w:val="en-US"/>
        </w:rPr>
      </w:pPr>
      <w:r w:rsidRPr="00D668AF">
        <w:rPr>
          <w:i/>
          <w:iCs/>
          <w:lang w:val="en-US"/>
        </w:rPr>
        <w:t>Water Vapour - Met Éireann - The Irish Meteorological Service</w:t>
      </w:r>
      <w:r w:rsidRPr="00D668AF">
        <w:rPr>
          <w:lang w:val="en-US"/>
        </w:rPr>
        <w:t xml:space="preserve"> (no date). Available at: https://www.met.ie/climate/what-we-measure/water-vapour (Accessed: 16 June 2018).</w:t>
      </w:r>
    </w:p>
    <w:p w:rsidR="00D668AF" w:rsidRPr="00D668AF" w:rsidRDefault="00D668AF" w:rsidP="00D668AF">
      <w:pPr>
        <w:pStyle w:val="Bibliography"/>
        <w:rPr>
          <w:lang w:val="en-US"/>
        </w:rPr>
      </w:pPr>
      <w:r w:rsidRPr="00D668AF">
        <w:rPr>
          <w:i/>
          <w:iCs/>
          <w:lang w:val="en-US"/>
        </w:rPr>
        <w:t>Weather Questions &amp; Answers</w:t>
      </w:r>
      <w:r w:rsidRPr="00D668AF">
        <w:rPr>
          <w:lang w:val="en-US"/>
        </w:rPr>
        <w:t xml:space="preserve"> (2012) </w:t>
      </w:r>
      <w:r w:rsidRPr="00D668AF">
        <w:rPr>
          <w:i/>
          <w:iCs/>
          <w:lang w:val="en-US"/>
        </w:rPr>
        <w:t>Weather Questions</w:t>
      </w:r>
      <w:r w:rsidRPr="00D668AF">
        <w:rPr>
          <w:lang w:val="en-US"/>
        </w:rPr>
        <w:t>. Available at: http://www.weatherquestions.com (Accessed: 15 June 2018).</w:t>
      </w:r>
    </w:p>
    <w:p w:rsidR="00400E30" w:rsidRPr="00DC0418" w:rsidRDefault="0036000E" w:rsidP="00BB0DE7">
      <w:pPr>
        <w:spacing w:line="360" w:lineRule="auto"/>
        <w:jc w:val="both"/>
      </w:pPr>
      <w:r w:rsidRPr="00192D42">
        <w:fldChar w:fldCharType="end"/>
      </w:r>
    </w:p>
    <w:sectPr w:rsidR="00400E30" w:rsidRPr="00DC0418" w:rsidSect="0085255E">
      <w:footerReference w:type="even" r:id="rId9"/>
      <w:footerReference w:type="default" r:id="rId10"/>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E240A6" w:rsidRDefault="00E240A6" w:rsidP="00362737">
      <w:r>
        <w:separator/>
      </w:r>
    </w:p>
  </w:endnote>
  <w:endnote w:type="continuationSeparator" w:id="0">
    <w:p w:rsidR="00E240A6" w:rsidRDefault="00E240A6" w:rsidP="0036273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54117929"/>
      <w:docPartObj>
        <w:docPartGallery w:val="Page Numbers (Bottom of Page)"/>
        <w:docPartUnique/>
      </w:docPartObj>
    </w:sdtPr>
    <w:sdtContent>
      <w:p w:rsidR="00C10610" w:rsidRDefault="00C10610" w:rsidP="00EC428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C10610" w:rsidRDefault="00C10610" w:rsidP="0085255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54687037"/>
      <w:docPartObj>
        <w:docPartGallery w:val="Page Numbers (Bottom of Page)"/>
        <w:docPartUnique/>
      </w:docPartObj>
    </w:sdtPr>
    <w:sdtContent>
      <w:p w:rsidR="00C10610" w:rsidRDefault="00C10610" w:rsidP="00EC428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rsidR="00C10610" w:rsidRDefault="00C10610" w:rsidP="0085255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E240A6" w:rsidRDefault="00E240A6" w:rsidP="00362737">
      <w:r>
        <w:separator/>
      </w:r>
    </w:p>
  </w:footnote>
  <w:footnote w:type="continuationSeparator" w:id="0">
    <w:p w:rsidR="00E240A6" w:rsidRDefault="00E240A6" w:rsidP="0036273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A26640"/>
    <w:multiLevelType w:val="multilevel"/>
    <w:tmpl w:val="C736102E"/>
    <w:lvl w:ilvl="0">
      <w:start w:val="1"/>
      <w:numFmt w:val="decimal"/>
      <w:lvlText w:val="%1."/>
      <w:lvlJc w:val="left"/>
      <w:pPr>
        <w:ind w:left="720" w:hanging="360"/>
      </w:pPr>
      <w:rPr>
        <w:rFonts w:hint="default"/>
      </w:rPr>
    </w:lvl>
    <w:lvl w:ilvl="1">
      <w:start w:val="1"/>
      <w:numFmt w:val="decimal"/>
      <w:isLgl/>
      <w:lvlText w:val="%1.%2"/>
      <w:lvlJc w:val="left"/>
      <w:pPr>
        <w:ind w:left="845"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2032EFF"/>
    <w:multiLevelType w:val="hybridMultilevel"/>
    <w:tmpl w:val="4A1ECF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A893641"/>
    <w:multiLevelType w:val="hybridMultilevel"/>
    <w:tmpl w:val="33E40CE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C33146E"/>
    <w:multiLevelType w:val="hybridMultilevel"/>
    <w:tmpl w:val="CD54AF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EA2F04"/>
    <w:multiLevelType w:val="multilevel"/>
    <w:tmpl w:val="ACB8864C"/>
    <w:lvl w:ilvl="0">
      <w:start w:val="3"/>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5" w15:restartNumberingAfterBreak="0">
    <w:nsid w:val="6F6E0C7C"/>
    <w:multiLevelType w:val="hybridMultilevel"/>
    <w:tmpl w:val="68108332"/>
    <w:lvl w:ilvl="0" w:tplc="04090001">
      <w:start w:val="1"/>
      <w:numFmt w:val="bullet"/>
      <w:lvlText w:val=""/>
      <w:lvlJc w:val="left"/>
      <w:pPr>
        <w:ind w:left="1494" w:hanging="360"/>
      </w:pPr>
      <w:rPr>
        <w:rFonts w:ascii="Symbol" w:hAnsi="Symbol"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6" w15:restartNumberingAfterBreak="0">
    <w:nsid w:val="74B4690F"/>
    <w:multiLevelType w:val="multilevel"/>
    <w:tmpl w:val="C736102E"/>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0"/>
  </w:num>
  <w:num w:numId="2">
    <w:abstractNumId w:val="6"/>
  </w:num>
  <w:num w:numId="3">
    <w:abstractNumId w:val="4"/>
  </w:num>
  <w:num w:numId="4">
    <w:abstractNumId w:val="1"/>
  </w:num>
  <w:num w:numId="5">
    <w:abstractNumId w:val="3"/>
  </w:num>
  <w:num w:numId="6">
    <w:abstractNumId w:val="2"/>
  </w:num>
  <w:num w:numId="7">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3"/>
  <w:activeWritingStyle w:appName="MSWord" w:lang="en-GB" w:vendorID="64" w:dllVersion="4096" w:nlCheck="1" w:checkStyle="0"/>
  <w:activeWritingStyle w:appName="MSWord" w:lang="en-US" w:vendorID="64" w:dllVersion="4096"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315A7"/>
    <w:rsid w:val="0000374F"/>
    <w:rsid w:val="00005D29"/>
    <w:rsid w:val="00015C2D"/>
    <w:rsid w:val="0002011C"/>
    <w:rsid w:val="00021A04"/>
    <w:rsid w:val="00027268"/>
    <w:rsid w:val="00030F1D"/>
    <w:rsid w:val="00036A02"/>
    <w:rsid w:val="0004085D"/>
    <w:rsid w:val="0004354D"/>
    <w:rsid w:val="00043FF2"/>
    <w:rsid w:val="00046E7C"/>
    <w:rsid w:val="00047CC3"/>
    <w:rsid w:val="00053616"/>
    <w:rsid w:val="00056156"/>
    <w:rsid w:val="000561AC"/>
    <w:rsid w:val="00056E12"/>
    <w:rsid w:val="0006454F"/>
    <w:rsid w:val="00075A53"/>
    <w:rsid w:val="00076F0C"/>
    <w:rsid w:val="00087605"/>
    <w:rsid w:val="00091DBE"/>
    <w:rsid w:val="000923B2"/>
    <w:rsid w:val="00094CDE"/>
    <w:rsid w:val="000A00D3"/>
    <w:rsid w:val="000A053D"/>
    <w:rsid w:val="000A59A0"/>
    <w:rsid w:val="000B1638"/>
    <w:rsid w:val="000B2F84"/>
    <w:rsid w:val="000B3B94"/>
    <w:rsid w:val="000B563F"/>
    <w:rsid w:val="000B757A"/>
    <w:rsid w:val="000C3071"/>
    <w:rsid w:val="000C58CE"/>
    <w:rsid w:val="000D58FF"/>
    <w:rsid w:val="000E1D00"/>
    <w:rsid w:val="000E53B4"/>
    <w:rsid w:val="000E655C"/>
    <w:rsid w:val="000F266C"/>
    <w:rsid w:val="000F26E6"/>
    <w:rsid w:val="000F3487"/>
    <w:rsid w:val="000F6EB4"/>
    <w:rsid w:val="00100366"/>
    <w:rsid w:val="00100DC1"/>
    <w:rsid w:val="0010190D"/>
    <w:rsid w:val="00101E42"/>
    <w:rsid w:val="00106E2E"/>
    <w:rsid w:val="001118DB"/>
    <w:rsid w:val="001129CE"/>
    <w:rsid w:val="00114C6D"/>
    <w:rsid w:val="00121AFB"/>
    <w:rsid w:val="00125B4B"/>
    <w:rsid w:val="00125D2C"/>
    <w:rsid w:val="001302D1"/>
    <w:rsid w:val="001304C5"/>
    <w:rsid w:val="001313A8"/>
    <w:rsid w:val="001315A7"/>
    <w:rsid w:val="00141AF7"/>
    <w:rsid w:val="00147770"/>
    <w:rsid w:val="001612CE"/>
    <w:rsid w:val="0016171D"/>
    <w:rsid w:val="0016336B"/>
    <w:rsid w:val="00172A3B"/>
    <w:rsid w:val="00174BB6"/>
    <w:rsid w:val="00175441"/>
    <w:rsid w:val="00175ED1"/>
    <w:rsid w:val="0017713B"/>
    <w:rsid w:val="00186F49"/>
    <w:rsid w:val="0019100E"/>
    <w:rsid w:val="0019140A"/>
    <w:rsid w:val="001928BF"/>
    <w:rsid w:val="00192D42"/>
    <w:rsid w:val="00193C11"/>
    <w:rsid w:val="00197A6A"/>
    <w:rsid w:val="001A1724"/>
    <w:rsid w:val="001A17BC"/>
    <w:rsid w:val="001A4125"/>
    <w:rsid w:val="001A4C6B"/>
    <w:rsid w:val="001A767E"/>
    <w:rsid w:val="001B13F5"/>
    <w:rsid w:val="001B1558"/>
    <w:rsid w:val="001B239C"/>
    <w:rsid w:val="001B41E8"/>
    <w:rsid w:val="001B5B19"/>
    <w:rsid w:val="001B754B"/>
    <w:rsid w:val="001C4EDD"/>
    <w:rsid w:val="001C5D35"/>
    <w:rsid w:val="001D46CD"/>
    <w:rsid w:val="001D6685"/>
    <w:rsid w:val="001E0FF9"/>
    <w:rsid w:val="001E4D13"/>
    <w:rsid w:val="001E509A"/>
    <w:rsid w:val="001F524F"/>
    <w:rsid w:val="0020533E"/>
    <w:rsid w:val="002063F2"/>
    <w:rsid w:val="0022647C"/>
    <w:rsid w:val="00235687"/>
    <w:rsid w:val="00236619"/>
    <w:rsid w:val="00237066"/>
    <w:rsid w:val="0023722B"/>
    <w:rsid w:val="0024167A"/>
    <w:rsid w:val="002421EE"/>
    <w:rsid w:val="002434FC"/>
    <w:rsid w:val="002451E1"/>
    <w:rsid w:val="00246658"/>
    <w:rsid w:val="00251DAB"/>
    <w:rsid w:val="00252D57"/>
    <w:rsid w:val="002539C8"/>
    <w:rsid w:val="00257B3E"/>
    <w:rsid w:val="00261C8F"/>
    <w:rsid w:val="00264E26"/>
    <w:rsid w:val="00276383"/>
    <w:rsid w:val="00276F3B"/>
    <w:rsid w:val="00280791"/>
    <w:rsid w:val="0028190D"/>
    <w:rsid w:val="0028229A"/>
    <w:rsid w:val="002865BB"/>
    <w:rsid w:val="00291891"/>
    <w:rsid w:val="00293B51"/>
    <w:rsid w:val="002944E5"/>
    <w:rsid w:val="00294CB1"/>
    <w:rsid w:val="00294D59"/>
    <w:rsid w:val="002A238E"/>
    <w:rsid w:val="002A4CD8"/>
    <w:rsid w:val="002B1C68"/>
    <w:rsid w:val="002B4904"/>
    <w:rsid w:val="002B615B"/>
    <w:rsid w:val="002C45D5"/>
    <w:rsid w:val="002E3672"/>
    <w:rsid w:val="002E52E5"/>
    <w:rsid w:val="002E5B11"/>
    <w:rsid w:val="002E5B12"/>
    <w:rsid w:val="002E7138"/>
    <w:rsid w:val="002F0618"/>
    <w:rsid w:val="002F0A34"/>
    <w:rsid w:val="002F2344"/>
    <w:rsid w:val="002F38D3"/>
    <w:rsid w:val="002F3FD9"/>
    <w:rsid w:val="002F64FD"/>
    <w:rsid w:val="003010E9"/>
    <w:rsid w:val="00301E16"/>
    <w:rsid w:val="0030226A"/>
    <w:rsid w:val="003066A4"/>
    <w:rsid w:val="0031004B"/>
    <w:rsid w:val="00310FC1"/>
    <w:rsid w:val="00316D12"/>
    <w:rsid w:val="00317086"/>
    <w:rsid w:val="003208BC"/>
    <w:rsid w:val="00322375"/>
    <w:rsid w:val="00327187"/>
    <w:rsid w:val="003308E5"/>
    <w:rsid w:val="00332BD1"/>
    <w:rsid w:val="00342659"/>
    <w:rsid w:val="00342E47"/>
    <w:rsid w:val="00343A2C"/>
    <w:rsid w:val="0034709E"/>
    <w:rsid w:val="00351BA7"/>
    <w:rsid w:val="0035248B"/>
    <w:rsid w:val="00352869"/>
    <w:rsid w:val="0035528E"/>
    <w:rsid w:val="0036000E"/>
    <w:rsid w:val="00360104"/>
    <w:rsid w:val="00362737"/>
    <w:rsid w:val="0037466E"/>
    <w:rsid w:val="00374A4D"/>
    <w:rsid w:val="00380B4A"/>
    <w:rsid w:val="00381E52"/>
    <w:rsid w:val="0038263D"/>
    <w:rsid w:val="00382B3C"/>
    <w:rsid w:val="00384EDF"/>
    <w:rsid w:val="00390371"/>
    <w:rsid w:val="003907BA"/>
    <w:rsid w:val="003926CE"/>
    <w:rsid w:val="00397D5E"/>
    <w:rsid w:val="003A0D91"/>
    <w:rsid w:val="003A5741"/>
    <w:rsid w:val="003A659F"/>
    <w:rsid w:val="003A7AEC"/>
    <w:rsid w:val="003B43D7"/>
    <w:rsid w:val="003B5854"/>
    <w:rsid w:val="003C009C"/>
    <w:rsid w:val="003C49CC"/>
    <w:rsid w:val="003D03CB"/>
    <w:rsid w:val="003D0D41"/>
    <w:rsid w:val="003D34E6"/>
    <w:rsid w:val="003D759E"/>
    <w:rsid w:val="003E4EDC"/>
    <w:rsid w:val="003E6A88"/>
    <w:rsid w:val="00400C65"/>
    <w:rsid w:val="00400E30"/>
    <w:rsid w:val="004030FB"/>
    <w:rsid w:val="00403C9A"/>
    <w:rsid w:val="00420E49"/>
    <w:rsid w:val="00422C22"/>
    <w:rsid w:val="00424CF7"/>
    <w:rsid w:val="004259CC"/>
    <w:rsid w:val="00425C32"/>
    <w:rsid w:val="00434D41"/>
    <w:rsid w:val="00436E68"/>
    <w:rsid w:val="00447F7F"/>
    <w:rsid w:val="00452D47"/>
    <w:rsid w:val="0046618C"/>
    <w:rsid w:val="00470E51"/>
    <w:rsid w:val="00473464"/>
    <w:rsid w:val="00476F4F"/>
    <w:rsid w:val="0047707B"/>
    <w:rsid w:val="00477431"/>
    <w:rsid w:val="00481540"/>
    <w:rsid w:val="00481D0C"/>
    <w:rsid w:val="00485EB3"/>
    <w:rsid w:val="004860E2"/>
    <w:rsid w:val="0048681B"/>
    <w:rsid w:val="00487969"/>
    <w:rsid w:val="00487BCD"/>
    <w:rsid w:val="00491F65"/>
    <w:rsid w:val="00495134"/>
    <w:rsid w:val="004956F7"/>
    <w:rsid w:val="00496F4B"/>
    <w:rsid w:val="004A00F7"/>
    <w:rsid w:val="004A4C95"/>
    <w:rsid w:val="004A5611"/>
    <w:rsid w:val="004B59D6"/>
    <w:rsid w:val="004C0A42"/>
    <w:rsid w:val="004C7E02"/>
    <w:rsid w:val="004C7FF1"/>
    <w:rsid w:val="004D0B22"/>
    <w:rsid w:val="004D1F63"/>
    <w:rsid w:val="004D30F3"/>
    <w:rsid w:val="004D3C71"/>
    <w:rsid w:val="004D3CF8"/>
    <w:rsid w:val="004D7CFB"/>
    <w:rsid w:val="004E2CE3"/>
    <w:rsid w:val="004E38F3"/>
    <w:rsid w:val="004E485D"/>
    <w:rsid w:val="004E50ED"/>
    <w:rsid w:val="004E7D9C"/>
    <w:rsid w:val="004F126A"/>
    <w:rsid w:val="004F1C0A"/>
    <w:rsid w:val="004F3BF6"/>
    <w:rsid w:val="004F7CD8"/>
    <w:rsid w:val="00500D41"/>
    <w:rsid w:val="005042D2"/>
    <w:rsid w:val="00506680"/>
    <w:rsid w:val="00513901"/>
    <w:rsid w:val="0051416F"/>
    <w:rsid w:val="00520E68"/>
    <w:rsid w:val="00521741"/>
    <w:rsid w:val="00522C2F"/>
    <w:rsid w:val="00523D2F"/>
    <w:rsid w:val="00524E0F"/>
    <w:rsid w:val="0052609E"/>
    <w:rsid w:val="00534E37"/>
    <w:rsid w:val="00541545"/>
    <w:rsid w:val="005422EF"/>
    <w:rsid w:val="0054672D"/>
    <w:rsid w:val="005511E2"/>
    <w:rsid w:val="005541BC"/>
    <w:rsid w:val="00556939"/>
    <w:rsid w:val="00557E82"/>
    <w:rsid w:val="005647EB"/>
    <w:rsid w:val="00565D85"/>
    <w:rsid w:val="0056602D"/>
    <w:rsid w:val="005764AD"/>
    <w:rsid w:val="005810DB"/>
    <w:rsid w:val="00591CA4"/>
    <w:rsid w:val="00595769"/>
    <w:rsid w:val="005A12AA"/>
    <w:rsid w:val="005A5954"/>
    <w:rsid w:val="005B0719"/>
    <w:rsid w:val="005B0CDD"/>
    <w:rsid w:val="005B16FF"/>
    <w:rsid w:val="005B239E"/>
    <w:rsid w:val="005B402F"/>
    <w:rsid w:val="005C094A"/>
    <w:rsid w:val="005C1DED"/>
    <w:rsid w:val="005C5079"/>
    <w:rsid w:val="005C6C89"/>
    <w:rsid w:val="005C6CC5"/>
    <w:rsid w:val="005C6F57"/>
    <w:rsid w:val="005D466E"/>
    <w:rsid w:val="005D4695"/>
    <w:rsid w:val="005E03FD"/>
    <w:rsid w:val="005E566E"/>
    <w:rsid w:val="005E748B"/>
    <w:rsid w:val="005F1D83"/>
    <w:rsid w:val="005F5828"/>
    <w:rsid w:val="005F5E3D"/>
    <w:rsid w:val="006034DC"/>
    <w:rsid w:val="006045B1"/>
    <w:rsid w:val="006048EC"/>
    <w:rsid w:val="0061137B"/>
    <w:rsid w:val="00613D81"/>
    <w:rsid w:val="00620F6C"/>
    <w:rsid w:val="0062391B"/>
    <w:rsid w:val="006242C8"/>
    <w:rsid w:val="00632CCE"/>
    <w:rsid w:val="0064158C"/>
    <w:rsid w:val="00646D19"/>
    <w:rsid w:val="00647607"/>
    <w:rsid w:val="00650A03"/>
    <w:rsid w:val="00654017"/>
    <w:rsid w:val="00655073"/>
    <w:rsid w:val="00655281"/>
    <w:rsid w:val="00657241"/>
    <w:rsid w:val="00667DB8"/>
    <w:rsid w:val="00670133"/>
    <w:rsid w:val="006731B4"/>
    <w:rsid w:val="00676097"/>
    <w:rsid w:val="00676892"/>
    <w:rsid w:val="00685B19"/>
    <w:rsid w:val="00691794"/>
    <w:rsid w:val="00692110"/>
    <w:rsid w:val="00693147"/>
    <w:rsid w:val="006A19E0"/>
    <w:rsid w:val="006A4380"/>
    <w:rsid w:val="006B0230"/>
    <w:rsid w:val="006B1826"/>
    <w:rsid w:val="006B3207"/>
    <w:rsid w:val="006B4E9E"/>
    <w:rsid w:val="006C4145"/>
    <w:rsid w:val="006C48D7"/>
    <w:rsid w:val="006C7375"/>
    <w:rsid w:val="006C7622"/>
    <w:rsid w:val="006C76BD"/>
    <w:rsid w:val="006D3EBB"/>
    <w:rsid w:val="006D442D"/>
    <w:rsid w:val="006D549E"/>
    <w:rsid w:val="006D59BA"/>
    <w:rsid w:val="006D700D"/>
    <w:rsid w:val="006E1190"/>
    <w:rsid w:val="006E34AA"/>
    <w:rsid w:val="006E558C"/>
    <w:rsid w:val="006F1865"/>
    <w:rsid w:val="006F3781"/>
    <w:rsid w:val="006F4891"/>
    <w:rsid w:val="006F5956"/>
    <w:rsid w:val="006F603C"/>
    <w:rsid w:val="00702CE1"/>
    <w:rsid w:val="00707919"/>
    <w:rsid w:val="0071406C"/>
    <w:rsid w:val="007142F9"/>
    <w:rsid w:val="00715013"/>
    <w:rsid w:val="007161AF"/>
    <w:rsid w:val="00717D4D"/>
    <w:rsid w:val="00717DED"/>
    <w:rsid w:val="00720172"/>
    <w:rsid w:val="00720B50"/>
    <w:rsid w:val="00720B6C"/>
    <w:rsid w:val="00723FAA"/>
    <w:rsid w:val="007244B4"/>
    <w:rsid w:val="007270D3"/>
    <w:rsid w:val="00731C7F"/>
    <w:rsid w:val="00737639"/>
    <w:rsid w:val="00740E3F"/>
    <w:rsid w:val="00741A7B"/>
    <w:rsid w:val="00742AA4"/>
    <w:rsid w:val="00742F15"/>
    <w:rsid w:val="00743BF3"/>
    <w:rsid w:val="007458C6"/>
    <w:rsid w:val="00746B8D"/>
    <w:rsid w:val="007474B2"/>
    <w:rsid w:val="00751642"/>
    <w:rsid w:val="00751F56"/>
    <w:rsid w:val="007533BC"/>
    <w:rsid w:val="00767D35"/>
    <w:rsid w:val="0077029E"/>
    <w:rsid w:val="00773A8E"/>
    <w:rsid w:val="00776F63"/>
    <w:rsid w:val="00781719"/>
    <w:rsid w:val="00784CAF"/>
    <w:rsid w:val="00785A91"/>
    <w:rsid w:val="00790731"/>
    <w:rsid w:val="00792B25"/>
    <w:rsid w:val="007976CC"/>
    <w:rsid w:val="007A5444"/>
    <w:rsid w:val="007B3EA3"/>
    <w:rsid w:val="007B584B"/>
    <w:rsid w:val="007B6AB4"/>
    <w:rsid w:val="007B7926"/>
    <w:rsid w:val="007C5A25"/>
    <w:rsid w:val="007C5CBF"/>
    <w:rsid w:val="007C66BA"/>
    <w:rsid w:val="007C7661"/>
    <w:rsid w:val="007D19A2"/>
    <w:rsid w:val="007D4025"/>
    <w:rsid w:val="007D57A6"/>
    <w:rsid w:val="007D5E2C"/>
    <w:rsid w:val="007D71ED"/>
    <w:rsid w:val="007E41C8"/>
    <w:rsid w:val="007E58C8"/>
    <w:rsid w:val="007F1CB9"/>
    <w:rsid w:val="007F1DAE"/>
    <w:rsid w:val="007F6B98"/>
    <w:rsid w:val="007F6BE5"/>
    <w:rsid w:val="007F6FB4"/>
    <w:rsid w:val="0080325E"/>
    <w:rsid w:val="00805A7A"/>
    <w:rsid w:val="00805ACC"/>
    <w:rsid w:val="00813180"/>
    <w:rsid w:val="0081401E"/>
    <w:rsid w:val="008161B3"/>
    <w:rsid w:val="00820FAB"/>
    <w:rsid w:val="00821C3C"/>
    <w:rsid w:val="0082601E"/>
    <w:rsid w:val="008274B3"/>
    <w:rsid w:val="00827EBB"/>
    <w:rsid w:val="00830F49"/>
    <w:rsid w:val="008311EC"/>
    <w:rsid w:val="0083125B"/>
    <w:rsid w:val="008329CC"/>
    <w:rsid w:val="0084255F"/>
    <w:rsid w:val="008427C6"/>
    <w:rsid w:val="00847025"/>
    <w:rsid w:val="008472C0"/>
    <w:rsid w:val="0085040F"/>
    <w:rsid w:val="0085255E"/>
    <w:rsid w:val="0085289A"/>
    <w:rsid w:val="00856058"/>
    <w:rsid w:val="008565BF"/>
    <w:rsid w:val="00861846"/>
    <w:rsid w:val="008623BE"/>
    <w:rsid w:val="00864A3B"/>
    <w:rsid w:val="008671F0"/>
    <w:rsid w:val="00870B1E"/>
    <w:rsid w:val="00870CDD"/>
    <w:rsid w:val="00872A96"/>
    <w:rsid w:val="00873E3E"/>
    <w:rsid w:val="008764CB"/>
    <w:rsid w:val="008779BE"/>
    <w:rsid w:val="00880D7D"/>
    <w:rsid w:val="008846F8"/>
    <w:rsid w:val="00885AF5"/>
    <w:rsid w:val="00885C23"/>
    <w:rsid w:val="00890F16"/>
    <w:rsid w:val="008938B1"/>
    <w:rsid w:val="00893C59"/>
    <w:rsid w:val="00894110"/>
    <w:rsid w:val="0089768F"/>
    <w:rsid w:val="008A0C14"/>
    <w:rsid w:val="008A2DC8"/>
    <w:rsid w:val="008A4AF0"/>
    <w:rsid w:val="008B124E"/>
    <w:rsid w:val="008B1DF4"/>
    <w:rsid w:val="008B3735"/>
    <w:rsid w:val="008B7653"/>
    <w:rsid w:val="008B7C64"/>
    <w:rsid w:val="008C2418"/>
    <w:rsid w:val="008C37D8"/>
    <w:rsid w:val="008C3987"/>
    <w:rsid w:val="008C4640"/>
    <w:rsid w:val="008C7492"/>
    <w:rsid w:val="008E0096"/>
    <w:rsid w:val="008E4A79"/>
    <w:rsid w:val="008E7CF9"/>
    <w:rsid w:val="008F4F79"/>
    <w:rsid w:val="008F5EA0"/>
    <w:rsid w:val="00903372"/>
    <w:rsid w:val="00906B33"/>
    <w:rsid w:val="00916339"/>
    <w:rsid w:val="00920264"/>
    <w:rsid w:val="00921709"/>
    <w:rsid w:val="00922A6B"/>
    <w:rsid w:val="009337D8"/>
    <w:rsid w:val="0094013C"/>
    <w:rsid w:val="0094255C"/>
    <w:rsid w:val="00944343"/>
    <w:rsid w:val="00945EFB"/>
    <w:rsid w:val="009464AB"/>
    <w:rsid w:val="009471AB"/>
    <w:rsid w:val="00950A7F"/>
    <w:rsid w:val="00950B0D"/>
    <w:rsid w:val="0095320D"/>
    <w:rsid w:val="00953633"/>
    <w:rsid w:val="009558A0"/>
    <w:rsid w:val="00955A1D"/>
    <w:rsid w:val="00955BB5"/>
    <w:rsid w:val="00955C9E"/>
    <w:rsid w:val="00961727"/>
    <w:rsid w:val="009638ED"/>
    <w:rsid w:val="00967367"/>
    <w:rsid w:val="00967DA9"/>
    <w:rsid w:val="00977B09"/>
    <w:rsid w:val="00983855"/>
    <w:rsid w:val="00983DCF"/>
    <w:rsid w:val="009864E5"/>
    <w:rsid w:val="00992E89"/>
    <w:rsid w:val="009A18DF"/>
    <w:rsid w:val="009A3137"/>
    <w:rsid w:val="009A5B0E"/>
    <w:rsid w:val="009B01D0"/>
    <w:rsid w:val="009B1EBF"/>
    <w:rsid w:val="009B3D78"/>
    <w:rsid w:val="009B542C"/>
    <w:rsid w:val="009C1059"/>
    <w:rsid w:val="009C2EAC"/>
    <w:rsid w:val="009C4C11"/>
    <w:rsid w:val="009C5915"/>
    <w:rsid w:val="009C6812"/>
    <w:rsid w:val="009C78E0"/>
    <w:rsid w:val="009E1990"/>
    <w:rsid w:val="009E4C71"/>
    <w:rsid w:val="009E6F4B"/>
    <w:rsid w:val="009E7591"/>
    <w:rsid w:val="009E7AC6"/>
    <w:rsid w:val="009F6D8F"/>
    <w:rsid w:val="00A02F74"/>
    <w:rsid w:val="00A031D2"/>
    <w:rsid w:val="00A05B97"/>
    <w:rsid w:val="00A077A7"/>
    <w:rsid w:val="00A07BCB"/>
    <w:rsid w:val="00A17C94"/>
    <w:rsid w:val="00A3058E"/>
    <w:rsid w:val="00A30671"/>
    <w:rsid w:val="00A332BB"/>
    <w:rsid w:val="00A33B23"/>
    <w:rsid w:val="00A36113"/>
    <w:rsid w:val="00A36A17"/>
    <w:rsid w:val="00A40302"/>
    <w:rsid w:val="00A40580"/>
    <w:rsid w:val="00A41DF2"/>
    <w:rsid w:val="00A42611"/>
    <w:rsid w:val="00A516C2"/>
    <w:rsid w:val="00A51F82"/>
    <w:rsid w:val="00A6565B"/>
    <w:rsid w:val="00A70EB8"/>
    <w:rsid w:val="00A70EC5"/>
    <w:rsid w:val="00A71891"/>
    <w:rsid w:val="00A7248C"/>
    <w:rsid w:val="00A76F85"/>
    <w:rsid w:val="00A82E79"/>
    <w:rsid w:val="00A83235"/>
    <w:rsid w:val="00A84874"/>
    <w:rsid w:val="00A90A3E"/>
    <w:rsid w:val="00A92D40"/>
    <w:rsid w:val="00A92DD6"/>
    <w:rsid w:val="00A93185"/>
    <w:rsid w:val="00A94B12"/>
    <w:rsid w:val="00AA0588"/>
    <w:rsid w:val="00AB1186"/>
    <w:rsid w:val="00AB4350"/>
    <w:rsid w:val="00AB4BAE"/>
    <w:rsid w:val="00AB74CC"/>
    <w:rsid w:val="00AB7DA6"/>
    <w:rsid w:val="00AC3783"/>
    <w:rsid w:val="00AC4831"/>
    <w:rsid w:val="00AD1C08"/>
    <w:rsid w:val="00AD4EA1"/>
    <w:rsid w:val="00AD7A2B"/>
    <w:rsid w:val="00AE1082"/>
    <w:rsid w:val="00AE255D"/>
    <w:rsid w:val="00AE2B41"/>
    <w:rsid w:val="00AE4611"/>
    <w:rsid w:val="00AF040D"/>
    <w:rsid w:val="00AF2CFE"/>
    <w:rsid w:val="00AF5A54"/>
    <w:rsid w:val="00B04667"/>
    <w:rsid w:val="00B049BD"/>
    <w:rsid w:val="00B05A0B"/>
    <w:rsid w:val="00B065E2"/>
    <w:rsid w:val="00B15AFD"/>
    <w:rsid w:val="00B173FF"/>
    <w:rsid w:val="00B2015C"/>
    <w:rsid w:val="00B2627E"/>
    <w:rsid w:val="00B26CF8"/>
    <w:rsid w:val="00B27E70"/>
    <w:rsid w:val="00B3192D"/>
    <w:rsid w:val="00B33EE0"/>
    <w:rsid w:val="00B34ABF"/>
    <w:rsid w:val="00B4395F"/>
    <w:rsid w:val="00B50105"/>
    <w:rsid w:val="00B5328D"/>
    <w:rsid w:val="00B54C37"/>
    <w:rsid w:val="00B56B0A"/>
    <w:rsid w:val="00B5776F"/>
    <w:rsid w:val="00B6313A"/>
    <w:rsid w:val="00B67A5F"/>
    <w:rsid w:val="00B711A0"/>
    <w:rsid w:val="00B720BB"/>
    <w:rsid w:val="00B73D78"/>
    <w:rsid w:val="00B75CF8"/>
    <w:rsid w:val="00B7749C"/>
    <w:rsid w:val="00B909D9"/>
    <w:rsid w:val="00BA1B5C"/>
    <w:rsid w:val="00BB0DE7"/>
    <w:rsid w:val="00BB46E4"/>
    <w:rsid w:val="00BB7187"/>
    <w:rsid w:val="00BC3358"/>
    <w:rsid w:val="00BE5B4F"/>
    <w:rsid w:val="00C00129"/>
    <w:rsid w:val="00C041DC"/>
    <w:rsid w:val="00C059C6"/>
    <w:rsid w:val="00C07C42"/>
    <w:rsid w:val="00C10610"/>
    <w:rsid w:val="00C10B6A"/>
    <w:rsid w:val="00C13CBF"/>
    <w:rsid w:val="00C1603C"/>
    <w:rsid w:val="00C173F9"/>
    <w:rsid w:val="00C205B3"/>
    <w:rsid w:val="00C20D91"/>
    <w:rsid w:val="00C21386"/>
    <w:rsid w:val="00C215B7"/>
    <w:rsid w:val="00C21CB6"/>
    <w:rsid w:val="00C26085"/>
    <w:rsid w:val="00C26D34"/>
    <w:rsid w:val="00C26E03"/>
    <w:rsid w:val="00C337C5"/>
    <w:rsid w:val="00C36103"/>
    <w:rsid w:val="00C40C4D"/>
    <w:rsid w:val="00C42B89"/>
    <w:rsid w:val="00C42C49"/>
    <w:rsid w:val="00C46E90"/>
    <w:rsid w:val="00C478AB"/>
    <w:rsid w:val="00C60797"/>
    <w:rsid w:val="00C62230"/>
    <w:rsid w:val="00C66D13"/>
    <w:rsid w:val="00C750A9"/>
    <w:rsid w:val="00C82B01"/>
    <w:rsid w:val="00C82DA0"/>
    <w:rsid w:val="00C8337C"/>
    <w:rsid w:val="00C87CDA"/>
    <w:rsid w:val="00C9120F"/>
    <w:rsid w:val="00C93727"/>
    <w:rsid w:val="00C944BE"/>
    <w:rsid w:val="00C97FC1"/>
    <w:rsid w:val="00CA016B"/>
    <w:rsid w:val="00CA1F9C"/>
    <w:rsid w:val="00CA495D"/>
    <w:rsid w:val="00CA7FE4"/>
    <w:rsid w:val="00CB2247"/>
    <w:rsid w:val="00CB2C68"/>
    <w:rsid w:val="00CB4BC3"/>
    <w:rsid w:val="00CB5917"/>
    <w:rsid w:val="00CB59B9"/>
    <w:rsid w:val="00CB7D51"/>
    <w:rsid w:val="00CC1FB5"/>
    <w:rsid w:val="00CC281F"/>
    <w:rsid w:val="00CC4014"/>
    <w:rsid w:val="00CC784E"/>
    <w:rsid w:val="00CE20F9"/>
    <w:rsid w:val="00CE5201"/>
    <w:rsid w:val="00CE6724"/>
    <w:rsid w:val="00CE7959"/>
    <w:rsid w:val="00CF2744"/>
    <w:rsid w:val="00CF6076"/>
    <w:rsid w:val="00CF78BE"/>
    <w:rsid w:val="00D00DE4"/>
    <w:rsid w:val="00D0305A"/>
    <w:rsid w:val="00D043AB"/>
    <w:rsid w:val="00D050A5"/>
    <w:rsid w:val="00D16497"/>
    <w:rsid w:val="00D2368D"/>
    <w:rsid w:val="00D256F5"/>
    <w:rsid w:val="00D31AB8"/>
    <w:rsid w:val="00D3620F"/>
    <w:rsid w:val="00D40F60"/>
    <w:rsid w:val="00D41467"/>
    <w:rsid w:val="00D42CE4"/>
    <w:rsid w:val="00D53AFC"/>
    <w:rsid w:val="00D60D5B"/>
    <w:rsid w:val="00D668AF"/>
    <w:rsid w:val="00D67966"/>
    <w:rsid w:val="00D70926"/>
    <w:rsid w:val="00D71118"/>
    <w:rsid w:val="00D727E2"/>
    <w:rsid w:val="00D74B7B"/>
    <w:rsid w:val="00D800DF"/>
    <w:rsid w:val="00D86CF8"/>
    <w:rsid w:val="00D87D30"/>
    <w:rsid w:val="00D91B3C"/>
    <w:rsid w:val="00D9376B"/>
    <w:rsid w:val="00D95C48"/>
    <w:rsid w:val="00DA1C1C"/>
    <w:rsid w:val="00DB4B23"/>
    <w:rsid w:val="00DB7D66"/>
    <w:rsid w:val="00DC0418"/>
    <w:rsid w:val="00DC0670"/>
    <w:rsid w:val="00DC1012"/>
    <w:rsid w:val="00DC3DCD"/>
    <w:rsid w:val="00DD1998"/>
    <w:rsid w:val="00DE29B7"/>
    <w:rsid w:val="00DE4E82"/>
    <w:rsid w:val="00DE6A30"/>
    <w:rsid w:val="00DF5403"/>
    <w:rsid w:val="00DF631F"/>
    <w:rsid w:val="00DF6B44"/>
    <w:rsid w:val="00DF70D9"/>
    <w:rsid w:val="00DF7566"/>
    <w:rsid w:val="00E06059"/>
    <w:rsid w:val="00E10CD3"/>
    <w:rsid w:val="00E12773"/>
    <w:rsid w:val="00E1432A"/>
    <w:rsid w:val="00E158A8"/>
    <w:rsid w:val="00E206C5"/>
    <w:rsid w:val="00E225CB"/>
    <w:rsid w:val="00E22D1B"/>
    <w:rsid w:val="00E2315E"/>
    <w:rsid w:val="00E240A6"/>
    <w:rsid w:val="00E2613A"/>
    <w:rsid w:val="00E307AB"/>
    <w:rsid w:val="00E405DD"/>
    <w:rsid w:val="00E42513"/>
    <w:rsid w:val="00E46DFF"/>
    <w:rsid w:val="00E51001"/>
    <w:rsid w:val="00E522CA"/>
    <w:rsid w:val="00E5242B"/>
    <w:rsid w:val="00E536B8"/>
    <w:rsid w:val="00E543F3"/>
    <w:rsid w:val="00E5597C"/>
    <w:rsid w:val="00E56513"/>
    <w:rsid w:val="00E64B84"/>
    <w:rsid w:val="00E65302"/>
    <w:rsid w:val="00E663F7"/>
    <w:rsid w:val="00E6652C"/>
    <w:rsid w:val="00E71CE9"/>
    <w:rsid w:val="00E729BE"/>
    <w:rsid w:val="00E729F8"/>
    <w:rsid w:val="00E74350"/>
    <w:rsid w:val="00E76003"/>
    <w:rsid w:val="00E80122"/>
    <w:rsid w:val="00E93B6F"/>
    <w:rsid w:val="00E95201"/>
    <w:rsid w:val="00E96B98"/>
    <w:rsid w:val="00EA0B92"/>
    <w:rsid w:val="00EA598A"/>
    <w:rsid w:val="00EA693C"/>
    <w:rsid w:val="00EB177E"/>
    <w:rsid w:val="00EB68A7"/>
    <w:rsid w:val="00EB7E04"/>
    <w:rsid w:val="00EC4284"/>
    <w:rsid w:val="00EC6DAC"/>
    <w:rsid w:val="00EC7EBF"/>
    <w:rsid w:val="00ED47F1"/>
    <w:rsid w:val="00ED720B"/>
    <w:rsid w:val="00ED7922"/>
    <w:rsid w:val="00EE3828"/>
    <w:rsid w:val="00EE64B6"/>
    <w:rsid w:val="00EF0538"/>
    <w:rsid w:val="00EF7047"/>
    <w:rsid w:val="00EF7CB7"/>
    <w:rsid w:val="00F043E9"/>
    <w:rsid w:val="00F06E3A"/>
    <w:rsid w:val="00F105A2"/>
    <w:rsid w:val="00F106AF"/>
    <w:rsid w:val="00F10DAF"/>
    <w:rsid w:val="00F11073"/>
    <w:rsid w:val="00F15803"/>
    <w:rsid w:val="00F15F97"/>
    <w:rsid w:val="00F1632A"/>
    <w:rsid w:val="00F177CA"/>
    <w:rsid w:val="00F20307"/>
    <w:rsid w:val="00F32ACE"/>
    <w:rsid w:val="00F35C3E"/>
    <w:rsid w:val="00F43743"/>
    <w:rsid w:val="00F43B01"/>
    <w:rsid w:val="00F46820"/>
    <w:rsid w:val="00F47C6D"/>
    <w:rsid w:val="00F572E8"/>
    <w:rsid w:val="00F631E1"/>
    <w:rsid w:val="00F64E2A"/>
    <w:rsid w:val="00F65775"/>
    <w:rsid w:val="00F66B9D"/>
    <w:rsid w:val="00F707A2"/>
    <w:rsid w:val="00F70D8D"/>
    <w:rsid w:val="00F71419"/>
    <w:rsid w:val="00F770A3"/>
    <w:rsid w:val="00F81A17"/>
    <w:rsid w:val="00F83721"/>
    <w:rsid w:val="00F846F3"/>
    <w:rsid w:val="00F84853"/>
    <w:rsid w:val="00F87870"/>
    <w:rsid w:val="00F92322"/>
    <w:rsid w:val="00FA1F41"/>
    <w:rsid w:val="00FA3B33"/>
    <w:rsid w:val="00FA61D7"/>
    <w:rsid w:val="00FA7F11"/>
    <w:rsid w:val="00FB490A"/>
    <w:rsid w:val="00FB4D3C"/>
    <w:rsid w:val="00FB59A2"/>
    <w:rsid w:val="00FB5C7D"/>
    <w:rsid w:val="00FB7551"/>
    <w:rsid w:val="00FC0973"/>
    <w:rsid w:val="00FC2169"/>
    <w:rsid w:val="00FC2859"/>
    <w:rsid w:val="00FC2C2B"/>
    <w:rsid w:val="00FC566F"/>
    <w:rsid w:val="00FC5741"/>
    <w:rsid w:val="00FC67B9"/>
    <w:rsid w:val="00FC6BF1"/>
    <w:rsid w:val="00FD0E45"/>
    <w:rsid w:val="00FD24FB"/>
    <w:rsid w:val="00FD40ED"/>
    <w:rsid w:val="00FD4345"/>
    <w:rsid w:val="00FD4CB3"/>
    <w:rsid w:val="00FD6F22"/>
    <w:rsid w:val="00FF639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29EA99"/>
  <w14:defaultImageDpi w14:val="32767"/>
  <w15:chartTrackingRefBased/>
  <w15:docId w15:val="{45B0C453-019B-894C-BDD9-A0BB8280FC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42AA4"/>
    <w:rPr>
      <w:rFonts w:ascii="Times New Roman" w:eastAsia="Times New Roman" w:hAnsi="Times New Roman" w:cs="Times New Roman"/>
      <w:lang w:val="en-IE"/>
    </w:rPr>
  </w:style>
  <w:style w:type="paragraph" w:styleId="Heading1">
    <w:name w:val="heading 1"/>
    <w:basedOn w:val="Normal"/>
    <w:next w:val="Normal"/>
    <w:link w:val="Heading1Char"/>
    <w:uiPriority w:val="9"/>
    <w:qFormat/>
    <w:rsid w:val="001315A7"/>
    <w:pPr>
      <w:keepNext/>
      <w:keepLines/>
      <w:spacing w:before="240"/>
      <w:outlineLvl w:val="0"/>
    </w:pPr>
    <w:rPr>
      <w:rFonts w:asciiTheme="majorHAnsi" w:eastAsiaTheme="majorEastAsia" w:hAnsiTheme="majorHAnsi" w:cstheme="majorBidi"/>
      <w:color w:val="2F5496" w:themeColor="accent1" w:themeShade="BF"/>
      <w:sz w:val="32"/>
      <w:szCs w:val="32"/>
      <w:lang w:val="en-GB"/>
    </w:rPr>
  </w:style>
  <w:style w:type="paragraph" w:styleId="Heading2">
    <w:name w:val="heading 2"/>
    <w:basedOn w:val="Normal"/>
    <w:next w:val="Normal"/>
    <w:link w:val="Heading2Char"/>
    <w:uiPriority w:val="9"/>
    <w:unhideWhenUsed/>
    <w:qFormat/>
    <w:rsid w:val="001315A7"/>
    <w:pPr>
      <w:keepNext/>
      <w:keepLines/>
      <w:spacing w:before="40"/>
      <w:outlineLvl w:val="1"/>
    </w:pPr>
    <w:rPr>
      <w:rFonts w:asciiTheme="majorHAnsi" w:eastAsiaTheme="majorEastAsia" w:hAnsiTheme="majorHAnsi" w:cstheme="majorBidi"/>
      <w:color w:val="2F5496" w:themeColor="accent1" w:themeShade="BF"/>
      <w:sz w:val="26"/>
      <w:szCs w:val="26"/>
      <w:lang w:val="en-GB"/>
    </w:rPr>
  </w:style>
  <w:style w:type="paragraph" w:styleId="Heading3">
    <w:name w:val="heading 3"/>
    <w:basedOn w:val="Normal"/>
    <w:next w:val="Normal"/>
    <w:link w:val="Heading3Char"/>
    <w:uiPriority w:val="9"/>
    <w:unhideWhenUsed/>
    <w:qFormat/>
    <w:rsid w:val="00692110"/>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15A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315A7"/>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6A4380"/>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6A4380"/>
    <w:pPr>
      <w:spacing w:before="120"/>
    </w:pPr>
    <w:rPr>
      <w:rFonts w:asciiTheme="minorHAnsi" w:eastAsiaTheme="minorHAnsi" w:hAnsiTheme="minorHAnsi" w:cstheme="minorHAnsi"/>
      <w:b/>
      <w:bCs/>
      <w:i/>
      <w:iCs/>
      <w:lang w:val="en-GB"/>
    </w:rPr>
  </w:style>
  <w:style w:type="paragraph" w:styleId="TOC2">
    <w:name w:val="toc 2"/>
    <w:basedOn w:val="Normal"/>
    <w:next w:val="Normal"/>
    <w:autoRedefine/>
    <w:uiPriority w:val="39"/>
    <w:unhideWhenUsed/>
    <w:rsid w:val="006A4380"/>
    <w:pPr>
      <w:spacing w:before="120"/>
      <w:ind w:left="240"/>
    </w:pPr>
    <w:rPr>
      <w:rFonts w:asciiTheme="minorHAnsi" w:eastAsiaTheme="minorHAnsi" w:hAnsiTheme="minorHAnsi" w:cstheme="minorHAnsi"/>
      <w:b/>
      <w:bCs/>
      <w:sz w:val="22"/>
      <w:szCs w:val="22"/>
      <w:lang w:val="en-GB"/>
    </w:rPr>
  </w:style>
  <w:style w:type="character" w:styleId="Hyperlink">
    <w:name w:val="Hyperlink"/>
    <w:basedOn w:val="DefaultParagraphFont"/>
    <w:uiPriority w:val="99"/>
    <w:unhideWhenUsed/>
    <w:rsid w:val="006A4380"/>
    <w:rPr>
      <w:color w:val="0563C1" w:themeColor="hyperlink"/>
      <w:u w:val="single"/>
    </w:rPr>
  </w:style>
  <w:style w:type="paragraph" w:styleId="TOC3">
    <w:name w:val="toc 3"/>
    <w:basedOn w:val="Normal"/>
    <w:next w:val="Normal"/>
    <w:autoRedefine/>
    <w:uiPriority w:val="39"/>
    <w:unhideWhenUsed/>
    <w:rsid w:val="006A4380"/>
    <w:pPr>
      <w:ind w:left="480"/>
    </w:pPr>
    <w:rPr>
      <w:rFonts w:asciiTheme="minorHAnsi" w:eastAsiaTheme="minorHAnsi" w:hAnsiTheme="minorHAnsi" w:cstheme="minorHAnsi"/>
      <w:sz w:val="20"/>
      <w:szCs w:val="20"/>
      <w:lang w:val="en-GB"/>
    </w:rPr>
  </w:style>
  <w:style w:type="paragraph" w:styleId="TOC4">
    <w:name w:val="toc 4"/>
    <w:basedOn w:val="Normal"/>
    <w:next w:val="Normal"/>
    <w:autoRedefine/>
    <w:uiPriority w:val="39"/>
    <w:semiHidden/>
    <w:unhideWhenUsed/>
    <w:rsid w:val="006A4380"/>
    <w:pPr>
      <w:ind w:left="720"/>
    </w:pPr>
    <w:rPr>
      <w:rFonts w:asciiTheme="minorHAnsi" w:eastAsiaTheme="minorHAnsi" w:hAnsiTheme="minorHAnsi" w:cstheme="minorHAnsi"/>
      <w:sz w:val="20"/>
      <w:szCs w:val="20"/>
      <w:lang w:val="en-GB"/>
    </w:rPr>
  </w:style>
  <w:style w:type="paragraph" w:styleId="TOC5">
    <w:name w:val="toc 5"/>
    <w:basedOn w:val="Normal"/>
    <w:next w:val="Normal"/>
    <w:autoRedefine/>
    <w:uiPriority w:val="39"/>
    <w:semiHidden/>
    <w:unhideWhenUsed/>
    <w:rsid w:val="006A4380"/>
    <w:pPr>
      <w:ind w:left="960"/>
    </w:pPr>
    <w:rPr>
      <w:rFonts w:asciiTheme="minorHAnsi" w:eastAsiaTheme="minorHAnsi" w:hAnsiTheme="minorHAnsi" w:cstheme="minorHAnsi"/>
      <w:sz w:val="20"/>
      <w:szCs w:val="20"/>
      <w:lang w:val="en-GB"/>
    </w:rPr>
  </w:style>
  <w:style w:type="paragraph" w:styleId="TOC6">
    <w:name w:val="toc 6"/>
    <w:basedOn w:val="Normal"/>
    <w:next w:val="Normal"/>
    <w:autoRedefine/>
    <w:uiPriority w:val="39"/>
    <w:semiHidden/>
    <w:unhideWhenUsed/>
    <w:rsid w:val="006A4380"/>
    <w:pPr>
      <w:ind w:left="1200"/>
    </w:pPr>
    <w:rPr>
      <w:rFonts w:asciiTheme="minorHAnsi" w:eastAsiaTheme="minorHAnsi" w:hAnsiTheme="minorHAnsi" w:cstheme="minorHAnsi"/>
      <w:sz w:val="20"/>
      <w:szCs w:val="20"/>
      <w:lang w:val="en-GB"/>
    </w:rPr>
  </w:style>
  <w:style w:type="paragraph" w:styleId="TOC7">
    <w:name w:val="toc 7"/>
    <w:basedOn w:val="Normal"/>
    <w:next w:val="Normal"/>
    <w:autoRedefine/>
    <w:uiPriority w:val="39"/>
    <w:semiHidden/>
    <w:unhideWhenUsed/>
    <w:rsid w:val="006A4380"/>
    <w:pPr>
      <w:ind w:left="1440"/>
    </w:pPr>
    <w:rPr>
      <w:rFonts w:asciiTheme="minorHAnsi" w:eastAsiaTheme="minorHAnsi" w:hAnsiTheme="minorHAnsi" w:cstheme="minorHAnsi"/>
      <w:sz w:val="20"/>
      <w:szCs w:val="20"/>
      <w:lang w:val="en-GB"/>
    </w:rPr>
  </w:style>
  <w:style w:type="paragraph" w:styleId="TOC8">
    <w:name w:val="toc 8"/>
    <w:basedOn w:val="Normal"/>
    <w:next w:val="Normal"/>
    <w:autoRedefine/>
    <w:uiPriority w:val="39"/>
    <w:semiHidden/>
    <w:unhideWhenUsed/>
    <w:rsid w:val="006A4380"/>
    <w:pPr>
      <w:ind w:left="1680"/>
    </w:pPr>
    <w:rPr>
      <w:rFonts w:asciiTheme="minorHAnsi" w:eastAsiaTheme="minorHAnsi" w:hAnsiTheme="minorHAnsi" w:cstheme="minorHAnsi"/>
      <w:sz w:val="20"/>
      <w:szCs w:val="20"/>
      <w:lang w:val="en-GB"/>
    </w:rPr>
  </w:style>
  <w:style w:type="paragraph" w:styleId="TOC9">
    <w:name w:val="toc 9"/>
    <w:basedOn w:val="Normal"/>
    <w:next w:val="Normal"/>
    <w:autoRedefine/>
    <w:uiPriority w:val="39"/>
    <w:semiHidden/>
    <w:unhideWhenUsed/>
    <w:rsid w:val="006A4380"/>
    <w:pPr>
      <w:ind w:left="1920"/>
    </w:pPr>
    <w:rPr>
      <w:rFonts w:asciiTheme="minorHAnsi" w:eastAsiaTheme="minorHAnsi" w:hAnsiTheme="minorHAnsi" w:cstheme="minorHAnsi"/>
      <w:sz w:val="20"/>
      <w:szCs w:val="20"/>
      <w:lang w:val="en-GB"/>
    </w:rPr>
  </w:style>
  <w:style w:type="paragraph" w:styleId="Title">
    <w:name w:val="Title"/>
    <w:basedOn w:val="Normal"/>
    <w:next w:val="Normal"/>
    <w:link w:val="TitleChar"/>
    <w:uiPriority w:val="10"/>
    <w:qFormat/>
    <w:rsid w:val="006A4380"/>
    <w:pPr>
      <w:contextualSpacing/>
    </w:pPr>
    <w:rPr>
      <w:rFonts w:asciiTheme="majorHAnsi" w:eastAsiaTheme="majorEastAsia" w:hAnsiTheme="majorHAnsi" w:cstheme="majorBidi"/>
      <w:spacing w:val="-10"/>
      <w:kern w:val="28"/>
      <w:sz w:val="56"/>
      <w:szCs w:val="56"/>
      <w:lang w:val="en-GB"/>
    </w:rPr>
  </w:style>
  <w:style w:type="character" w:customStyle="1" w:styleId="TitleChar">
    <w:name w:val="Title Char"/>
    <w:basedOn w:val="DefaultParagraphFont"/>
    <w:link w:val="Title"/>
    <w:uiPriority w:val="10"/>
    <w:rsid w:val="006A4380"/>
    <w:rPr>
      <w:rFonts w:asciiTheme="majorHAnsi" w:eastAsiaTheme="majorEastAsia" w:hAnsiTheme="majorHAnsi" w:cstheme="majorBidi"/>
      <w:spacing w:val="-10"/>
      <w:kern w:val="28"/>
      <w:sz w:val="56"/>
      <w:szCs w:val="56"/>
    </w:rPr>
  </w:style>
  <w:style w:type="paragraph" w:styleId="Header">
    <w:name w:val="header"/>
    <w:basedOn w:val="Normal"/>
    <w:link w:val="HeaderChar"/>
    <w:uiPriority w:val="99"/>
    <w:unhideWhenUsed/>
    <w:rsid w:val="00362737"/>
    <w:pPr>
      <w:tabs>
        <w:tab w:val="center" w:pos="4513"/>
        <w:tab w:val="right" w:pos="9026"/>
      </w:tabs>
    </w:pPr>
    <w:rPr>
      <w:rFonts w:asciiTheme="minorHAnsi" w:eastAsiaTheme="minorHAnsi" w:hAnsiTheme="minorHAnsi" w:cstheme="minorBidi"/>
      <w:lang w:val="en-GB"/>
    </w:rPr>
  </w:style>
  <w:style w:type="character" w:customStyle="1" w:styleId="HeaderChar">
    <w:name w:val="Header Char"/>
    <w:basedOn w:val="DefaultParagraphFont"/>
    <w:link w:val="Header"/>
    <w:uiPriority w:val="99"/>
    <w:rsid w:val="00362737"/>
  </w:style>
  <w:style w:type="paragraph" w:styleId="Footer">
    <w:name w:val="footer"/>
    <w:basedOn w:val="Normal"/>
    <w:link w:val="FooterChar"/>
    <w:uiPriority w:val="99"/>
    <w:unhideWhenUsed/>
    <w:rsid w:val="00362737"/>
    <w:pPr>
      <w:tabs>
        <w:tab w:val="center" w:pos="4513"/>
        <w:tab w:val="right" w:pos="9026"/>
      </w:tabs>
    </w:pPr>
    <w:rPr>
      <w:rFonts w:asciiTheme="minorHAnsi" w:eastAsiaTheme="minorHAnsi" w:hAnsiTheme="minorHAnsi" w:cstheme="minorBidi"/>
      <w:lang w:val="en-GB"/>
    </w:rPr>
  </w:style>
  <w:style w:type="character" w:customStyle="1" w:styleId="FooterChar">
    <w:name w:val="Footer Char"/>
    <w:basedOn w:val="DefaultParagraphFont"/>
    <w:link w:val="Footer"/>
    <w:uiPriority w:val="99"/>
    <w:rsid w:val="00362737"/>
  </w:style>
  <w:style w:type="character" w:styleId="PageNumber">
    <w:name w:val="page number"/>
    <w:basedOn w:val="DefaultParagraphFont"/>
    <w:uiPriority w:val="99"/>
    <w:semiHidden/>
    <w:unhideWhenUsed/>
    <w:rsid w:val="0085255E"/>
  </w:style>
  <w:style w:type="paragraph" w:styleId="Bibliography">
    <w:name w:val="Bibliography"/>
    <w:basedOn w:val="Normal"/>
    <w:next w:val="Normal"/>
    <w:uiPriority w:val="37"/>
    <w:unhideWhenUsed/>
    <w:rsid w:val="005F5E3D"/>
    <w:pPr>
      <w:spacing w:after="240"/>
    </w:pPr>
  </w:style>
  <w:style w:type="paragraph" w:styleId="ListParagraph">
    <w:name w:val="List Paragraph"/>
    <w:basedOn w:val="Normal"/>
    <w:uiPriority w:val="34"/>
    <w:qFormat/>
    <w:rsid w:val="00487BCD"/>
    <w:pPr>
      <w:ind w:left="720"/>
      <w:contextualSpacing/>
    </w:pPr>
  </w:style>
  <w:style w:type="character" w:customStyle="1" w:styleId="Heading3Char">
    <w:name w:val="Heading 3 Char"/>
    <w:basedOn w:val="DefaultParagraphFont"/>
    <w:link w:val="Heading3"/>
    <w:uiPriority w:val="9"/>
    <w:rsid w:val="00692110"/>
    <w:rPr>
      <w:rFonts w:asciiTheme="majorHAnsi" w:eastAsiaTheme="majorEastAsia" w:hAnsiTheme="majorHAnsi" w:cstheme="majorBidi"/>
      <w:color w:val="1F3763" w:themeColor="accent1" w:themeShade="7F"/>
      <w:lang w:val="en-IE"/>
    </w:rPr>
  </w:style>
  <w:style w:type="character" w:styleId="UnresolvedMention">
    <w:name w:val="Unresolved Mention"/>
    <w:basedOn w:val="DefaultParagraphFont"/>
    <w:uiPriority w:val="99"/>
    <w:rsid w:val="006C48D7"/>
    <w:rPr>
      <w:color w:val="808080"/>
      <w:shd w:val="clear" w:color="auto" w:fill="E6E6E6"/>
    </w:rPr>
  </w:style>
  <w:style w:type="character" w:styleId="FollowedHyperlink">
    <w:name w:val="FollowedHyperlink"/>
    <w:basedOn w:val="DefaultParagraphFont"/>
    <w:uiPriority w:val="99"/>
    <w:semiHidden/>
    <w:unhideWhenUsed/>
    <w:rsid w:val="00E522CA"/>
    <w:rPr>
      <w:color w:val="954F72" w:themeColor="followedHyperlink"/>
      <w:u w:val="single"/>
    </w:rPr>
  </w:style>
  <w:style w:type="paragraph" w:styleId="Caption">
    <w:name w:val="caption"/>
    <w:basedOn w:val="Normal"/>
    <w:next w:val="Normal"/>
    <w:uiPriority w:val="35"/>
    <w:unhideWhenUsed/>
    <w:qFormat/>
    <w:rsid w:val="00520E68"/>
    <w:pPr>
      <w:spacing w:after="200"/>
    </w:pPr>
    <w:rPr>
      <w:i/>
      <w:iCs/>
      <w:color w:val="44546A" w:themeColor="text2"/>
      <w:sz w:val="18"/>
      <w:szCs w:val="18"/>
    </w:rPr>
  </w:style>
  <w:style w:type="paragraph" w:styleId="TableofFigures">
    <w:name w:val="table of figures"/>
    <w:basedOn w:val="Normal"/>
    <w:next w:val="Normal"/>
    <w:uiPriority w:val="99"/>
    <w:unhideWhenUsed/>
    <w:rsid w:val="006701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6043650">
      <w:bodyDiv w:val="1"/>
      <w:marLeft w:val="0"/>
      <w:marRight w:val="0"/>
      <w:marTop w:val="0"/>
      <w:marBottom w:val="0"/>
      <w:divBdr>
        <w:top w:val="none" w:sz="0" w:space="0" w:color="auto"/>
        <w:left w:val="none" w:sz="0" w:space="0" w:color="auto"/>
        <w:bottom w:val="none" w:sz="0" w:space="0" w:color="auto"/>
        <w:right w:val="none" w:sz="0" w:space="0" w:color="auto"/>
      </w:divBdr>
    </w:div>
    <w:div w:id="16626114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778A7E-BCD7-8343-8F2A-123D3B892C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20</TotalTime>
  <Pages>32</Pages>
  <Words>26840</Words>
  <Characters>152988</Characters>
  <Application>Microsoft Office Word</Application>
  <DocSecurity>0</DocSecurity>
  <Lines>1274</Lines>
  <Paragraphs>3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768</cp:revision>
  <dcterms:created xsi:type="dcterms:W3CDTF">2018-05-14T08:37:00Z</dcterms:created>
  <dcterms:modified xsi:type="dcterms:W3CDTF">2018-06-21T1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1"&gt;&lt;session id="a9TE40fo"/&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